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11926709" w:rsidR="00BA6933" w:rsidRPr="00720B93" w:rsidRDefault="00E22B12" w:rsidP="00CF7979">
      <w:pPr>
        <w:pStyle w:val="NormalWeb"/>
        <w:spacing w:before="0" w:beforeAutospacing="0" w:after="0" w:afterAutospacing="0" w:line="360" w:lineRule="auto"/>
        <w:jc w:val="center"/>
        <w:rPr>
          <w:b/>
          <w:bCs/>
        </w:rPr>
      </w:pPr>
      <w:r>
        <w:rPr>
          <w:b/>
          <w:bCs/>
          <w:color w:val="000000"/>
        </w:rPr>
        <w:t xml:space="preserve">SISTEM INFORMASI GEORAFIS BERBASIS </w:t>
      </w:r>
      <w:r>
        <w:rPr>
          <w:b/>
          <w:bCs/>
          <w:i/>
          <w:iCs/>
          <w:color w:val="000000"/>
        </w:rPr>
        <w:t>WEBSITE</w:t>
      </w:r>
      <w:r>
        <w:rPr>
          <w:b/>
          <w:bCs/>
          <w:color w:val="000000"/>
        </w:rPr>
        <w:t xml:space="preserve">  UNTUK PEMETAAN RESTORAN TERSERTIFIKASI HALAL MUI DI KOTA BANDUNG</w:t>
      </w:r>
    </w:p>
    <w:p w14:paraId="67A8EBFA" w14:textId="77777777" w:rsidR="00BA6933" w:rsidRPr="00660674" w:rsidRDefault="00BA6933"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commentRangeStart w:id="0"/>
      <w:r w:rsidRPr="00660674">
        <w:rPr>
          <w:rFonts w:ascii="Times New Roman" w:eastAsia="Times New Roman" w:hAnsi="Times New Roman" w:cs="Times New Roman"/>
          <w:b/>
          <w:sz w:val="24"/>
          <w:szCs w:val="24"/>
        </w:rPr>
        <w:t>SKRIPSI</w:t>
      </w:r>
      <w:commentRangeEnd w:id="0"/>
      <w:r w:rsidR="00E31A60">
        <w:rPr>
          <w:rStyle w:val="ReferensiKomentar"/>
        </w:rPr>
        <w:commentReference w:id="0"/>
      </w:r>
    </w:p>
    <w:p w14:paraId="11599977" w14:textId="172D5DA3" w:rsidR="00BA6933" w:rsidRDefault="00BA6933" w:rsidP="00BA6933">
      <w:pPr>
        <w:spacing w:line="360" w:lineRule="auto"/>
        <w:jc w:val="center"/>
        <w:rPr>
          <w:rFonts w:ascii="Times New Roman" w:eastAsia="Times New Roman" w:hAnsi="Times New Roman" w:cs="Times New Roman"/>
          <w:sz w:val="24"/>
          <w:szCs w:val="24"/>
        </w:rPr>
      </w:pPr>
    </w:p>
    <w:p w14:paraId="426DE7F8" w14:textId="0D68DFF3" w:rsidR="00720B93" w:rsidRDefault="00720B93" w:rsidP="00BA6933">
      <w:pPr>
        <w:spacing w:line="360" w:lineRule="auto"/>
        <w:jc w:val="center"/>
        <w:rPr>
          <w:rFonts w:ascii="Times New Roman" w:eastAsia="Times New Roman" w:hAnsi="Times New Roman" w:cs="Times New Roman"/>
          <w:sz w:val="24"/>
          <w:szCs w:val="24"/>
        </w:rPr>
      </w:pPr>
    </w:p>
    <w:p w14:paraId="68D161E8" w14:textId="055C2DB6"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r w:rsidR="00BA6933" w:rsidRPr="00660674">
        <w:rPr>
          <w:rFonts w:ascii="Times New Roman" w:eastAsia="Times New Roman" w:hAnsi="Times New Roman" w:cs="Times New Roman"/>
          <w:sz w:val="24"/>
          <w:szCs w:val="24"/>
          <w:lang w:val="id-ID"/>
        </w:rPr>
        <w:t xml:space="preserve">iajukan </w:t>
      </w:r>
      <w:r>
        <w:rPr>
          <w:rFonts w:ascii="Times New Roman" w:eastAsia="Times New Roman" w:hAnsi="Times New Roman" w:cs="Times New Roman"/>
          <w:sz w:val="24"/>
          <w:szCs w:val="24"/>
        </w:rPr>
        <w:t>untuk menempuh ujian sarjan</w:t>
      </w:r>
      <w:r w:rsidR="00545C8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Universitas Padjadjaran</w:t>
      </w:r>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3093B1AB" w:rsidR="00BA6933" w:rsidRPr="00660674" w:rsidRDefault="00E22B12"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SHANDI SEPTIAWAN</w:t>
      </w:r>
    </w:p>
    <w:p w14:paraId="3EDEE05A" w14:textId="4AF04099" w:rsidR="00BA6933" w:rsidRPr="00E22B12" w:rsidRDefault="00BA6933" w:rsidP="00BA6933">
      <w:pPr>
        <w:spacing w:line="360" w:lineRule="auto"/>
        <w:jc w:val="center"/>
        <w:rPr>
          <w:rFonts w:ascii="Times New Roman" w:eastAsia="Times New Roman" w:hAnsi="Times New Roman" w:cs="Times New Roman"/>
          <w:sz w:val="24"/>
          <w:szCs w:val="24"/>
          <w:lang w:val="en-GB"/>
        </w:rPr>
      </w:pPr>
      <w:r w:rsidRPr="00660674">
        <w:rPr>
          <w:rFonts w:ascii="Times New Roman" w:eastAsia="Times New Roman" w:hAnsi="Times New Roman" w:cs="Times New Roman"/>
          <w:sz w:val="24"/>
          <w:szCs w:val="24"/>
          <w:lang w:val="id-ID"/>
        </w:rPr>
        <w:t>NPM 1408101</w:t>
      </w:r>
      <w:r w:rsidR="00E22B12">
        <w:rPr>
          <w:rFonts w:ascii="Times New Roman" w:eastAsia="Times New Roman" w:hAnsi="Times New Roman" w:cs="Times New Roman"/>
          <w:sz w:val="24"/>
          <w:szCs w:val="24"/>
          <w:lang w:val="en-GB"/>
        </w:rPr>
        <w:t>9</w:t>
      </w:r>
      <w:r w:rsidRPr="00660674">
        <w:rPr>
          <w:rFonts w:ascii="Times New Roman" w:eastAsia="Times New Roman" w:hAnsi="Times New Roman" w:cs="Times New Roman"/>
          <w:sz w:val="24"/>
          <w:szCs w:val="24"/>
          <w:lang w:val="id-ID"/>
        </w:rPr>
        <w:t>005</w:t>
      </w:r>
      <w:r w:rsidR="00E22B12">
        <w:rPr>
          <w:rFonts w:ascii="Times New Roman" w:eastAsia="Times New Roman" w:hAnsi="Times New Roman" w:cs="Times New Roman"/>
          <w:sz w:val="24"/>
          <w:szCs w:val="24"/>
          <w:lang w:val="en-GB"/>
        </w:rPr>
        <w:t>0</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17B41D90">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3D436380" w:rsidR="00BA6933" w:rsidRPr="00E22B12" w:rsidRDefault="00BA6933" w:rsidP="00720B93">
      <w:pPr>
        <w:spacing w:line="240" w:lineRule="auto"/>
        <w:jc w:val="center"/>
        <w:rPr>
          <w:rFonts w:ascii="Times New Roman" w:eastAsia="Times New Roman" w:hAnsi="Times New Roman" w:cs="Times New Roman"/>
          <w:sz w:val="24"/>
          <w:szCs w:val="24"/>
          <w:lang w:val="en-GB"/>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w:t>
      </w:r>
      <w:r w:rsidR="00E22B12">
        <w:rPr>
          <w:rFonts w:ascii="Times New Roman" w:eastAsia="Times New Roman" w:hAnsi="Times New Roman" w:cs="Times New Roman"/>
          <w:sz w:val="24"/>
          <w:szCs w:val="24"/>
          <w:lang w:val="en-GB"/>
        </w:rPr>
        <w:t>3</w:t>
      </w:r>
    </w:p>
    <w:p w14:paraId="775A9316" w14:textId="0FDE1F38"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536D8A1B" w14:textId="43384237" w:rsidR="00E22B12" w:rsidRPr="00720B93" w:rsidRDefault="00E22B12" w:rsidP="00E22B12">
      <w:pPr>
        <w:pStyle w:val="NormalWeb"/>
        <w:spacing w:before="0" w:beforeAutospacing="0" w:after="0" w:afterAutospacing="0" w:line="360" w:lineRule="auto"/>
        <w:jc w:val="center"/>
        <w:rPr>
          <w:b/>
          <w:bCs/>
        </w:rPr>
      </w:pPr>
      <w:r>
        <w:rPr>
          <w:b/>
          <w:bCs/>
          <w:color w:val="000000"/>
        </w:rPr>
        <w:t xml:space="preserve">SISTEM INFORMASI GEORAFIS BERBASIS </w:t>
      </w:r>
      <w:r>
        <w:rPr>
          <w:b/>
          <w:bCs/>
          <w:i/>
          <w:iCs/>
          <w:color w:val="000000"/>
        </w:rPr>
        <w:t>WEBSITE</w:t>
      </w:r>
      <w:r>
        <w:rPr>
          <w:b/>
          <w:bCs/>
          <w:color w:val="000000"/>
        </w:rPr>
        <w:t xml:space="preserve">  UNTUK PEMETAAN RESTORAN TERSERTIFIKASI HALAL OLEH MUI DI KOTA BANDUNG</w:t>
      </w:r>
    </w:p>
    <w:p w14:paraId="31516D2A" w14:textId="0A5F9962" w:rsidR="00FE3166" w:rsidRDefault="00FE3166" w:rsidP="00FE3166">
      <w:pPr>
        <w:pStyle w:val="NormalWeb"/>
        <w:spacing w:before="0" w:beforeAutospacing="0" w:after="0" w:afterAutospacing="0" w:line="360" w:lineRule="auto"/>
        <w:jc w:val="center"/>
        <w:rPr>
          <w:b/>
          <w:bCs/>
          <w:color w:val="202124"/>
          <w:shd w:val="clear" w:color="auto" w:fill="F8F9FA"/>
        </w:rPr>
      </w:pPr>
      <w:r>
        <w:br/>
      </w:r>
      <w:r w:rsidR="00E22B12" w:rsidRPr="00E22B12">
        <w:rPr>
          <w:b/>
          <w:bCs/>
          <w:color w:val="202124"/>
          <w:shd w:val="clear" w:color="auto" w:fill="F8F9FA"/>
        </w:rPr>
        <w:t>WEBSITE-BASED GEOGRAPHIC INFORMATION SYSTEM FOR MAPPING HALAL CERTIFIED RESTAURANTS BY MUI IN BANDUNG CITY</w:t>
      </w:r>
    </w:p>
    <w:p w14:paraId="390917E0" w14:textId="2CE5C564" w:rsidR="001E119F"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Telah dipersiapkan dan disusun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0825EB95" w:rsidR="001E119F" w:rsidRPr="00660674" w:rsidRDefault="00E22B12" w:rsidP="001E119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SHANDI SEPTIAWAN</w:t>
      </w:r>
    </w:p>
    <w:p w14:paraId="5B89731E" w14:textId="025FF374" w:rsidR="001E119F" w:rsidRPr="00E22B12" w:rsidRDefault="001E119F" w:rsidP="001E119F">
      <w:pPr>
        <w:spacing w:line="360" w:lineRule="auto"/>
        <w:jc w:val="center"/>
        <w:rPr>
          <w:rFonts w:ascii="Times New Roman" w:eastAsia="Times New Roman" w:hAnsi="Times New Roman" w:cs="Times New Roman"/>
          <w:sz w:val="24"/>
          <w:szCs w:val="24"/>
          <w:lang w:val="en-GB"/>
        </w:rPr>
      </w:pPr>
      <w:r w:rsidRPr="00660674">
        <w:rPr>
          <w:rFonts w:ascii="Times New Roman" w:eastAsia="Times New Roman" w:hAnsi="Times New Roman" w:cs="Times New Roman"/>
          <w:sz w:val="24"/>
          <w:szCs w:val="24"/>
          <w:lang w:val="id-ID"/>
        </w:rPr>
        <w:t>NPM 1408101</w:t>
      </w:r>
      <w:r w:rsidR="00E22B12">
        <w:rPr>
          <w:rFonts w:ascii="Times New Roman" w:eastAsia="Times New Roman" w:hAnsi="Times New Roman" w:cs="Times New Roman"/>
          <w:sz w:val="24"/>
          <w:szCs w:val="24"/>
          <w:lang w:val="en-GB"/>
        </w:rPr>
        <w:t>9</w:t>
      </w:r>
      <w:r w:rsidRPr="00660674">
        <w:rPr>
          <w:rFonts w:ascii="Times New Roman" w:eastAsia="Times New Roman" w:hAnsi="Times New Roman" w:cs="Times New Roman"/>
          <w:sz w:val="24"/>
          <w:szCs w:val="24"/>
          <w:lang w:val="id-ID"/>
        </w:rPr>
        <w:t>005</w:t>
      </w:r>
      <w:r w:rsidR="00E22B12">
        <w:rPr>
          <w:rFonts w:ascii="Times New Roman" w:eastAsia="Times New Roman" w:hAnsi="Times New Roman" w:cs="Times New Roman"/>
          <w:sz w:val="24"/>
          <w:szCs w:val="24"/>
          <w:lang w:val="en-GB"/>
        </w:rPr>
        <w:t>0</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Telah dipertahankan di depan Tim Penguji</w:t>
      </w:r>
    </w:p>
    <w:p w14:paraId="2FD3B5C6" w14:textId="7102F63E" w:rsidR="001E119F" w:rsidRDefault="001E119F" w:rsidP="00FE3166">
      <w:pPr>
        <w:pStyle w:val="NormalWeb"/>
        <w:spacing w:before="0" w:beforeAutospacing="0" w:after="0" w:afterAutospacing="0" w:line="360" w:lineRule="auto"/>
        <w:jc w:val="center"/>
      </w:pPr>
      <w:r>
        <w:t>pada tanggal …………….</w:t>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r>
        <w:t>Susunan Tim Penguji</w:t>
      </w:r>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rsidP="00167DBD">
      <w:pPr>
        <w:pStyle w:val="NormalWeb"/>
        <w:numPr>
          <w:ilvl w:val="0"/>
          <w:numId w:val="23"/>
        </w:numPr>
        <w:spacing w:before="0" w:beforeAutospacing="0" w:after="0" w:afterAutospacing="0"/>
        <w:jc w:val="both"/>
      </w:pPr>
      <w:r w:rsidRPr="007639F7">
        <w:rPr>
          <w:u w:val="single"/>
        </w:rPr>
        <w:t>Dr. Juli Rejito, M.Kom.</w:t>
      </w:r>
      <w:r>
        <w:tab/>
      </w:r>
      <w:r>
        <w:tab/>
        <w:t xml:space="preserve">Ketua Tim Penguji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0228704D" w:rsidR="001E119F" w:rsidRDefault="001E119F" w:rsidP="00167DBD">
      <w:pPr>
        <w:pStyle w:val="NormalWeb"/>
        <w:numPr>
          <w:ilvl w:val="0"/>
          <w:numId w:val="23"/>
        </w:numPr>
        <w:spacing w:before="120" w:beforeAutospacing="0" w:after="0" w:afterAutospacing="0"/>
        <w:ind w:left="357" w:hanging="357"/>
        <w:jc w:val="both"/>
      </w:pPr>
      <w:r w:rsidRPr="007639F7">
        <w:rPr>
          <w:u w:val="single"/>
        </w:rPr>
        <w:t>………………………………</w:t>
      </w:r>
      <w:r>
        <w:tab/>
        <w:t xml:space="preserve">Pembimbing </w:t>
      </w:r>
      <w:r>
        <w:tab/>
      </w:r>
      <w:r>
        <w:tab/>
      </w:r>
    </w:p>
    <w:p w14:paraId="7B329A65" w14:textId="0E341644" w:rsidR="001E119F" w:rsidRDefault="001E119F" w:rsidP="001E119F">
      <w:pPr>
        <w:pStyle w:val="NormalWeb"/>
        <w:spacing w:before="0" w:beforeAutospacing="0" w:after="0" w:afterAutospacing="0"/>
        <w:ind w:left="360"/>
        <w:jc w:val="both"/>
      </w:pPr>
      <w:r>
        <w:t>NIP. ………………………...</w:t>
      </w:r>
      <w:r>
        <w:tab/>
      </w:r>
      <w:r>
        <w:tab/>
      </w:r>
      <w:r>
        <w:tab/>
      </w:r>
      <w:r>
        <w:tab/>
        <w:t>……………………….</w:t>
      </w:r>
    </w:p>
    <w:p w14:paraId="0C6D4585" w14:textId="58D8BE29"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Co-Pembimbing</w:t>
      </w:r>
      <w:r w:rsidR="001E119F">
        <w:tab/>
      </w:r>
    </w:p>
    <w:p w14:paraId="36C90AE4" w14:textId="77777777" w:rsidR="007639F7" w:rsidRDefault="007639F7" w:rsidP="007639F7">
      <w:pPr>
        <w:pStyle w:val="NormalWeb"/>
        <w:spacing w:before="0" w:beforeAutospacing="0" w:after="0" w:afterAutospacing="0"/>
        <w:ind w:left="360"/>
        <w:jc w:val="both"/>
      </w:pPr>
      <w:r>
        <w:t>NIP. ………………………...</w:t>
      </w:r>
      <w:r>
        <w:tab/>
      </w:r>
      <w:r>
        <w:tab/>
      </w:r>
      <w:r>
        <w:tab/>
      </w:r>
      <w:r>
        <w:tab/>
        <w:t>……………………….</w:t>
      </w:r>
    </w:p>
    <w:p w14:paraId="5EC3CFB1" w14:textId="4ADD55FA"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125B6C">
      <w:pPr>
        <w:spacing w:line="240" w:lineRule="auto"/>
        <w:contextualSpacing/>
        <w:jc w:val="center"/>
        <w:rPr>
          <w:rFonts w:ascii="Times New Roman" w:hAnsi="Times New Roman" w:cs="Times New Roman"/>
          <w:b/>
          <w:bCs/>
          <w:sz w:val="24"/>
          <w:szCs w:val="24"/>
        </w:rPr>
      </w:pPr>
      <w:r w:rsidRPr="00660674">
        <w:rPr>
          <w:rFonts w:ascii="Times New Roman" w:eastAsia="Times New Roman" w:hAnsi="Times New Roman" w:cs="Times New Roman"/>
          <w:sz w:val="24"/>
          <w:szCs w:val="24"/>
          <w:lang w:val="id-ID"/>
        </w:rPr>
        <w:br w:type="page"/>
      </w:r>
      <w:bookmarkStart w:id="1" w:name="_Toc52929842"/>
      <w:commentRangeStart w:id="2"/>
      <w:r w:rsidR="00AF52C6" w:rsidRPr="00B27F71">
        <w:rPr>
          <w:rFonts w:ascii="Times New Roman" w:hAnsi="Times New Roman" w:cs="Times New Roman"/>
          <w:b/>
          <w:bCs/>
          <w:sz w:val="24"/>
          <w:szCs w:val="24"/>
        </w:rPr>
        <w:lastRenderedPageBreak/>
        <w:t>KATA PENGANTAR</w:t>
      </w:r>
      <w:bookmarkEnd w:id="1"/>
      <w:commentRangeEnd w:id="2"/>
      <w:r w:rsidR="0070628F">
        <w:rPr>
          <w:rStyle w:val="ReferensiKomentar"/>
        </w:rPr>
        <w:commentReference w:id="2"/>
      </w:r>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F8A4FB3" w:rsidR="00AE5B7C" w:rsidRPr="007639F7" w:rsidRDefault="00671D87" w:rsidP="00B27F71">
      <w:pPr>
        <w:spacing w:line="480" w:lineRule="auto"/>
        <w:ind w:firstLine="720"/>
        <w:contextualSpacing/>
        <w:jc w:val="both"/>
        <w:rPr>
          <w:rFonts w:ascii="Times New Roman" w:hAnsi="Times New Roman" w:cs="Times New Roman"/>
          <w:sz w:val="24"/>
          <w:szCs w:val="24"/>
        </w:rPr>
      </w:pPr>
      <w:commentRangeStart w:id="3"/>
      <w:r w:rsidRPr="007639F7">
        <w:rPr>
          <w:rFonts w:ascii="Times New Roman" w:hAnsi="Times New Roman" w:cs="Times New Roman"/>
          <w:i/>
          <w:iCs/>
          <w:sz w:val="24"/>
          <w:szCs w:val="24"/>
        </w:rPr>
        <w:t>Bismillahirahmanirrahim</w:t>
      </w:r>
      <w:r w:rsidRPr="007639F7">
        <w:rPr>
          <w:rFonts w:ascii="Times New Roman" w:hAnsi="Times New Roman" w:cs="Times New Roman"/>
          <w:sz w:val="24"/>
          <w:szCs w:val="24"/>
        </w:rPr>
        <w:t xml:space="preserve">. Dengan menyebut nama Allah yang Maha Pengasih dan Maha Penyayang. </w:t>
      </w:r>
      <w:r w:rsidR="00AE5B7C" w:rsidRPr="007639F7">
        <w:rPr>
          <w:rFonts w:ascii="Times New Roman" w:hAnsi="Times New Roman" w:cs="Times New Roman"/>
          <w:sz w:val="24"/>
          <w:szCs w:val="24"/>
        </w:rPr>
        <w:t>Segala puji dan syukur penulis panjatkan ke hadirat Allah SWT yang telah memberikan rahmat dan karunia-Nya sehingga penulis dapat menyelesaikan penyusunan skripsi yang berjudul “</w:t>
      </w:r>
      <w:r w:rsidR="00613870">
        <w:rPr>
          <w:rFonts w:ascii="Times New Roman" w:hAnsi="Times New Roman" w:cs="Times New Roman"/>
          <w:b/>
          <w:sz w:val="24"/>
          <w:szCs w:val="24"/>
        </w:rPr>
        <w:t>………………………………</w:t>
      </w:r>
      <w:r w:rsidR="00AE5B7C" w:rsidRPr="007639F7">
        <w:rPr>
          <w:rFonts w:ascii="Times New Roman" w:hAnsi="Times New Roman" w:cs="Times New Roman"/>
          <w:sz w:val="24"/>
          <w:szCs w:val="24"/>
        </w:rPr>
        <w:t>” sebagai salah satu syarat menempuh sarjana pada Program Studi S-1 Teknik Informatika Fakultas Matematika dan Ilmu Pengetahuan Alam Universitas Padjadjaran.</w:t>
      </w:r>
      <w:commentRangeEnd w:id="3"/>
      <w:r w:rsidR="00AA08BB">
        <w:rPr>
          <w:rStyle w:val="ReferensiKomentar"/>
        </w:rPr>
        <w:commentReference w:id="3"/>
      </w:r>
    </w:p>
    <w:p w14:paraId="1458C169" w14:textId="718A79EB"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penyusunan dan penulisan skripsi ini tidak terlepas dari bantuan, bimbingan, serta dukungan dari berbagai pihak. Oleh karena itu dalam kesempatan ini penulis mengucapkan terima kasih kepada Bapak </w:t>
      </w:r>
      <w:r w:rsidR="00613870">
        <w:rPr>
          <w:rFonts w:ascii="Times New Roman" w:hAnsi="Times New Roman" w:cs="Times New Roman"/>
          <w:sz w:val="24"/>
          <w:szCs w:val="24"/>
        </w:rPr>
        <w:t>…………….</w:t>
      </w:r>
      <w:r w:rsidRPr="007639F7">
        <w:rPr>
          <w:rFonts w:ascii="Times New Roman" w:hAnsi="Times New Roman" w:cs="Times New Roman"/>
          <w:sz w:val="24"/>
          <w:szCs w:val="24"/>
        </w:rPr>
        <w:t>, sebagai pembimbing utama, Bapak Aditya Pradana,  S.T., M.Eng,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169598F" w:rsidR="00671D87" w:rsidRPr="007639F7" w:rsidRDefault="00613870" w:rsidP="00167DBD">
      <w:pPr>
        <w:pStyle w:val="DaftarParagraf"/>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r w:rsidR="00671D87" w:rsidRPr="007639F7">
        <w:rPr>
          <w:rFonts w:ascii="Times New Roman" w:hAnsi="Times New Roman" w:cs="Times New Roman"/>
          <w:sz w:val="24"/>
          <w:szCs w:val="24"/>
        </w:rPr>
        <w:t>selaku Dekan Fakultas Matematika dan Ilmu Pengetahuan Alam Universitas Padjadjaran.</w:t>
      </w:r>
    </w:p>
    <w:p w14:paraId="2C1401F4" w14:textId="544824CA" w:rsidR="00007A5A" w:rsidRDefault="00671D87" w:rsidP="00167DBD">
      <w:pPr>
        <w:pStyle w:val="DaftarParagraf"/>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 xml:space="preserve"> </w:t>
      </w:r>
      <w:r w:rsidR="00613870">
        <w:rPr>
          <w:rFonts w:ascii="Times New Roman" w:hAnsi="Times New Roman" w:cs="Times New Roman"/>
          <w:sz w:val="24"/>
          <w:szCs w:val="24"/>
        </w:rPr>
        <w:t xml:space="preserve">………………., </w:t>
      </w:r>
      <w:r w:rsidR="00613870" w:rsidRPr="007639F7">
        <w:rPr>
          <w:rFonts w:ascii="Times New Roman" w:hAnsi="Times New Roman" w:cs="Times New Roman"/>
          <w:sz w:val="24"/>
          <w:szCs w:val="24"/>
        </w:rPr>
        <w:t xml:space="preserve">selaku </w:t>
      </w:r>
      <w:r w:rsidRPr="007639F7">
        <w:rPr>
          <w:rFonts w:ascii="Times New Roman" w:hAnsi="Times New Roman" w:cs="Times New Roman"/>
          <w:sz w:val="24"/>
          <w:szCs w:val="24"/>
        </w:rPr>
        <w:t>Kepala Departemen Ilmu Komputer Fakultas Matematika dan Ilmu Pengetahuan Alam Universitas Padjadjaran.</w:t>
      </w:r>
    </w:p>
    <w:p w14:paraId="6EB843EE" w14:textId="77777777" w:rsidR="00007A5A" w:rsidRDefault="00007A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69BB127" w14:textId="72613C3D" w:rsidR="00671D87" w:rsidRPr="007639F7" w:rsidRDefault="00613870" w:rsidP="00167DBD">
      <w:pPr>
        <w:pStyle w:val="DaftarParagraf"/>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7639F7">
        <w:rPr>
          <w:rFonts w:ascii="Times New Roman" w:hAnsi="Times New Roman" w:cs="Times New Roman"/>
          <w:sz w:val="24"/>
          <w:szCs w:val="24"/>
        </w:rPr>
        <w:t xml:space="preserve">selaku </w:t>
      </w:r>
      <w:r w:rsidR="00671D87" w:rsidRPr="007639F7">
        <w:rPr>
          <w:rFonts w:ascii="Times New Roman" w:hAnsi="Times New Roman" w:cs="Times New Roman"/>
          <w:sz w:val="24"/>
          <w:szCs w:val="24"/>
        </w:rPr>
        <w:t>Ketua Program Studi S-1 Teknik Informatika Fakultas Matematika dan Ilmu Pengetahuan Alam Universitas Padjadjaran</w:t>
      </w:r>
    </w:p>
    <w:p w14:paraId="6DE7F1E4" w14:textId="77777777" w:rsidR="00671D87" w:rsidRPr="007639F7" w:rsidRDefault="00AE5B7C" w:rsidP="00167DBD">
      <w:pPr>
        <w:pStyle w:val="DaftarParagraf"/>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dosen Teknik Informatika Unpad yang telah mengajar dan memberikan ilmu kepada penulis selama masa perkuliahan yang membawa penulis pada posisi sekarang ini.</w:t>
      </w:r>
    </w:p>
    <w:p w14:paraId="406CD31A" w14:textId="40E2B753" w:rsidR="00AE5B7C" w:rsidRPr="007639F7" w:rsidRDefault="00613870" w:rsidP="00167DBD">
      <w:pPr>
        <w:pStyle w:val="DaftarParagraf"/>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Akhir  kata,  penulis  berharap  semoga  skripsi  ini  dapat  bermanfaat  bagi pembaca.</w:t>
      </w:r>
    </w:p>
    <w:p w14:paraId="10DB59DA" w14:textId="531CF215"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r w:rsidRPr="007639F7">
        <w:rPr>
          <w:rFonts w:ascii="Times New Roman" w:hAnsi="Times New Roman" w:cs="Times New Roman"/>
          <w:sz w:val="24"/>
          <w:szCs w:val="24"/>
        </w:rPr>
        <w:t xml:space="preserve">Jatinangor, </w:t>
      </w:r>
      <w:r w:rsidR="00D93674">
        <w:rPr>
          <w:rFonts w:ascii="Times New Roman" w:hAnsi="Times New Roman" w:cs="Times New Roman"/>
          <w:sz w:val="24"/>
          <w:szCs w:val="24"/>
        </w:rPr>
        <w:t>2</w:t>
      </w:r>
      <w:r w:rsidR="00ED35AE" w:rsidRPr="007639F7">
        <w:rPr>
          <w:rFonts w:ascii="Times New Roman" w:hAnsi="Times New Roman" w:cs="Times New Roman"/>
          <w:sz w:val="24"/>
          <w:szCs w:val="24"/>
        </w:rPr>
        <w:t xml:space="preserve"> </w:t>
      </w:r>
      <w:r w:rsidR="00D93674">
        <w:rPr>
          <w:rFonts w:ascii="Times New Roman" w:hAnsi="Times New Roman" w:cs="Times New Roman"/>
          <w:sz w:val="24"/>
          <w:szCs w:val="24"/>
        </w:rPr>
        <w:t>Pebruari</w:t>
      </w:r>
      <w:r w:rsidRPr="007639F7">
        <w:rPr>
          <w:rFonts w:ascii="Times New Roman" w:hAnsi="Times New Roman" w:cs="Times New Roman"/>
          <w:sz w:val="24"/>
          <w:szCs w:val="24"/>
        </w:rPr>
        <w:t xml:space="preserve"> 202</w:t>
      </w:r>
      <w:r w:rsidR="00D93674">
        <w:rPr>
          <w:rFonts w:ascii="Times New Roman" w:hAnsi="Times New Roman" w:cs="Times New Roman"/>
          <w:sz w:val="24"/>
          <w:szCs w:val="24"/>
        </w:rPr>
        <w:t>1</w:t>
      </w:r>
    </w:p>
    <w:p w14:paraId="14DA79E0" w14:textId="77777777" w:rsidR="00497CAC" w:rsidRDefault="00497CAC" w:rsidP="00AA08BB">
      <w:pPr>
        <w:tabs>
          <w:tab w:val="right" w:pos="7937"/>
        </w:tabs>
        <w:spacing w:line="480" w:lineRule="auto"/>
        <w:ind w:left="5040"/>
        <w:contextualSpacing/>
        <w:jc w:val="both"/>
        <w:rPr>
          <w:rFonts w:ascii="Times New Roman" w:hAnsi="Times New Roman" w:cs="Times New Roman"/>
          <w:color w:val="FF0000"/>
          <w:sz w:val="24"/>
          <w:szCs w:val="24"/>
        </w:rPr>
      </w:pPr>
    </w:p>
    <w:p w14:paraId="0348AE8A" w14:textId="12AEF55F"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003A5108" w:rsidRPr="007639F7">
        <w:rPr>
          <w:rFonts w:ascii="Times New Roman" w:hAnsi="Times New Roman" w:cs="Times New Roman"/>
          <w:sz w:val="24"/>
          <w:szCs w:val="24"/>
        </w:rPr>
        <w:t>Penulis</w:t>
      </w:r>
    </w:p>
    <w:p w14:paraId="165C834E" w14:textId="77777777" w:rsidR="003A5108" w:rsidRPr="007639F7" w:rsidRDefault="003A5108" w:rsidP="007639F7">
      <w:pPr>
        <w:spacing w:line="480" w:lineRule="auto"/>
        <w:ind w:firstLine="567"/>
        <w:jc w:val="both"/>
        <w:rPr>
          <w:rFonts w:ascii="Times New Roman" w:hAnsi="Times New Roman" w:cs="Times New Roman"/>
          <w:sz w:val="24"/>
          <w:szCs w:val="24"/>
        </w:rPr>
        <w:sectPr w:rsidR="003A5108" w:rsidRPr="007639F7" w:rsidSect="00007A5A">
          <w:headerReference w:type="even" r:id="rId13"/>
          <w:headerReference w:type="default" r:id="rId14"/>
          <w:footerReference w:type="even" r:id="rId15"/>
          <w:footerReference w:type="default" r:id="rId16"/>
          <w:pgSz w:w="11906" w:h="16838"/>
          <w:pgMar w:top="2268" w:right="1701" w:bottom="1701" w:left="2268" w:header="709" w:footer="709" w:gutter="0"/>
          <w:pgNumType w:fmt="lowerRoman"/>
          <w:cols w:space="720"/>
          <w:titlePg/>
          <w:docGrid w:linePitch="299"/>
        </w:sectPr>
      </w:pPr>
    </w:p>
    <w:p w14:paraId="76261064" w14:textId="3A830AEE" w:rsidR="00D64C61" w:rsidRDefault="00D64C61" w:rsidP="00D034C6">
      <w:pPr>
        <w:pStyle w:val="Head1"/>
        <w:spacing w:after="120" w:line="240" w:lineRule="auto"/>
        <w:contextualSpacing/>
        <w:rPr>
          <w:lang w:val="en-US"/>
        </w:rPr>
      </w:pPr>
      <w:bookmarkStart w:id="4" w:name="_Toc52929843"/>
      <w:commentRangeStart w:id="5"/>
      <w:r w:rsidRPr="00AA08BB">
        <w:rPr>
          <w:lang w:val="en-US"/>
        </w:rPr>
        <w:lastRenderedPageBreak/>
        <w:t>ABSTRAK</w:t>
      </w:r>
      <w:bookmarkEnd w:id="4"/>
      <w:commentRangeEnd w:id="5"/>
      <w:r w:rsidR="002F55E3">
        <w:rPr>
          <w:rStyle w:val="ReferensiKomentar"/>
          <w:rFonts w:ascii="Arial" w:eastAsia="Arial" w:hAnsi="Arial" w:cs="Arial"/>
          <w:b w:val="0"/>
          <w:lang w:val="en-US"/>
        </w:rPr>
        <w:commentReference w:id="5"/>
      </w:r>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90EC96B" w:rsidR="00D034C6" w:rsidRDefault="0042113F" w:rsidP="00AA08BB">
      <w:pPr>
        <w:spacing w:line="360" w:lineRule="auto"/>
        <w:ind w:firstLine="567"/>
        <w:contextualSpacing/>
        <w:jc w:val="both"/>
        <w:rPr>
          <w:rFonts w:ascii="Times New Roman" w:hAnsi="Times New Roman" w:cs="Times New Roman"/>
          <w:sz w:val="24"/>
          <w:szCs w:val="24"/>
        </w:rPr>
      </w:pPr>
      <w:commentRangeStart w:id="6"/>
      <w:r w:rsidRPr="00AA08BB">
        <w:rPr>
          <w:rFonts w:ascii="Times New Roman" w:hAnsi="Times New Roman" w:cs="Times New Roman"/>
          <w:sz w:val="24"/>
          <w:szCs w:val="24"/>
        </w:rPr>
        <w:t xml:space="preserve">Di era digital ini, banyak universitas yang menyediakan web repositori dimana mahasiswa dapat mengakses berkas digital dari skripsi atau karya ilmiah milik </w:t>
      </w:r>
      <w:r w:rsidR="00B74D3E" w:rsidRPr="00AA08BB">
        <w:rPr>
          <w:rFonts w:ascii="Times New Roman" w:hAnsi="Times New Roman" w:cs="Times New Roman"/>
          <w:i/>
          <w:sz w:val="24"/>
          <w:szCs w:val="24"/>
        </w:rPr>
        <w:t>civitas academica</w:t>
      </w:r>
      <w:r w:rsidRPr="00AA08BB">
        <w:rPr>
          <w:rFonts w:ascii="Times New Roman" w:hAnsi="Times New Roman" w:cs="Times New Roman"/>
          <w:sz w:val="24"/>
          <w:szCs w:val="24"/>
        </w:rPr>
        <w:t xml:space="preserve">. Digitalisasi ini tentunya memudahkan mahasiswa dalam memperoleh referensi dan sumber bacaan tanpa </w:t>
      </w:r>
      <w:r w:rsidR="00235559" w:rsidRPr="00AA08BB">
        <w:rPr>
          <w:rFonts w:ascii="Times New Roman" w:hAnsi="Times New Roman" w:cs="Times New Roman"/>
          <w:sz w:val="24"/>
          <w:szCs w:val="24"/>
        </w:rPr>
        <w:t xml:space="preserve">perlu mengunjungi perpustakaan. </w:t>
      </w:r>
      <w:r w:rsidR="000D4A0C" w:rsidRPr="00AA08BB">
        <w:rPr>
          <w:rFonts w:ascii="Times New Roman" w:hAnsi="Times New Roman" w:cs="Times New Roman"/>
          <w:color w:val="000000"/>
          <w:sz w:val="24"/>
          <w:szCs w:val="24"/>
        </w:rPr>
        <w:t>Pada saat ini</w:t>
      </w:r>
      <w:r w:rsidR="009F0DF2" w:rsidRPr="00AA08BB">
        <w:rPr>
          <w:rFonts w:ascii="Times New Roman" w:hAnsi="Times New Roman" w:cs="Times New Roman"/>
          <w:color w:val="000000"/>
          <w:sz w:val="24"/>
          <w:szCs w:val="24"/>
        </w:rPr>
        <w:t>,</w:t>
      </w:r>
      <w:r w:rsidR="000D4A0C" w:rsidRPr="00AA08BB">
        <w:rPr>
          <w:rFonts w:ascii="Times New Roman" w:hAnsi="Times New Roman" w:cs="Times New Roman"/>
          <w:color w:val="000000"/>
          <w:sz w:val="24"/>
          <w:szCs w:val="24"/>
        </w:rPr>
        <w:t xml:space="preserve"> </w:t>
      </w:r>
      <w:r w:rsidR="00B74D3E" w:rsidRPr="00AA08BB">
        <w:rPr>
          <w:rFonts w:ascii="Times New Roman" w:hAnsi="Times New Roman" w:cs="Times New Roman"/>
          <w:color w:val="000000"/>
          <w:sz w:val="24"/>
          <w:szCs w:val="24"/>
        </w:rPr>
        <w:t>program studi</w:t>
      </w:r>
      <w:r w:rsidR="000D4A0C" w:rsidRPr="00AA08BB">
        <w:rPr>
          <w:rFonts w:ascii="Times New Roman" w:hAnsi="Times New Roman" w:cs="Times New Roman"/>
          <w:color w:val="000000"/>
          <w:sz w:val="24"/>
          <w:szCs w:val="24"/>
        </w:rPr>
        <w:t xml:space="preserve"> Tekni</w:t>
      </w:r>
      <w:r w:rsidR="009F0DF2" w:rsidRPr="00AA08BB">
        <w:rPr>
          <w:rFonts w:ascii="Times New Roman" w:hAnsi="Times New Roman" w:cs="Times New Roman"/>
          <w:color w:val="000000"/>
          <w:sz w:val="24"/>
          <w:szCs w:val="24"/>
        </w:rPr>
        <w:t>k I</w:t>
      </w:r>
      <w:r w:rsidR="000D4A0C" w:rsidRPr="00AA08BB">
        <w:rPr>
          <w:rFonts w:ascii="Times New Roman" w:hAnsi="Times New Roman" w:cs="Times New Roman"/>
          <w:color w:val="000000"/>
          <w:sz w:val="24"/>
          <w:szCs w:val="24"/>
        </w:rPr>
        <w:t xml:space="preserve">nformatika Unpad belum memiliki repositori maupun sarana </w:t>
      </w:r>
      <w:r w:rsidR="009F0DF2" w:rsidRPr="00AA08BB">
        <w:rPr>
          <w:rFonts w:ascii="Times New Roman" w:hAnsi="Times New Roman" w:cs="Times New Roman"/>
          <w:color w:val="000000"/>
          <w:sz w:val="24"/>
          <w:szCs w:val="24"/>
        </w:rPr>
        <w:t xml:space="preserve">serupa. </w:t>
      </w:r>
      <w:r w:rsidR="000D4A0C" w:rsidRPr="00AA08BB">
        <w:rPr>
          <w:rFonts w:ascii="Times New Roman" w:hAnsi="Times New Roman" w:cs="Times New Roman"/>
          <w:color w:val="000000"/>
          <w:sz w:val="24"/>
          <w:szCs w:val="24"/>
        </w:rPr>
        <w:t xml:space="preserve">Hal inilah yang menjadi </w:t>
      </w:r>
      <w:r w:rsidR="009F0DF2" w:rsidRPr="00AA08BB">
        <w:rPr>
          <w:rFonts w:ascii="Times New Roman" w:hAnsi="Times New Roman" w:cs="Times New Roman"/>
          <w:color w:val="000000"/>
          <w:sz w:val="24"/>
          <w:szCs w:val="24"/>
        </w:rPr>
        <w:t>motivasi dasar pada penelitian ini</w:t>
      </w:r>
      <w:r w:rsidR="00AD3D36" w:rsidRPr="00AA08BB">
        <w:rPr>
          <w:rFonts w:ascii="Times New Roman" w:hAnsi="Times New Roman" w:cs="Times New Roman"/>
          <w:color w:val="000000"/>
          <w:sz w:val="24"/>
          <w:szCs w:val="24"/>
        </w:rPr>
        <w:t xml:space="preserve"> untuk membangun </w:t>
      </w:r>
      <w:r w:rsidR="00AD3D36" w:rsidRPr="00AA08BB">
        <w:rPr>
          <w:rFonts w:ascii="Times New Roman" w:hAnsi="Times New Roman" w:cs="Times New Roman"/>
          <w:sz w:val="24"/>
          <w:szCs w:val="24"/>
        </w:rPr>
        <w:t xml:space="preserve">repositori skripsi </w:t>
      </w:r>
      <w:r w:rsidR="00E527BD" w:rsidRPr="00AA08BB">
        <w:rPr>
          <w:rFonts w:ascii="Times New Roman" w:hAnsi="Times New Roman" w:cs="Times New Roman"/>
          <w:sz w:val="24"/>
          <w:szCs w:val="24"/>
        </w:rPr>
        <w:t>T</w:t>
      </w:r>
      <w:r w:rsidR="00AD3D36" w:rsidRPr="00AA08BB">
        <w:rPr>
          <w:rFonts w:ascii="Times New Roman" w:hAnsi="Times New Roman" w:cs="Times New Roman"/>
          <w:sz w:val="24"/>
          <w:szCs w:val="24"/>
        </w:rPr>
        <w:t>e</w:t>
      </w:r>
      <w:r w:rsidR="00E527BD" w:rsidRPr="00AA08BB">
        <w:rPr>
          <w:rFonts w:ascii="Times New Roman" w:hAnsi="Times New Roman" w:cs="Times New Roman"/>
          <w:sz w:val="24"/>
          <w:szCs w:val="24"/>
        </w:rPr>
        <w:t>knik Informatika U</w:t>
      </w:r>
      <w:r w:rsidR="00AD3D36" w:rsidRPr="00AA08BB">
        <w:rPr>
          <w:rFonts w:ascii="Times New Roman" w:hAnsi="Times New Roman" w:cs="Times New Roman"/>
          <w:sz w:val="24"/>
          <w:szCs w:val="24"/>
        </w:rPr>
        <w:t>npad</w:t>
      </w:r>
      <w:r w:rsidR="00E527BD" w:rsidRPr="00AA08BB">
        <w:rPr>
          <w:rStyle w:val="ReferensiKomentar"/>
          <w:rFonts w:ascii="Times New Roman" w:hAnsi="Times New Roman" w:cs="Times New Roman"/>
          <w:sz w:val="24"/>
          <w:szCs w:val="24"/>
        </w:rPr>
        <w:t xml:space="preserve">. </w:t>
      </w:r>
      <w:r w:rsidRPr="00AA08BB">
        <w:rPr>
          <w:rFonts w:ascii="Times New Roman" w:hAnsi="Times New Roman" w:cs="Times New Roman"/>
          <w:sz w:val="24"/>
          <w:szCs w:val="24"/>
        </w:rPr>
        <w:t xml:space="preserve">Optimalnya, </w:t>
      </w:r>
      <w:r w:rsidR="00235559" w:rsidRPr="00AA08BB">
        <w:rPr>
          <w:rFonts w:ascii="Times New Roman" w:hAnsi="Times New Roman" w:cs="Times New Roman"/>
          <w:sz w:val="24"/>
          <w:szCs w:val="24"/>
        </w:rPr>
        <w:t xml:space="preserve">sebuah web </w:t>
      </w:r>
      <w:r w:rsidRPr="00AA08BB">
        <w:rPr>
          <w:rFonts w:ascii="Times New Roman" w:hAnsi="Times New Roman" w:cs="Times New Roman"/>
          <w:sz w:val="24"/>
          <w:szCs w:val="24"/>
        </w:rPr>
        <w:t xml:space="preserve">harus responsif terhadap </w:t>
      </w:r>
      <w:r w:rsidRPr="00AA08BB">
        <w:rPr>
          <w:rFonts w:ascii="Times New Roman" w:hAnsi="Times New Roman" w:cs="Times New Roman"/>
          <w:i/>
          <w:sz w:val="24"/>
          <w:szCs w:val="24"/>
        </w:rPr>
        <w:t>smartphone</w:t>
      </w:r>
      <w:r w:rsidRPr="00AA08BB">
        <w:rPr>
          <w:rFonts w:ascii="Times New Roman" w:hAnsi="Times New Roman" w:cs="Times New Roman"/>
          <w:sz w:val="24"/>
          <w:szCs w:val="24"/>
        </w:rPr>
        <w:t xml:space="preserve"> dan memiliki </w:t>
      </w:r>
      <w:r w:rsidR="00046D50" w:rsidRPr="00AA08BB">
        <w:rPr>
          <w:rFonts w:ascii="Times New Roman" w:hAnsi="Times New Roman" w:cs="Times New Roman"/>
          <w:sz w:val="24"/>
          <w:szCs w:val="24"/>
        </w:rPr>
        <w:t>pengalaman pengguna yang baik.</w:t>
      </w:r>
    </w:p>
    <w:p w14:paraId="34207AEC" w14:textId="77777777" w:rsidR="00133E74" w:rsidRDefault="00133E74" w:rsidP="00AA08BB">
      <w:pPr>
        <w:spacing w:line="360" w:lineRule="auto"/>
        <w:ind w:firstLine="567"/>
        <w:contextualSpacing/>
        <w:jc w:val="both"/>
        <w:rPr>
          <w:rFonts w:ascii="Times New Roman" w:hAnsi="Times New Roman" w:cs="Times New Roman"/>
          <w:iCs/>
          <w:color w:val="000000"/>
          <w:sz w:val="24"/>
          <w:szCs w:val="24"/>
        </w:rPr>
      </w:pPr>
      <w:r>
        <w:rPr>
          <w:rFonts w:ascii="Times New Roman" w:hAnsi="Times New Roman" w:cs="Times New Roman"/>
          <w:sz w:val="24"/>
          <w:szCs w:val="24"/>
        </w:rPr>
        <w:t xml:space="preserve">Metoda penelitian yang digunakan dalam penelitian ini memanfaatkan </w:t>
      </w:r>
      <w:r w:rsidR="0032149D" w:rsidRPr="00AA08BB">
        <w:rPr>
          <w:rFonts w:ascii="Times New Roman" w:hAnsi="Times New Roman" w:cs="Times New Roman"/>
          <w:i/>
          <w:sz w:val="24"/>
          <w:szCs w:val="24"/>
        </w:rPr>
        <w:t>Extreme P</w:t>
      </w:r>
      <w:r w:rsidR="0042113F" w:rsidRPr="00AA08BB">
        <w:rPr>
          <w:rFonts w:ascii="Times New Roman" w:hAnsi="Times New Roman" w:cs="Times New Roman"/>
          <w:i/>
          <w:sz w:val="24"/>
          <w:szCs w:val="24"/>
        </w:rPr>
        <w:t>rogramming</w:t>
      </w:r>
      <w:r w:rsidR="0042113F" w:rsidRPr="00AA08BB">
        <w:rPr>
          <w:rFonts w:ascii="Times New Roman" w:hAnsi="Times New Roman" w:cs="Times New Roman"/>
          <w:sz w:val="24"/>
          <w:szCs w:val="24"/>
        </w:rPr>
        <w:t xml:space="preserve"> </w:t>
      </w:r>
      <w:r>
        <w:rPr>
          <w:rFonts w:ascii="Times New Roman" w:hAnsi="Times New Roman" w:cs="Times New Roman"/>
          <w:sz w:val="24"/>
          <w:szCs w:val="24"/>
        </w:rPr>
        <w:t xml:space="preserve">dengan model </w:t>
      </w:r>
      <w:r w:rsidR="0042113F" w:rsidRPr="00AA08BB">
        <w:rPr>
          <w:rFonts w:ascii="Times New Roman" w:hAnsi="Times New Roman" w:cs="Times New Roman"/>
          <w:sz w:val="24"/>
          <w:szCs w:val="24"/>
        </w:rPr>
        <w:t xml:space="preserve">pengembangan perangkat lunak </w:t>
      </w:r>
      <w:r w:rsidR="001E7E2E" w:rsidRPr="00AA08BB">
        <w:rPr>
          <w:rFonts w:ascii="Times New Roman" w:hAnsi="Times New Roman" w:cs="Times New Roman"/>
          <w:i/>
          <w:sz w:val="24"/>
          <w:szCs w:val="24"/>
        </w:rPr>
        <w:t>A</w:t>
      </w:r>
      <w:r w:rsidR="0042113F" w:rsidRPr="00AA08BB">
        <w:rPr>
          <w:rFonts w:ascii="Times New Roman" w:hAnsi="Times New Roman" w:cs="Times New Roman"/>
          <w:i/>
          <w:sz w:val="24"/>
          <w:szCs w:val="24"/>
        </w:rPr>
        <w:t>gile</w:t>
      </w:r>
      <w:r w:rsidR="0042113F" w:rsidRPr="00AA08BB">
        <w:rPr>
          <w:rFonts w:ascii="Times New Roman" w:hAnsi="Times New Roman" w:cs="Times New Roman"/>
          <w:sz w:val="24"/>
          <w:szCs w:val="24"/>
        </w:rPr>
        <w:t xml:space="preserve"> sehingga bersifat gesit dan iteratif. </w:t>
      </w:r>
      <w:r w:rsidR="00235559" w:rsidRPr="00AA08BB">
        <w:rPr>
          <w:rFonts w:ascii="Times New Roman" w:hAnsi="Times New Roman" w:cs="Times New Roman"/>
          <w:sz w:val="24"/>
          <w:szCs w:val="24"/>
        </w:rPr>
        <w:t>Metod</w:t>
      </w:r>
      <w:r>
        <w:rPr>
          <w:rFonts w:ascii="Times New Roman" w:hAnsi="Times New Roman" w:cs="Times New Roman"/>
          <w:sz w:val="24"/>
          <w:szCs w:val="24"/>
        </w:rPr>
        <w:t>a</w:t>
      </w:r>
      <w:r w:rsidR="00235559" w:rsidRPr="00AA08BB">
        <w:rPr>
          <w:rFonts w:ascii="Times New Roman" w:hAnsi="Times New Roman" w:cs="Times New Roman"/>
          <w:i/>
          <w:sz w:val="24"/>
          <w:szCs w:val="24"/>
        </w:rPr>
        <w:t xml:space="preserve"> Extreme Programming </w:t>
      </w:r>
      <w:r w:rsidR="00235559" w:rsidRPr="00AA08BB">
        <w:rPr>
          <w:rFonts w:ascii="Times New Roman" w:hAnsi="Times New Roman" w:cs="Times New Roman"/>
          <w:sz w:val="24"/>
          <w:szCs w:val="24"/>
        </w:rPr>
        <w:t xml:space="preserve">memiliki </w:t>
      </w:r>
      <w:r w:rsidR="009F0DF2" w:rsidRPr="00AA08BB">
        <w:rPr>
          <w:rFonts w:ascii="Times New Roman" w:hAnsi="Times New Roman" w:cs="Times New Roman"/>
          <w:sz w:val="24"/>
          <w:szCs w:val="24"/>
        </w:rPr>
        <w:t xml:space="preserve">6 fase yaitu fase eksplorasi, fase perencanaan, fase iterasi untuk dirilis, fase produksi, fase pemeliharaan, dan fase akhir. </w:t>
      </w:r>
      <w:r w:rsidR="0042113F" w:rsidRPr="00AA08BB">
        <w:rPr>
          <w:rFonts w:ascii="Times New Roman" w:hAnsi="Times New Roman" w:cs="Times New Roman"/>
          <w:sz w:val="24"/>
          <w:szCs w:val="24"/>
        </w:rPr>
        <w:t xml:space="preserve">Dengan siklus singkat dan berfokus pada permintaan pengguna, aplikasi terus mendapat </w:t>
      </w:r>
      <w:r w:rsidR="0042113F" w:rsidRPr="00AA08BB">
        <w:rPr>
          <w:rFonts w:ascii="Times New Roman" w:hAnsi="Times New Roman" w:cs="Times New Roman"/>
          <w:i/>
          <w:iCs/>
          <w:color w:val="000000"/>
          <w:sz w:val="24"/>
          <w:szCs w:val="24"/>
        </w:rPr>
        <w:t xml:space="preserve">feedback </w:t>
      </w:r>
      <w:r w:rsidR="0042113F" w:rsidRPr="00AA08BB">
        <w:rPr>
          <w:rFonts w:ascii="Times New Roman" w:hAnsi="Times New Roman" w:cs="Times New Roman"/>
          <w:iCs/>
          <w:color w:val="000000"/>
          <w:sz w:val="24"/>
          <w:szCs w:val="24"/>
        </w:rPr>
        <w:t xml:space="preserve">sehingga meningkatkan kualitas aplikasi. </w:t>
      </w:r>
    </w:p>
    <w:p w14:paraId="2D4FC0FE" w14:textId="71ADD064" w:rsidR="0042113F" w:rsidRPr="00AA08BB" w:rsidRDefault="0042113F" w:rsidP="00AA08BB">
      <w:pPr>
        <w:spacing w:line="360" w:lineRule="auto"/>
        <w:ind w:firstLine="567"/>
        <w:contextualSpacing/>
        <w:jc w:val="both"/>
        <w:rPr>
          <w:rFonts w:ascii="Times New Roman" w:hAnsi="Times New Roman" w:cs="Times New Roman"/>
          <w:color w:val="000000" w:themeColor="text1"/>
          <w:sz w:val="24"/>
          <w:szCs w:val="24"/>
        </w:rPr>
      </w:pPr>
      <w:r w:rsidRPr="00AA08BB">
        <w:rPr>
          <w:rFonts w:ascii="Times New Roman" w:hAnsi="Times New Roman" w:cs="Times New Roman"/>
          <w:iCs/>
          <w:color w:val="000000"/>
          <w:sz w:val="24"/>
          <w:szCs w:val="24"/>
        </w:rPr>
        <w:t>Dari hasil pene</w:t>
      </w:r>
      <w:r w:rsidR="00C40FBF" w:rsidRPr="00AA08BB">
        <w:rPr>
          <w:rFonts w:ascii="Times New Roman" w:hAnsi="Times New Roman" w:cs="Times New Roman"/>
          <w:iCs/>
          <w:color w:val="000000"/>
          <w:sz w:val="24"/>
          <w:szCs w:val="24"/>
        </w:rPr>
        <w:t>l</w:t>
      </w:r>
      <w:r w:rsidR="0025658E" w:rsidRPr="00AA08BB">
        <w:rPr>
          <w:rFonts w:ascii="Times New Roman" w:hAnsi="Times New Roman" w:cs="Times New Roman"/>
          <w:iCs/>
          <w:color w:val="000000"/>
          <w:sz w:val="24"/>
          <w:szCs w:val="24"/>
        </w:rPr>
        <w:t xml:space="preserve">itian didapat nilai </w:t>
      </w:r>
      <w:r w:rsidR="00AC6DEC" w:rsidRPr="00AA08BB">
        <w:rPr>
          <w:rFonts w:ascii="Times New Roman" w:hAnsi="Times New Roman" w:cs="Times New Roman"/>
          <w:i/>
          <w:iCs/>
          <w:color w:val="000000"/>
          <w:sz w:val="24"/>
          <w:szCs w:val="24"/>
        </w:rPr>
        <w:t>usability testing</w:t>
      </w:r>
      <w:r w:rsidR="0025658E" w:rsidRPr="00AA08BB">
        <w:rPr>
          <w:rFonts w:ascii="Times New Roman" w:hAnsi="Times New Roman" w:cs="Times New Roman"/>
          <w:iCs/>
          <w:color w:val="000000"/>
          <w:sz w:val="24"/>
          <w:szCs w:val="24"/>
        </w:rPr>
        <w:t xml:space="preserve"> </w:t>
      </w:r>
      <w:r w:rsidR="00C40FBF" w:rsidRPr="00AA08BB">
        <w:rPr>
          <w:rFonts w:ascii="Times New Roman" w:hAnsi="Times New Roman" w:cs="Times New Roman"/>
          <w:iCs/>
          <w:color w:val="000000"/>
          <w:sz w:val="24"/>
          <w:szCs w:val="24"/>
        </w:rPr>
        <w:t xml:space="preserve">sebesar </w:t>
      </w:r>
      <w:r w:rsidR="0025658E" w:rsidRPr="00AA08BB">
        <w:rPr>
          <w:rFonts w:ascii="Times New Roman" w:hAnsi="Times New Roman" w:cs="Times New Roman"/>
          <w:iCs/>
          <w:color w:val="000000"/>
          <w:sz w:val="24"/>
          <w:szCs w:val="24"/>
        </w:rPr>
        <w:t>88.5</w:t>
      </w:r>
      <w:r w:rsidR="00C40FBF" w:rsidRPr="00AA08BB">
        <w:rPr>
          <w:rFonts w:ascii="Times New Roman" w:hAnsi="Times New Roman" w:cs="Times New Roman"/>
          <w:iCs/>
          <w:color w:val="000000"/>
          <w:sz w:val="24"/>
          <w:szCs w:val="24"/>
        </w:rPr>
        <w:t>3%</w:t>
      </w:r>
      <w:r w:rsidR="00AC6DEC" w:rsidRPr="00AA08BB">
        <w:rPr>
          <w:rFonts w:ascii="Times New Roman" w:hAnsi="Times New Roman" w:cs="Times New Roman"/>
          <w:iCs/>
          <w:color w:val="000000"/>
          <w:sz w:val="24"/>
          <w:szCs w:val="24"/>
        </w:rPr>
        <w:t xml:space="preserve"> dan </w:t>
      </w:r>
      <w:r w:rsidR="00AC6DEC" w:rsidRPr="00AA08BB">
        <w:rPr>
          <w:rFonts w:ascii="Times New Roman" w:hAnsi="Times New Roman" w:cs="Times New Roman"/>
          <w:i/>
          <w:iCs/>
          <w:color w:val="000000"/>
          <w:sz w:val="24"/>
          <w:szCs w:val="24"/>
        </w:rPr>
        <w:t>heuristic evaluation</w:t>
      </w:r>
      <w:r w:rsidR="00AC6DEC" w:rsidRPr="00AA08BB">
        <w:rPr>
          <w:rFonts w:ascii="Times New Roman" w:hAnsi="Times New Roman" w:cs="Times New Roman"/>
          <w:iCs/>
          <w:color w:val="000000"/>
          <w:sz w:val="24"/>
          <w:szCs w:val="24"/>
        </w:rPr>
        <w:t xml:space="preserve"> sebesar 72%</w:t>
      </w:r>
      <w:r w:rsidRPr="00AA08BB">
        <w:rPr>
          <w:rFonts w:ascii="Times New Roman" w:hAnsi="Times New Roman" w:cs="Times New Roman"/>
          <w:iCs/>
          <w:color w:val="000000"/>
          <w:sz w:val="24"/>
          <w:szCs w:val="24"/>
        </w:rPr>
        <w:t xml:space="preserve">. </w:t>
      </w:r>
      <w:r w:rsidRPr="00AA08BB">
        <w:rPr>
          <w:rFonts w:ascii="Times New Roman" w:hAnsi="Times New Roman" w:cs="Times New Roman"/>
          <w:color w:val="000000" w:themeColor="text1"/>
          <w:sz w:val="24"/>
          <w:szCs w:val="24"/>
        </w:rPr>
        <w:t xml:space="preserve">Dari hasil tersebut dapat disimpulkan bahwa sistem repositori yang dibangun dengan keunggulan PWA dan metode </w:t>
      </w:r>
      <w:r w:rsidR="0032149D" w:rsidRPr="00AA08BB">
        <w:rPr>
          <w:rFonts w:ascii="Times New Roman" w:hAnsi="Times New Roman" w:cs="Times New Roman"/>
          <w:i/>
          <w:color w:val="000000" w:themeColor="text1"/>
          <w:sz w:val="24"/>
          <w:szCs w:val="24"/>
        </w:rPr>
        <w:t>Extreme P</w:t>
      </w:r>
      <w:r w:rsidRPr="00AA08BB">
        <w:rPr>
          <w:rFonts w:ascii="Times New Roman" w:hAnsi="Times New Roman" w:cs="Times New Roman"/>
          <w:i/>
          <w:color w:val="000000" w:themeColor="text1"/>
          <w:sz w:val="24"/>
          <w:szCs w:val="24"/>
        </w:rPr>
        <w:t>rogramming</w:t>
      </w:r>
      <w:r w:rsidRPr="00AA08BB">
        <w:rPr>
          <w:rFonts w:ascii="Times New Roman" w:hAnsi="Times New Roman" w:cs="Times New Roman"/>
          <w:color w:val="000000" w:themeColor="text1"/>
          <w:sz w:val="24"/>
          <w:szCs w:val="24"/>
        </w:rPr>
        <w:t xml:space="preserve"> berjalan dengan baik dan memiliki nilai kepuasan yang </w:t>
      </w:r>
      <w:r w:rsidR="00AC6DEC" w:rsidRPr="00AA08BB">
        <w:rPr>
          <w:rFonts w:ascii="Times New Roman" w:hAnsi="Times New Roman" w:cs="Times New Roman"/>
          <w:color w:val="000000" w:themeColor="text1"/>
          <w:sz w:val="24"/>
          <w:szCs w:val="24"/>
        </w:rPr>
        <w:t>baik pula</w:t>
      </w:r>
      <w:r w:rsidRPr="00AA08BB">
        <w:rPr>
          <w:rFonts w:ascii="Times New Roman" w:hAnsi="Times New Roman" w:cs="Times New Roman"/>
          <w:color w:val="000000" w:themeColor="text1"/>
          <w:sz w:val="24"/>
          <w:szCs w:val="24"/>
        </w:rPr>
        <w:t xml:space="preserve">. </w:t>
      </w:r>
      <w:commentRangeEnd w:id="6"/>
      <w:r w:rsidR="00D034C6">
        <w:rPr>
          <w:rStyle w:val="ReferensiKomentar"/>
        </w:rPr>
        <w:commentReference w:id="6"/>
      </w:r>
    </w:p>
    <w:p w14:paraId="11F8175A" w14:textId="77777777" w:rsidR="00133E74" w:rsidRDefault="00133E74" w:rsidP="00AA08BB">
      <w:pPr>
        <w:spacing w:line="360" w:lineRule="auto"/>
        <w:contextualSpacing/>
        <w:jc w:val="both"/>
        <w:rPr>
          <w:rFonts w:ascii="Times New Roman" w:hAnsi="Times New Roman" w:cs="Times New Roman"/>
          <w:b/>
          <w:color w:val="000000"/>
          <w:sz w:val="24"/>
          <w:szCs w:val="24"/>
        </w:rPr>
      </w:pPr>
    </w:p>
    <w:p w14:paraId="67ABA311" w14:textId="5D188D78" w:rsidR="0042113F" w:rsidRPr="00AA08BB" w:rsidRDefault="0042113F" w:rsidP="00AA08BB">
      <w:pPr>
        <w:spacing w:line="360" w:lineRule="auto"/>
        <w:contextualSpacing/>
        <w:jc w:val="both"/>
        <w:rPr>
          <w:rFonts w:ascii="Times New Roman" w:hAnsi="Times New Roman" w:cs="Times New Roman"/>
          <w:color w:val="000000"/>
          <w:sz w:val="24"/>
          <w:szCs w:val="24"/>
        </w:rPr>
      </w:pPr>
      <w:r w:rsidRPr="00AA08BB">
        <w:rPr>
          <w:rFonts w:ascii="Times New Roman" w:hAnsi="Times New Roman" w:cs="Times New Roman"/>
          <w:b/>
          <w:color w:val="000000"/>
          <w:sz w:val="24"/>
          <w:szCs w:val="24"/>
        </w:rPr>
        <w:t>Kata Kunci</w:t>
      </w:r>
      <w:r w:rsidRPr="00AA08BB">
        <w:rPr>
          <w:rFonts w:ascii="Times New Roman" w:hAnsi="Times New Roman" w:cs="Times New Roman"/>
          <w:color w:val="000000"/>
          <w:sz w:val="24"/>
          <w:szCs w:val="24"/>
        </w:rPr>
        <w:t xml:space="preserve"> : </w:t>
      </w:r>
      <w:r w:rsidR="0057089D" w:rsidRPr="00AA08BB">
        <w:rPr>
          <w:rFonts w:ascii="Times New Roman" w:hAnsi="Times New Roman" w:cs="Times New Roman"/>
          <w:color w:val="000000"/>
          <w:sz w:val="24"/>
          <w:szCs w:val="24"/>
        </w:rPr>
        <w:t>ExpressJs</w:t>
      </w:r>
      <w:r w:rsidR="0057089D" w:rsidRPr="00AA08BB">
        <w:rPr>
          <w:rFonts w:ascii="Times New Roman" w:hAnsi="Times New Roman" w:cs="Times New Roman"/>
          <w:i/>
          <w:color w:val="000000"/>
          <w:sz w:val="24"/>
          <w:szCs w:val="24"/>
        </w:rPr>
        <w:t xml:space="preserve">, </w:t>
      </w:r>
      <w:r w:rsidRPr="00AA08BB">
        <w:rPr>
          <w:rFonts w:ascii="Times New Roman" w:hAnsi="Times New Roman" w:cs="Times New Roman"/>
          <w:i/>
          <w:color w:val="000000"/>
          <w:sz w:val="24"/>
          <w:szCs w:val="24"/>
        </w:rPr>
        <w:t>Extreme Programming</w:t>
      </w:r>
      <w:r w:rsidRPr="00AA08BB">
        <w:rPr>
          <w:rFonts w:ascii="Times New Roman" w:hAnsi="Times New Roman" w:cs="Times New Roman"/>
          <w:color w:val="000000"/>
          <w:sz w:val="24"/>
          <w:szCs w:val="24"/>
        </w:rPr>
        <w:t xml:space="preserve">, </w:t>
      </w:r>
      <w:r w:rsidR="0057089D" w:rsidRPr="00AA08BB">
        <w:rPr>
          <w:rFonts w:ascii="Times New Roman" w:hAnsi="Times New Roman" w:cs="Times New Roman"/>
          <w:color w:val="000000"/>
          <w:sz w:val="24"/>
          <w:szCs w:val="24"/>
        </w:rPr>
        <w:t xml:space="preserve">PWA, </w:t>
      </w:r>
      <w:r w:rsidRPr="00AA08BB">
        <w:rPr>
          <w:rFonts w:ascii="Times New Roman" w:hAnsi="Times New Roman" w:cs="Times New Roman"/>
          <w:color w:val="000000"/>
          <w:sz w:val="24"/>
          <w:szCs w:val="24"/>
        </w:rPr>
        <w:t xml:space="preserve">ReactJs, </w:t>
      </w:r>
      <w:r w:rsidR="0057089D" w:rsidRPr="00AA08BB">
        <w:rPr>
          <w:rFonts w:ascii="Times New Roman" w:hAnsi="Times New Roman" w:cs="Times New Roman"/>
          <w:color w:val="000000"/>
          <w:sz w:val="24"/>
          <w:szCs w:val="24"/>
        </w:rPr>
        <w:t>Repositori</w:t>
      </w:r>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commentRangeStart w:id="7"/>
      <w:r w:rsidRPr="00FF154F">
        <w:rPr>
          <w:i/>
          <w:iCs/>
          <w:lang w:val="en-US"/>
        </w:rPr>
        <w:lastRenderedPageBreak/>
        <w:t>ABSTRACT</w:t>
      </w:r>
      <w:commentRangeEnd w:id="7"/>
      <w:r w:rsidR="002F55E3">
        <w:rPr>
          <w:rStyle w:val="ReferensiKomentar"/>
          <w:rFonts w:ascii="Arial" w:eastAsia="Arial" w:hAnsi="Arial" w:cs="Arial"/>
          <w:b w:val="0"/>
          <w:lang w:val="en-US"/>
        </w:rPr>
        <w:commentReference w:id="7"/>
      </w:r>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7CB4E288"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commentRangeStart w:id="8"/>
      <w:r w:rsidRPr="00133E74">
        <w:rPr>
          <w:rFonts w:ascii="Times New Roman" w:eastAsia="Times New Roman" w:hAnsi="Times New Roman" w:cs="Times New Roman"/>
          <w:i/>
          <w:iCs/>
          <w:color w:val="202124"/>
          <w:sz w:val="24"/>
          <w:szCs w:val="24"/>
          <w:lang w:val="en"/>
        </w:rPr>
        <w:t>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Unpad Informatics Engineering study program does not yet have a repository or similar facilities. This is the basic motivation for this research to build a thesis repository for Informatics Engineering Unpad. Optimally, a web should be responsive to smartphones and have a good user experience.</w:t>
      </w:r>
    </w:p>
    <w:p w14:paraId="09225A7B" w14:textId="42637324"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F154F"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commentRangeEnd w:id="8"/>
      <w:r w:rsidR="00D93674">
        <w:rPr>
          <w:rStyle w:val="ReferensiKomentar"/>
        </w:rPr>
        <w:commentReference w:id="8"/>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77777777" w:rsidR="00537E3D" w:rsidRPr="00537E3D" w:rsidRDefault="00537E3D" w:rsidP="00537E3D">
      <w:pPr>
        <w:spacing w:after="160" w:line="360" w:lineRule="auto"/>
        <w:jc w:val="both"/>
        <w:rPr>
          <w:rFonts w:ascii="Times New Roman" w:hAnsi="Times New Roman" w:cs="Times New Roman"/>
          <w:b/>
          <w:i/>
          <w:sz w:val="24"/>
          <w:szCs w:val="24"/>
        </w:rPr>
      </w:pPr>
      <w:r w:rsidRPr="00537E3D">
        <w:rPr>
          <w:rFonts w:ascii="Times New Roman" w:hAnsi="Times New Roman" w:cs="Times New Roman"/>
          <w:b/>
          <w:i/>
          <w:sz w:val="24"/>
          <w:szCs w:val="24"/>
        </w:rPr>
        <w:t xml:space="preserve">Keywords </w:t>
      </w:r>
      <w:r>
        <w:rPr>
          <w:rFonts w:ascii="Times New Roman" w:hAnsi="Times New Roman" w:cs="Times New Roman"/>
          <w:b/>
          <w:i/>
          <w:sz w:val="24"/>
          <w:szCs w:val="24"/>
        </w:rPr>
        <w:t>:</w:t>
      </w:r>
      <w:r w:rsidRPr="00537E3D">
        <w:rPr>
          <w:rFonts w:ascii="Times New Roman" w:hAnsi="Times New Roman" w:cs="Times New Roman"/>
          <w:b/>
          <w:i/>
          <w:sz w:val="24"/>
          <w:szCs w:val="24"/>
        </w:rPr>
        <w:t xml:space="preserve"> </w:t>
      </w:r>
      <w:r w:rsidR="0057089D" w:rsidRPr="00537E3D">
        <w:rPr>
          <w:rFonts w:ascii="Times New Roman" w:hAnsi="Times New Roman" w:cs="Times New Roman"/>
          <w:i/>
          <w:color w:val="000000"/>
          <w:sz w:val="24"/>
          <w:szCs w:val="24"/>
        </w:rPr>
        <w:t>ExpressJs</w:t>
      </w:r>
      <w:r w:rsidR="0057089D">
        <w:rPr>
          <w:rFonts w:ascii="Times New Roman" w:hAnsi="Times New Roman" w:cs="Times New Roman"/>
          <w:i/>
          <w:color w:val="000000"/>
          <w:sz w:val="24"/>
          <w:szCs w:val="24"/>
        </w:rPr>
        <w:t xml:space="preserve">, </w:t>
      </w:r>
      <w:r w:rsidR="0057089D" w:rsidRPr="00537E3D">
        <w:rPr>
          <w:rFonts w:ascii="Times New Roman" w:hAnsi="Times New Roman" w:cs="Times New Roman"/>
          <w:i/>
          <w:color w:val="000000"/>
          <w:sz w:val="24"/>
          <w:szCs w:val="24"/>
        </w:rPr>
        <w:t>Extreme Programming</w:t>
      </w:r>
      <w:r w:rsidR="0057089D">
        <w:rPr>
          <w:rFonts w:ascii="Times New Roman" w:hAnsi="Times New Roman" w:cs="Times New Roman"/>
          <w:i/>
          <w:color w:val="000000"/>
          <w:sz w:val="24"/>
          <w:szCs w:val="24"/>
        </w:rPr>
        <w:t xml:space="preserve">, </w:t>
      </w:r>
      <w:r w:rsidRPr="00537E3D">
        <w:rPr>
          <w:rFonts w:ascii="Times New Roman" w:hAnsi="Times New Roman" w:cs="Times New Roman"/>
          <w:i/>
          <w:color w:val="000000"/>
          <w:sz w:val="24"/>
          <w:szCs w:val="24"/>
        </w:rPr>
        <w:t>PWA, ReactJs</w:t>
      </w:r>
      <w:r w:rsidR="0057089D">
        <w:rPr>
          <w:rFonts w:ascii="Times New Roman" w:hAnsi="Times New Roman" w:cs="Times New Roman"/>
          <w:i/>
          <w:color w:val="000000"/>
          <w:sz w:val="24"/>
          <w:szCs w:val="24"/>
        </w:rPr>
        <w:t>,</w:t>
      </w:r>
      <w:r w:rsidR="0057089D" w:rsidRPr="0057089D">
        <w:rPr>
          <w:rFonts w:ascii="Times New Roman" w:hAnsi="Times New Roman" w:cs="Times New Roman"/>
          <w:i/>
          <w:color w:val="000000"/>
          <w:sz w:val="24"/>
          <w:szCs w:val="24"/>
        </w:rPr>
        <w:t xml:space="preserve"> </w:t>
      </w:r>
      <w:r w:rsidR="0057089D">
        <w:rPr>
          <w:rFonts w:ascii="Times New Roman" w:hAnsi="Times New Roman" w:cs="Times New Roman"/>
          <w:i/>
          <w:color w:val="000000"/>
          <w:sz w:val="24"/>
          <w:szCs w:val="24"/>
        </w:rPr>
        <w:t>Repositor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7"/>
          <w:footerReference w:type="default" r:id="rId18"/>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9" w:name="_Toc52929845"/>
      <w:commentRangeStart w:id="10"/>
      <w:r w:rsidRPr="00660674">
        <w:rPr>
          <w:lang w:val="en-US"/>
        </w:rPr>
        <w:lastRenderedPageBreak/>
        <w:t>DAFTAR ISI</w:t>
      </w:r>
      <w:bookmarkEnd w:id="9"/>
      <w:commentRangeEnd w:id="10"/>
      <w:r w:rsidR="002F55E3">
        <w:rPr>
          <w:rStyle w:val="ReferensiKomentar"/>
          <w:rFonts w:ascii="Arial" w:eastAsia="Arial" w:hAnsi="Arial" w:cs="Arial"/>
          <w:b w:val="0"/>
          <w:lang w:val="en-US"/>
        </w:rPr>
        <w:commentReference w:id="10"/>
      </w:r>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JudulTOC"/>
            <w:rPr>
              <w:rFonts w:cs="Times New Roman"/>
              <w:sz w:val="2"/>
              <w:szCs w:val="2"/>
            </w:rPr>
          </w:pPr>
        </w:p>
        <w:commentRangeStart w:id="11"/>
        <w:p w14:paraId="17505A57" w14:textId="77777777" w:rsidR="00421271" w:rsidRPr="00421271" w:rsidRDefault="00D64C61" w:rsidP="0045675D">
          <w:pPr>
            <w:pStyle w:val="TOC1"/>
            <w:rPr>
              <w:rFonts w:ascii="Times New Roman" w:eastAsiaTheme="minorEastAsia" w:hAnsi="Times New Roman" w:cs="Times New Roman"/>
              <w:noProof/>
              <w:sz w:val="24"/>
              <w:szCs w:val="24"/>
              <w:lang w:eastAsia="ja-JP"/>
            </w:rPr>
          </w:pPr>
          <w:r w:rsidRPr="00881E12">
            <w:fldChar w:fldCharType="begin"/>
          </w:r>
          <w:r w:rsidRPr="00881E12">
            <w:instrText xml:space="preserve"> TOC \o "1-3" \h \z \u </w:instrText>
          </w:r>
          <w:r w:rsidRPr="00881E12">
            <w:fldChar w:fldCharType="separate"/>
          </w:r>
          <w:hyperlink w:anchor="_Toc52929842" w:history="1">
            <w:r w:rsidR="00421271" w:rsidRPr="00421271">
              <w:rPr>
                <w:rStyle w:val="Hyperlink"/>
                <w:rFonts w:ascii="Times New Roman" w:hAnsi="Times New Roman" w:cs="Times New Roman"/>
                <w:noProof/>
                <w:sz w:val="24"/>
                <w:szCs w:val="24"/>
              </w:rPr>
              <w:t>KATA PENGANTA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4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iii</w:t>
            </w:r>
            <w:r w:rsidR="00421271" w:rsidRPr="00421271">
              <w:rPr>
                <w:rFonts w:ascii="Times New Roman" w:hAnsi="Times New Roman" w:cs="Times New Roman"/>
                <w:noProof/>
                <w:webHidden/>
                <w:sz w:val="24"/>
                <w:szCs w:val="24"/>
              </w:rPr>
              <w:fldChar w:fldCharType="end"/>
            </w:r>
          </w:hyperlink>
        </w:p>
        <w:p w14:paraId="00A66E30" w14:textId="6F2AEA63" w:rsidR="00421271" w:rsidRPr="00421271" w:rsidRDefault="00000000" w:rsidP="0045675D">
          <w:pPr>
            <w:pStyle w:val="TOC1"/>
            <w:rPr>
              <w:rFonts w:eastAsiaTheme="minorEastAsia"/>
              <w:noProof/>
              <w:lang w:eastAsia="ja-JP"/>
            </w:rPr>
          </w:pPr>
          <w:hyperlink w:anchor="_Toc52929843" w:history="1">
            <w:r w:rsidR="00421271" w:rsidRPr="00421271">
              <w:rPr>
                <w:rStyle w:val="Hyperlink"/>
                <w:rFonts w:ascii="Times New Roman" w:hAnsi="Times New Roman" w:cs="Times New Roman"/>
                <w:noProof/>
                <w:sz w:val="24"/>
                <w:szCs w:val="24"/>
              </w:rPr>
              <w:t>ABSTRAK</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3 \h </w:instrText>
            </w:r>
            <w:r w:rsidR="00421271" w:rsidRPr="00421271">
              <w:rPr>
                <w:noProof/>
                <w:webHidden/>
              </w:rPr>
            </w:r>
            <w:r w:rsidR="00421271" w:rsidRPr="00421271">
              <w:rPr>
                <w:noProof/>
                <w:webHidden/>
              </w:rPr>
              <w:fldChar w:fldCharType="separate"/>
            </w:r>
            <w:r w:rsidR="000D480A">
              <w:rPr>
                <w:noProof/>
                <w:webHidden/>
              </w:rPr>
              <w:t>v</w:t>
            </w:r>
            <w:r w:rsidR="00421271" w:rsidRPr="00421271">
              <w:rPr>
                <w:noProof/>
                <w:webHidden/>
              </w:rPr>
              <w:fldChar w:fldCharType="end"/>
            </w:r>
          </w:hyperlink>
        </w:p>
        <w:p w14:paraId="0BDDCBDB" w14:textId="77777777" w:rsidR="00421271" w:rsidRPr="00421271" w:rsidRDefault="00000000" w:rsidP="0045675D">
          <w:pPr>
            <w:pStyle w:val="TOC1"/>
            <w:rPr>
              <w:rFonts w:eastAsiaTheme="minorEastAsia"/>
              <w:noProof/>
              <w:lang w:eastAsia="ja-JP"/>
            </w:rPr>
          </w:pPr>
          <w:hyperlink w:anchor="_Toc52929844" w:history="1">
            <w:r w:rsidR="00421271" w:rsidRPr="00421271">
              <w:rPr>
                <w:rStyle w:val="Hyperlink"/>
                <w:rFonts w:ascii="Times New Roman" w:hAnsi="Times New Roman" w:cs="Times New Roman"/>
                <w:noProof/>
                <w:sz w:val="24"/>
                <w:szCs w:val="24"/>
              </w:rPr>
              <w:t>ABSTRACT</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4 \h </w:instrText>
            </w:r>
            <w:r w:rsidR="00421271" w:rsidRPr="00421271">
              <w:rPr>
                <w:noProof/>
                <w:webHidden/>
              </w:rPr>
            </w:r>
            <w:r w:rsidR="00421271" w:rsidRPr="00421271">
              <w:rPr>
                <w:noProof/>
                <w:webHidden/>
              </w:rPr>
              <w:fldChar w:fldCharType="separate"/>
            </w:r>
            <w:r w:rsidR="000D480A">
              <w:rPr>
                <w:noProof/>
                <w:webHidden/>
              </w:rPr>
              <w:t>vi</w:t>
            </w:r>
            <w:r w:rsidR="00421271" w:rsidRPr="00421271">
              <w:rPr>
                <w:noProof/>
                <w:webHidden/>
              </w:rPr>
              <w:fldChar w:fldCharType="end"/>
            </w:r>
          </w:hyperlink>
        </w:p>
        <w:p w14:paraId="56E24EAD" w14:textId="77777777" w:rsidR="00421271" w:rsidRPr="00421271" w:rsidRDefault="00000000" w:rsidP="0045675D">
          <w:pPr>
            <w:pStyle w:val="TOC1"/>
            <w:rPr>
              <w:rFonts w:eastAsiaTheme="minorEastAsia"/>
              <w:noProof/>
              <w:lang w:eastAsia="ja-JP"/>
            </w:rPr>
          </w:pPr>
          <w:hyperlink w:anchor="_Toc52929845" w:history="1">
            <w:r w:rsidR="00421271" w:rsidRPr="00421271">
              <w:rPr>
                <w:rStyle w:val="Hyperlink"/>
                <w:rFonts w:ascii="Times New Roman" w:hAnsi="Times New Roman" w:cs="Times New Roman"/>
                <w:noProof/>
                <w:sz w:val="24"/>
                <w:szCs w:val="24"/>
              </w:rPr>
              <w:t>DAFTAR ISI</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5 \h </w:instrText>
            </w:r>
            <w:r w:rsidR="00421271" w:rsidRPr="00421271">
              <w:rPr>
                <w:noProof/>
                <w:webHidden/>
              </w:rPr>
            </w:r>
            <w:r w:rsidR="00421271" w:rsidRPr="00421271">
              <w:rPr>
                <w:noProof/>
                <w:webHidden/>
              </w:rPr>
              <w:fldChar w:fldCharType="separate"/>
            </w:r>
            <w:r w:rsidR="000D480A">
              <w:rPr>
                <w:noProof/>
                <w:webHidden/>
              </w:rPr>
              <w:t>vii</w:t>
            </w:r>
            <w:r w:rsidR="00421271" w:rsidRPr="00421271">
              <w:rPr>
                <w:noProof/>
                <w:webHidden/>
              </w:rPr>
              <w:fldChar w:fldCharType="end"/>
            </w:r>
          </w:hyperlink>
        </w:p>
        <w:p w14:paraId="42F11814" w14:textId="77777777" w:rsidR="00421271" w:rsidRPr="00421271" w:rsidRDefault="00000000" w:rsidP="0045675D">
          <w:pPr>
            <w:pStyle w:val="TOC1"/>
            <w:rPr>
              <w:rFonts w:eastAsiaTheme="minorEastAsia"/>
              <w:noProof/>
              <w:lang w:eastAsia="ja-JP"/>
            </w:rPr>
          </w:pPr>
          <w:hyperlink w:anchor="_Toc52929846" w:history="1">
            <w:r w:rsidR="00421271" w:rsidRPr="00421271">
              <w:rPr>
                <w:rStyle w:val="Hyperlink"/>
                <w:rFonts w:ascii="Times New Roman" w:hAnsi="Times New Roman" w:cs="Times New Roman"/>
                <w:noProof/>
                <w:sz w:val="24"/>
                <w:szCs w:val="24"/>
              </w:rPr>
              <w:t>DAFTAR TABEL</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6 \h </w:instrText>
            </w:r>
            <w:r w:rsidR="00421271" w:rsidRPr="00421271">
              <w:rPr>
                <w:noProof/>
                <w:webHidden/>
              </w:rPr>
            </w:r>
            <w:r w:rsidR="00421271" w:rsidRPr="00421271">
              <w:rPr>
                <w:noProof/>
                <w:webHidden/>
              </w:rPr>
              <w:fldChar w:fldCharType="separate"/>
            </w:r>
            <w:r w:rsidR="000D480A">
              <w:rPr>
                <w:noProof/>
                <w:webHidden/>
              </w:rPr>
              <w:t>x</w:t>
            </w:r>
            <w:r w:rsidR="00421271" w:rsidRPr="00421271">
              <w:rPr>
                <w:noProof/>
                <w:webHidden/>
              </w:rPr>
              <w:fldChar w:fldCharType="end"/>
            </w:r>
          </w:hyperlink>
        </w:p>
        <w:p w14:paraId="36359587" w14:textId="77777777" w:rsidR="00421271" w:rsidRPr="00421271" w:rsidRDefault="00000000" w:rsidP="0045675D">
          <w:pPr>
            <w:pStyle w:val="TOC1"/>
            <w:rPr>
              <w:rFonts w:eastAsiaTheme="minorEastAsia"/>
              <w:noProof/>
              <w:lang w:eastAsia="ja-JP"/>
            </w:rPr>
          </w:pPr>
          <w:hyperlink w:anchor="_Toc52929847" w:history="1">
            <w:r w:rsidR="00421271" w:rsidRPr="00421271">
              <w:rPr>
                <w:rStyle w:val="Hyperlink"/>
                <w:rFonts w:ascii="Times New Roman" w:hAnsi="Times New Roman" w:cs="Times New Roman"/>
                <w:noProof/>
                <w:sz w:val="24"/>
                <w:szCs w:val="24"/>
              </w:rPr>
              <w:t>DAFTAR GAMBAR</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7 \h </w:instrText>
            </w:r>
            <w:r w:rsidR="00421271" w:rsidRPr="00421271">
              <w:rPr>
                <w:noProof/>
                <w:webHidden/>
              </w:rPr>
            </w:r>
            <w:r w:rsidR="00421271" w:rsidRPr="00421271">
              <w:rPr>
                <w:noProof/>
                <w:webHidden/>
              </w:rPr>
              <w:fldChar w:fldCharType="separate"/>
            </w:r>
            <w:r w:rsidR="000D480A">
              <w:rPr>
                <w:noProof/>
                <w:webHidden/>
              </w:rPr>
              <w:t>xi</w:t>
            </w:r>
            <w:r w:rsidR="00421271" w:rsidRPr="00421271">
              <w:rPr>
                <w:noProof/>
                <w:webHidden/>
              </w:rPr>
              <w:fldChar w:fldCharType="end"/>
            </w:r>
          </w:hyperlink>
        </w:p>
        <w:p w14:paraId="40B622DA" w14:textId="77777777" w:rsidR="00421271" w:rsidRPr="00421271" w:rsidRDefault="00000000" w:rsidP="0045675D">
          <w:pPr>
            <w:pStyle w:val="TOC1"/>
            <w:rPr>
              <w:rFonts w:eastAsiaTheme="minorEastAsia"/>
              <w:noProof/>
              <w:lang w:eastAsia="ja-JP"/>
            </w:rPr>
          </w:pPr>
          <w:hyperlink w:anchor="_Toc52929848" w:history="1">
            <w:r w:rsidR="00421271" w:rsidRPr="00421271">
              <w:rPr>
                <w:rStyle w:val="Hyperlink"/>
                <w:rFonts w:ascii="Times New Roman" w:hAnsi="Times New Roman" w:cs="Times New Roman"/>
                <w:noProof/>
                <w:sz w:val="24"/>
                <w:szCs w:val="24"/>
              </w:rPr>
              <w:t>DAFTAR 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8 \h </w:instrText>
            </w:r>
            <w:r w:rsidR="00421271" w:rsidRPr="00421271">
              <w:rPr>
                <w:noProof/>
                <w:webHidden/>
              </w:rPr>
            </w:r>
            <w:r w:rsidR="00421271" w:rsidRPr="00421271">
              <w:rPr>
                <w:noProof/>
                <w:webHidden/>
              </w:rPr>
              <w:fldChar w:fldCharType="separate"/>
            </w:r>
            <w:r w:rsidR="000D480A">
              <w:rPr>
                <w:noProof/>
                <w:webHidden/>
              </w:rPr>
              <w:t>xiii</w:t>
            </w:r>
            <w:r w:rsidR="00421271" w:rsidRPr="00421271">
              <w:rPr>
                <w:noProof/>
                <w:webHidden/>
              </w:rPr>
              <w:fldChar w:fldCharType="end"/>
            </w:r>
          </w:hyperlink>
        </w:p>
        <w:p w14:paraId="2663D1A0" w14:textId="19726E72" w:rsidR="00421271" w:rsidRPr="00421271" w:rsidRDefault="00000000" w:rsidP="0045675D">
          <w:pPr>
            <w:pStyle w:val="TOC1"/>
            <w:rPr>
              <w:rFonts w:eastAsiaTheme="minorEastAsia"/>
              <w:noProof/>
              <w:lang w:eastAsia="ja-JP"/>
            </w:rPr>
          </w:pPr>
          <w:hyperlink w:anchor="_Toc52929849" w:history="1">
            <w:r w:rsidR="00421271" w:rsidRPr="00421271">
              <w:rPr>
                <w:rStyle w:val="Hyperlink"/>
                <w:rFonts w:ascii="Times New Roman" w:hAnsi="Times New Roman" w:cs="Times New Roman"/>
                <w:noProof/>
                <w:sz w:val="24"/>
                <w:szCs w:val="24"/>
              </w:rPr>
              <w:t>BAB I</w:t>
            </w:r>
            <w:r w:rsidR="0045675D">
              <w:rPr>
                <w:rStyle w:val="Hyperlink"/>
                <w:rFonts w:ascii="Times New Roman" w:hAnsi="Times New Roman" w:cs="Times New Roman"/>
                <w:noProof/>
                <w:sz w:val="24"/>
                <w:szCs w:val="24"/>
              </w:rPr>
              <w:t xml:space="preserve"> PENDAHULUA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9 \h </w:instrText>
            </w:r>
            <w:r w:rsidR="00421271" w:rsidRPr="00421271">
              <w:rPr>
                <w:noProof/>
                <w:webHidden/>
              </w:rPr>
            </w:r>
            <w:r w:rsidR="00421271" w:rsidRPr="00421271">
              <w:rPr>
                <w:noProof/>
                <w:webHidden/>
              </w:rPr>
              <w:fldChar w:fldCharType="separate"/>
            </w:r>
            <w:r w:rsidR="000D480A">
              <w:rPr>
                <w:noProof/>
                <w:webHidden/>
              </w:rPr>
              <w:t>1</w:t>
            </w:r>
            <w:r w:rsidR="00421271" w:rsidRPr="00421271">
              <w:rPr>
                <w:noProof/>
                <w:webHidden/>
              </w:rPr>
              <w:fldChar w:fldCharType="end"/>
            </w:r>
          </w:hyperlink>
        </w:p>
        <w:p w14:paraId="5E6DA51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0" w:history="1">
            <w:r w:rsidR="00421271" w:rsidRPr="00421271">
              <w:rPr>
                <w:rStyle w:val="Hyperlink"/>
                <w:rFonts w:ascii="Times New Roman" w:hAnsi="Times New Roman" w:cs="Times New Roman"/>
                <w:noProof/>
                <w:sz w:val="24"/>
                <w:szCs w:val="24"/>
              </w:rPr>
              <w:t>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Latar Belaka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w:t>
            </w:r>
            <w:r w:rsidR="00421271" w:rsidRPr="00421271">
              <w:rPr>
                <w:rFonts w:ascii="Times New Roman" w:hAnsi="Times New Roman" w:cs="Times New Roman"/>
                <w:noProof/>
                <w:webHidden/>
                <w:sz w:val="24"/>
                <w:szCs w:val="24"/>
              </w:rPr>
              <w:fldChar w:fldCharType="end"/>
            </w:r>
          </w:hyperlink>
        </w:p>
        <w:p w14:paraId="2F63458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1" w:history="1">
            <w:r w:rsidR="00421271" w:rsidRPr="00421271">
              <w:rPr>
                <w:rStyle w:val="Hyperlink"/>
                <w:rFonts w:ascii="Times New Roman" w:hAnsi="Times New Roman" w:cs="Times New Roman"/>
                <w:noProof/>
                <w:sz w:val="24"/>
                <w:szCs w:val="24"/>
              </w:rPr>
              <w:t>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Identifikasi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0E6E8A7C"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2" w:history="1">
            <w:r w:rsidR="00421271" w:rsidRPr="00421271">
              <w:rPr>
                <w:rStyle w:val="Hyperlink"/>
                <w:rFonts w:ascii="Times New Roman" w:hAnsi="Times New Roman" w:cs="Times New Roman"/>
                <w:noProof/>
                <w:sz w:val="24"/>
                <w:szCs w:val="24"/>
              </w:rPr>
              <w:t>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Batasan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41C36CF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3" w:history="1">
            <w:r w:rsidR="00421271" w:rsidRPr="00421271">
              <w:rPr>
                <w:rStyle w:val="Hyperlink"/>
                <w:rFonts w:ascii="Times New Roman" w:hAnsi="Times New Roman" w:cs="Times New Roman"/>
                <w:noProof/>
                <w:sz w:val="24"/>
                <w:szCs w:val="24"/>
              </w:rPr>
              <w:t>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ksud dan Tujuan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139441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4" w:history="1">
            <w:r w:rsidR="00421271" w:rsidRPr="00421271">
              <w:rPr>
                <w:rStyle w:val="Hyperlink"/>
                <w:rFonts w:ascii="Times New Roman" w:hAnsi="Times New Roman" w:cs="Times New Roman"/>
                <w:noProof/>
                <w:sz w:val="24"/>
                <w:szCs w:val="24"/>
              </w:rPr>
              <w:t>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nfaat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CF5C47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5" w:history="1">
            <w:r w:rsidR="00421271" w:rsidRPr="00421271">
              <w:rPr>
                <w:rStyle w:val="Hyperlink"/>
                <w:rFonts w:ascii="Times New Roman" w:hAnsi="Times New Roman" w:cs="Times New Roman"/>
                <w:noProof/>
                <w:sz w:val="24"/>
                <w:szCs w:val="24"/>
              </w:rPr>
              <w:t>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etodologi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w:t>
            </w:r>
            <w:r w:rsidR="00421271" w:rsidRPr="00421271">
              <w:rPr>
                <w:rFonts w:ascii="Times New Roman" w:hAnsi="Times New Roman" w:cs="Times New Roman"/>
                <w:noProof/>
                <w:webHidden/>
                <w:sz w:val="24"/>
                <w:szCs w:val="24"/>
              </w:rPr>
              <w:fldChar w:fldCharType="end"/>
            </w:r>
          </w:hyperlink>
        </w:p>
        <w:p w14:paraId="4B7F56E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6" w:history="1">
            <w:r w:rsidR="00421271" w:rsidRPr="00421271">
              <w:rPr>
                <w:rStyle w:val="Hyperlink"/>
                <w:rFonts w:ascii="Times New Roman" w:hAnsi="Times New Roman" w:cs="Times New Roman"/>
                <w:noProof/>
                <w:sz w:val="24"/>
                <w:szCs w:val="24"/>
              </w:rPr>
              <w:t>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istematika Penulis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w:t>
            </w:r>
            <w:r w:rsidR="00421271" w:rsidRPr="00421271">
              <w:rPr>
                <w:rFonts w:ascii="Times New Roman" w:hAnsi="Times New Roman" w:cs="Times New Roman"/>
                <w:noProof/>
                <w:webHidden/>
                <w:sz w:val="24"/>
                <w:szCs w:val="24"/>
              </w:rPr>
              <w:fldChar w:fldCharType="end"/>
            </w:r>
          </w:hyperlink>
        </w:p>
        <w:p w14:paraId="6F35FEC6" w14:textId="32078E5F" w:rsidR="00421271" w:rsidRPr="00421271" w:rsidRDefault="00000000" w:rsidP="0045675D">
          <w:pPr>
            <w:pStyle w:val="TOC1"/>
            <w:rPr>
              <w:rFonts w:eastAsiaTheme="minorEastAsia"/>
              <w:noProof/>
              <w:lang w:eastAsia="ja-JP"/>
            </w:rPr>
          </w:pPr>
          <w:hyperlink w:anchor="_Toc52929857" w:history="1">
            <w:r w:rsidR="00421271" w:rsidRPr="00421271">
              <w:rPr>
                <w:rStyle w:val="Hyperlink"/>
                <w:rFonts w:ascii="Times New Roman" w:hAnsi="Times New Roman" w:cs="Times New Roman"/>
                <w:noProof/>
                <w:sz w:val="24"/>
                <w:szCs w:val="24"/>
              </w:rPr>
              <w:t>BAB II</w:t>
            </w:r>
            <w:r w:rsidR="0045675D">
              <w:rPr>
                <w:rStyle w:val="Hyperlink"/>
                <w:rFonts w:ascii="Times New Roman" w:hAnsi="Times New Roman" w:cs="Times New Roman"/>
                <w:noProof/>
                <w:sz w:val="24"/>
                <w:szCs w:val="24"/>
              </w:rPr>
              <w:t xml:space="preserve"> TINJAUAN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57 \h </w:instrText>
            </w:r>
            <w:r w:rsidR="00421271" w:rsidRPr="00421271">
              <w:rPr>
                <w:noProof/>
                <w:webHidden/>
              </w:rPr>
            </w:r>
            <w:r w:rsidR="00421271" w:rsidRPr="00421271">
              <w:rPr>
                <w:noProof/>
                <w:webHidden/>
              </w:rPr>
              <w:fldChar w:fldCharType="separate"/>
            </w:r>
            <w:r w:rsidR="000D480A">
              <w:rPr>
                <w:noProof/>
                <w:webHidden/>
              </w:rPr>
              <w:t>10</w:t>
            </w:r>
            <w:r w:rsidR="00421271" w:rsidRPr="00421271">
              <w:rPr>
                <w:noProof/>
                <w:webHidden/>
              </w:rPr>
              <w:fldChar w:fldCharType="end"/>
            </w:r>
          </w:hyperlink>
        </w:p>
        <w:p w14:paraId="057BD716"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8" w:history="1">
            <w:r w:rsidR="00421271" w:rsidRPr="00421271">
              <w:rPr>
                <w:rStyle w:val="Hyperlink"/>
                <w:rFonts w:ascii="Times New Roman" w:eastAsia="Times New Roman" w:hAnsi="Times New Roman" w:cs="Times New Roman"/>
                <w:noProof/>
                <w:sz w:val="24"/>
                <w:szCs w:val="24"/>
              </w:rPr>
              <w:t>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positori Institu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AF722D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9" w:history="1">
            <w:r w:rsidR="00421271" w:rsidRPr="00421271">
              <w:rPr>
                <w:rStyle w:val="Hyperlink"/>
                <w:rFonts w:ascii="Times New Roman" w:eastAsia="Times New Roman" w:hAnsi="Times New Roman" w:cs="Times New Roman"/>
                <w:noProof/>
                <w:sz w:val="24"/>
                <w:szCs w:val="24"/>
              </w:rPr>
              <w:t>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Extreme Programm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60130C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0" w:history="1">
            <w:r w:rsidR="00421271" w:rsidRPr="00421271">
              <w:rPr>
                <w:rStyle w:val="Hyperlink"/>
                <w:rFonts w:ascii="Times New Roman" w:eastAsia="Times New Roman" w:hAnsi="Times New Roman" w:cs="Times New Roman"/>
                <w:noProof/>
                <w:sz w:val="24"/>
                <w:szCs w:val="24"/>
              </w:rPr>
              <w:t>2.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Progressive Web App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4</w:t>
            </w:r>
            <w:r w:rsidR="00421271" w:rsidRPr="00421271">
              <w:rPr>
                <w:rFonts w:ascii="Times New Roman" w:hAnsi="Times New Roman" w:cs="Times New Roman"/>
                <w:noProof/>
                <w:webHidden/>
                <w:sz w:val="24"/>
                <w:szCs w:val="24"/>
              </w:rPr>
              <w:fldChar w:fldCharType="end"/>
            </w:r>
          </w:hyperlink>
        </w:p>
        <w:p w14:paraId="26B94100"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1" w:history="1">
            <w:r w:rsidR="00421271" w:rsidRPr="00421271">
              <w:rPr>
                <w:rStyle w:val="Hyperlink"/>
                <w:rFonts w:ascii="Times New Roman" w:eastAsia="Times New Roman" w:hAnsi="Times New Roman" w:cs="Times New Roman"/>
                <w:noProof/>
                <w:sz w:val="24"/>
                <w:szCs w:val="24"/>
              </w:rPr>
              <w:t>2.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actJ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2BFF567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2" w:history="1">
            <w:r w:rsidR="00421271" w:rsidRPr="00421271">
              <w:rPr>
                <w:rStyle w:val="Hyperlink"/>
                <w:rFonts w:ascii="Times New Roman" w:eastAsia="Times New Roman" w:hAnsi="Times New Roman" w:cs="Times New Roman"/>
                <w:noProof/>
                <w:sz w:val="24"/>
                <w:szCs w:val="24"/>
              </w:rPr>
              <w:t>2.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Expres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7DA51FA5"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3" w:history="1">
            <w:r w:rsidR="00421271" w:rsidRPr="00421271">
              <w:rPr>
                <w:rStyle w:val="Hyperlink"/>
                <w:rFonts w:ascii="Times New Roman" w:eastAsia="Times New Roman" w:hAnsi="Times New Roman" w:cs="Times New Roman"/>
                <w:noProof/>
                <w:sz w:val="24"/>
                <w:szCs w:val="24"/>
              </w:rPr>
              <w:t>2.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Javascrip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7</w:t>
            </w:r>
            <w:r w:rsidR="00421271" w:rsidRPr="00421271">
              <w:rPr>
                <w:rFonts w:ascii="Times New Roman" w:hAnsi="Times New Roman" w:cs="Times New Roman"/>
                <w:noProof/>
                <w:webHidden/>
                <w:sz w:val="24"/>
                <w:szCs w:val="24"/>
              </w:rPr>
              <w:fldChar w:fldCharType="end"/>
            </w:r>
          </w:hyperlink>
        </w:p>
        <w:p w14:paraId="42BBE5E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4" w:history="1">
            <w:r w:rsidR="00421271" w:rsidRPr="00421271">
              <w:rPr>
                <w:rStyle w:val="Hyperlink"/>
                <w:rFonts w:ascii="Times New Roman" w:eastAsia="Times New Roman" w:hAnsi="Times New Roman" w:cs="Times New Roman"/>
                <w:noProof/>
                <w:sz w:val="24"/>
                <w:szCs w:val="24"/>
              </w:rPr>
              <w:t>2.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Bootstra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8</w:t>
            </w:r>
            <w:r w:rsidR="00421271" w:rsidRPr="00421271">
              <w:rPr>
                <w:rFonts w:ascii="Times New Roman" w:hAnsi="Times New Roman" w:cs="Times New Roman"/>
                <w:noProof/>
                <w:webHidden/>
                <w:sz w:val="24"/>
                <w:szCs w:val="24"/>
              </w:rPr>
              <w:fldChar w:fldCharType="end"/>
            </w:r>
          </w:hyperlink>
        </w:p>
        <w:p w14:paraId="3D702E4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5" w:history="1">
            <w:r w:rsidR="00421271" w:rsidRPr="00421271">
              <w:rPr>
                <w:rStyle w:val="Hyperlink"/>
                <w:rFonts w:ascii="Times New Roman" w:eastAsia="Times New Roman" w:hAnsi="Times New Roman" w:cs="Times New Roman"/>
                <w:noProof/>
                <w:sz w:val="24"/>
                <w:szCs w:val="24"/>
              </w:rPr>
              <w:t>2.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MySQ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13AC45B1"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6" w:history="1">
            <w:r w:rsidR="00421271" w:rsidRPr="00421271">
              <w:rPr>
                <w:rStyle w:val="Hyperlink"/>
                <w:rFonts w:ascii="Times New Roman" w:eastAsia="Times New Roman" w:hAnsi="Times New Roman" w:cs="Times New Roman"/>
                <w:noProof/>
                <w:sz w:val="24"/>
                <w:szCs w:val="24"/>
              </w:rPr>
              <w:t>2.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Unified Modeling Language</w:t>
            </w:r>
            <w:r w:rsidR="00421271" w:rsidRPr="00421271">
              <w:rPr>
                <w:rStyle w:val="Hyperlink"/>
                <w:rFonts w:ascii="Times New Roman" w:eastAsia="Times New Roman" w:hAnsi="Times New Roman" w:cs="Times New Roman"/>
                <w:noProof/>
                <w:sz w:val="24"/>
                <w:szCs w:val="24"/>
                <w:lang w:eastAsia="ja-JP"/>
              </w:rPr>
              <w:t xml:space="preserve"> (</w:t>
            </w:r>
            <w:r w:rsidR="00421271" w:rsidRPr="00421271">
              <w:rPr>
                <w:rStyle w:val="Hyperlink"/>
                <w:rFonts w:ascii="Times New Roman" w:eastAsia="Times New Roman" w:hAnsi="Times New Roman" w:cs="Times New Roman"/>
                <w:noProof/>
                <w:sz w:val="24"/>
                <w:szCs w:val="24"/>
              </w:rPr>
              <w:t>UM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52FA605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7" w:history="1">
            <w:r w:rsidR="00421271" w:rsidRPr="00421271">
              <w:rPr>
                <w:rStyle w:val="Hyperlink"/>
                <w:rFonts w:ascii="Times New Roman" w:eastAsia="Times New Roman" w:hAnsi="Times New Roman" w:cs="Times New Roman"/>
                <w:noProof/>
                <w:sz w:val="24"/>
                <w:szCs w:val="24"/>
                <w:lang w:eastAsia="ja-JP"/>
              </w:rPr>
              <w:t>2.9.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6A4F60B7"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8" w:history="1">
            <w:r w:rsidR="00421271" w:rsidRPr="00421271">
              <w:rPr>
                <w:rStyle w:val="Hyperlink"/>
                <w:rFonts w:ascii="Times New Roman" w:eastAsia="Times New Roman" w:hAnsi="Times New Roman" w:cs="Times New Roman"/>
                <w:noProof/>
                <w:sz w:val="24"/>
                <w:szCs w:val="24"/>
                <w:lang w:eastAsia="ja-JP"/>
              </w:rPr>
              <w:t>2.9.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023E4EA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9" w:history="1">
            <w:r w:rsidR="00421271" w:rsidRPr="00421271">
              <w:rPr>
                <w:rStyle w:val="Hyperlink"/>
                <w:rFonts w:ascii="Times New Roman" w:eastAsia="Times New Roman" w:hAnsi="Times New Roman" w:cs="Times New Roman"/>
                <w:noProof/>
                <w:sz w:val="24"/>
                <w:szCs w:val="24"/>
                <w:lang w:eastAsia="ja-JP"/>
              </w:rPr>
              <w:t>2.9.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2B5B63E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0" w:history="1">
            <w:r w:rsidR="00421271" w:rsidRPr="00421271">
              <w:rPr>
                <w:rStyle w:val="Hyperlink"/>
                <w:rFonts w:ascii="Times New Roman" w:eastAsia="Times New Roman" w:hAnsi="Times New Roman" w:cs="Times New Roman"/>
                <w:noProof/>
                <w:sz w:val="24"/>
                <w:szCs w:val="24"/>
              </w:rPr>
              <w:t>2.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Entity Relationship Diagram  (</w:t>
            </w:r>
            <w:r w:rsidR="00421271" w:rsidRPr="00421271">
              <w:rPr>
                <w:rStyle w:val="Hyperlink"/>
                <w:rFonts w:ascii="Times New Roman" w:eastAsia="Times New Roman" w:hAnsi="Times New Roman" w:cs="Times New Roman"/>
                <w:i/>
                <w:noProof/>
                <w:sz w:val="24"/>
                <w:szCs w:val="24"/>
              </w:rPr>
              <w:t>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3</w:t>
            </w:r>
            <w:r w:rsidR="00421271" w:rsidRPr="00421271">
              <w:rPr>
                <w:rFonts w:ascii="Times New Roman" w:hAnsi="Times New Roman" w:cs="Times New Roman"/>
                <w:noProof/>
                <w:webHidden/>
                <w:sz w:val="24"/>
                <w:szCs w:val="24"/>
              </w:rPr>
              <w:fldChar w:fldCharType="end"/>
            </w:r>
          </w:hyperlink>
        </w:p>
        <w:p w14:paraId="6C13B66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1" w:history="1">
            <w:r w:rsidR="00421271" w:rsidRPr="00421271">
              <w:rPr>
                <w:rStyle w:val="Hyperlink"/>
                <w:rFonts w:ascii="Times New Roman" w:eastAsia="Times New Roman" w:hAnsi="Times New Roman" w:cs="Times New Roman"/>
                <w:noProof/>
                <w:sz w:val="24"/>
                <w:szCs w:val="24"/>
              </w:rPr>
              <w:t>2.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Black Box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4B4AAF4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2" w:history="1">
            <w:r w:rsidR="00421271" w:rsidRPr="00421271">
              <w:rPr>
                <w:rStyle w:val="Hyperlink"/>
                <w:rFonts w:ascii="Times New Roman" w:eastAsia="Times New Roman" w:hAnsi="Times New Roman" w:cs="Times New Roman"/>
                <w:noProof/>
                <w:sz w:val="24"/>
                <w:szCs w:val="24"/>
              </w:rPr>
              <w:t>2.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5</w:t>
            </w:r>
            <w:r w:rsidR="00421271" w:rsidRPr="00421271">
              <w:rPr>
                <w:rFonts w:ascii="Times New Roman" w:hAnsi="Times New Roman" w:cs="Times New Roman"/>
                <w:noProof/>
                <w:webHidden/>
                <w:sz w:val="24"/>
                <w:szCs w:val="24"/>
              </w:rPr>
              <w:fldChar w:fldCharType="end"/>
            </w:r>
          </w:hyperlink>
        </w:p>
        <w:p w14:paraId="0B33AA8A"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3" w:history="1">
            <w:r w:rsidR="00421271" w:rsidRPr="00421271">
              <w:rPr>
                <w:rStyle w:val="Hyperlink"/>
                <w:rFonts w:ascii="Times New Roman" w:hAnsi="Times New Roman" w:cs="Times New Roman"/>
                <w:noProof/>
                <w:sz w:val="24"/>
                <w:szCs w:val="24"/>
              </w:rPr>
              <w:t>2.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6</w:t>
            </w:r>
            <w:r w:rsidR="00421271" w:rsidRPr="00421271">
              <w:rPr>
                <w:rFonts w:ascii="Times New Roman" w:hAnsi="Times New Roman" w:cs="Times New Roman"/>
                <w:noProof/>
                <w:webHidden/>
                <w:sz w:val="24"/>
                <w:szCs w:val="24"/>
              </w:rPr>
              <w:fldChar w:fldCharType="end"/>
            </w:r>
          </w:hyperlink>
        </w:p>
        <w:p w14:paraId="58221EE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4" w:history="1">
            <w:r w:rsidR="00421271" w:rsidRPr="00421271">
              <w:rPr>
                <w:rStyle w:val="Hyperlink"/>
                <w:rFonts w:ascii="Times New Roman" w:hAnsi="Times New Roman" w:cs="Times New Roman"/>
                <w:noProof/>
                <w:sz w:val="24"/>
                <w:szCs w:val="24"/>
              </w:rPr>
              <w:t>2.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kala Liker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9</w:t>
            </w:r>
            <w:r w:rsidR="00421271" w:rsidRPr="00421271">
              <w:rPr>
                <w:rFonts w:ascii="Times New Roman" w:hAnsi="Times New Roman" w:cs="Times New Roman"/>
                <w:noProof/>
                <w:webHidden/>
                <w:sz w:val="24"/>
                <w:szCs w:val="24"/>
              </w:rPr>
              <w:fldChar w:fldCharType="end"/>
            </w:r>
          </w:hyperlink>
        </w:p>
        <w:p w14:paraId="3007D17E"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5" w:history="1">
            <w:r w:rsidR="00421271" w:rsidRPr="00421271">
              <w:rPr>
                <w:rStyle w:val="Hyperlink"/>
                <w:rFonts w:ascii="Times New Roman" w:hAnsi="Times New Roman" w:cs="Times New Roman"/>
                <w:noProof/>
                <w:sz w:val="24"/>
                <w:szCs w:val="24"/>
              </w:rPr>
              <w:t>2.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Herok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36FC9F3F" w14:textId="4303C96B" w:rsidR="00421271" w:rsidRPr="00421271" w:rsidRDefault="00000000" w:rsidP="0045675D">
          <w:pPr>
            <w:pStyle w:val="TOC1"/>
            <w:rPr>
              <w:rFonts w:eastAsiaTheme="minorEastAsia"/>
              <w:noProof/>
              <w:lang w:eastAsia="ja-JP"/>
            </w:rPr>
          </w:pPr>
          <w:hyperlink w:anchor="_Toc52929876" w:history="1">
            <w:r w:rsidR="00421271" w:rsidRPr="00421271">
              <w:rPr>
                <w:rStyle w:val="Hyperlink"/>
                <w:rFonts w:ascii="Times New Roman" w:eastAsia="Times New Roman" w:hAnsi="Times New Roman" w:cs="Times New Roman"/>
                <w:noProof/>
                <w:sz w:val="24"/>
                <w:szCs w:val="24"/>
              </w:rPr>
              <w:t>BAB III</w:t>
            </w:r>
            <w:r w:rsidR="0045675D">
              <w:rPr>
                <w:rStyle w:val="Hyperlink"/>
                <w:rFonts w:ascii="Times New Roman" w:eastAsia="Times New Roman" w:hAnsi="Times New Roman" w:cs="Times New Roman"/>
                <w:noProof/>
                <w:sz w:val="24"/>
                <w:szCs w:val="24"/>
              </w:rPr>
              <w:t xml:space="preserve"> ANALISIS DAN DESAI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76 \h </w:instrText>
            </w:r>
            <w:r w:rsidR="00421271" w:rsidRPr="00421271">
              <w:rPr>
                <w:noProof/>
                <w:webHidden/>
              </w:rPr>
            </w:r>
            <w:r w:rsidR="00421271" w:rsidRPr="00421271">
              <w:rPr>
                <w:noProof/>
                <w:webHidden/>
              </w:rPr>
              <w:fldChar w:fldCharType="separate"/>
            </w:r>
            <w:r w:rsidR="000D480A">
              <w:rPr>
                <w:noProof/>
                <w:webHidden/>
              </w:rPr>
              <w:t>32</w:t>
            </w:r>
            <w:r w:rsidR="00421271" w:rsidRPr="00421271">
              <w:rPr>
                <w:noProof/>
                <w:webHidden/>
              </w:rPr>
              <w:fldChar w:fldCharType="end"/>
            </w:r>
          </w:hyperlink>
        </w:p>
        <w:p w14:paraId="147610E0"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7" w:history="1">
            <w:r w:rsidR="00421271" w:rsidRPr="00421271">
              <w:rPr>
                <w:rStyle w:val="Hyperlink"/>
                <w:rFonts w:ascii="Times New Roman" w:eastAsia="Times New Roman" w:hAnsi="Times New Roman" w:cs="Times New Roman"/>
                <w:noProof/>
                <w:sz w:val="24"/>
                <w:szCs w:val="24"/>
              </w:rPr>
              <w:t>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Eksplo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2</w:t>
            </w:r>
            <w:r w:rsidR="00421271" w:rsidRPr="00421271">
              <w:rPr>
                <w:rFonts w:ascii="Times New Roman" w:hAnsi="Times New Roman" w:cs="Times New Roman"/>
                <w:noProof/>
                <w:webHidden/>
                <w:sz w:val="24"/>
                <w:szCs w:val="24"/>
              </w:rPr>
              <w:fldChar w:fldCharType="end"/>
            </w:r>
          </w:hyperlink>
        </w:p>
        <w:p w14:paraId="107224D0"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8" w:history="1">
            <w:r w:rsidR="00421271" w:rsidRPr="00421271">
              <w:rPr>
                <w:rStyle w:val="Hyperlink"/>
                <w:rFonts w:ascii="Times New Roman" w:eastAsia="Times New Roman" w:hAnsi="Times New Roman" w:cs="Times New Roman"/>
                <w:noProof/>
                <w:sz w:val="24"/>
                <w:szCs w:val="24"/>
              </w:rPr>
              <w:t>3.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nggun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5FB055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9" w:history="1">
            <w:r w:rsidR="00421271" w:rsidRPr="00421271">
              <w:rPr>
                <w:rStyle w:val="Hyperlink"/>
                <w:rFonts w:ascii="Times New Roman" w:eastAsia="Times New Roman" w:hAnsi="Times New Roman" w:cs="Times New Roman"/>
                <w:noProof/>
                <w:sz w:val="24"/>
                <w:szCs w:val="24"/>
              </w:rPr>
              <w:t>3.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A07F8C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0" w:history="1">
            <w:r w:rsidR="00421271" w:rsidRPr="00421271">
              <w:rPr>
                <w:rStyle w:val="Hyperlink"/>
                <w:rFonts w:ascii="Times New Roman" w:eastAsia="Times New Roman" w:hAnsi="Times New Roman" w:cs="Times New Roman"/>
                <w:noProof/>
                <w:sz w:val="24"/>
                <w:szCs w:val="24"/>
              </w:rPr>
              <w:t>3.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Luna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EDEAF0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1" w:history="1">
            <w:r w:rsidR="00421271" w:rsidRPr="00421271">
              <w:rPr>
                <w:rStyle w:val="Hyperlink"/>
                <w:rFonts w:ascii="Times New Roman" w:eastAsia="Times New Roman" w:hAnsi="Times New Roman" w:cs="Times New Roman"/>
                <w:noProof/>
                <w:sz w:val="24"/>
                <w:szCs w:val="24"/>
              </w:rPr>
              <w:t>3.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Kera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FEE3C4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2" w:history="1">
            <w:r w:rsidR="00421271" w:rsidRPr="00421271">
              <w:rPr>
                <w:rStyle w:val="Hyperlink"/>
                <w:rFonts w:ascii="Times New Roman" w:eastAsia="Times New Roman" w:hAnsi="Times New Roman" w:cs="Times New Roman"/>
                <w:noProof/>
                <w:sz w:val="24"/>
                <w:szCs w:val="24"/>
              </w:rPr>
              <w:t>3.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218B05E6"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3" w:history="1">
            <w:r w:rsidR="00421271" w:rsidRPr="00421271">
              <w:rPr>
                <w:rStyle w:val="Hyperlink"/>
                <w:rFonts w:ascii="Times New Roman" w:eastAsia="Times New Roman" w:hAnsi="Times New Roman" w:cs="Times New Roman"/>
                <w:noProof/>
                <w:sz w:val="24"/>
                <w:szCs w:val="24"/>
              </w:rPr>
              <w:t>3.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6D6E1282"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4" w:history="1">
            <w:r w:rsidR="00421271" w:rsidRPr="00421271">
              <w:rPr>
                <w:rStyle w:val="Hyperlink"/>
                <w:rFonts w:ascii="Times New Roman" w:eastAsia="Times New Roman" w:hAnsi="Times New Roman" w:cs="Times New Roman"/>
                <w:noProof/>
                <w:sz w:val="24"/>
                <w:szCs w:val="24"/>
              </w:rPr>
              <w:t>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rencana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9</w:t>
            </w:r>
            <w:r w:rsidR="00421271" w:rsidRPr="00421271">
              <w:rPr>
                <w:rFonts w:ascii="Times New Roman" w:hAnsi="Times New Roman" w:cs="Times New Roman"/>
                <w:noProof/>
                <w:webHidden/>
                <w:sz w:val="24"/>
                <w:szCs w:val="24"/>
              </w:rPr>
              <w:fldChar w:fldCharType="end"/>
            </w:r>
          </w:hyperlink>
        </w:p>
        <w:p w14:paraId="32C8E9C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5" w:history="1">
            <w:r w:rsidR="00421271" w:rsidRPr="00421271">
              <w:rPr>
                <w:rStyle w:val="Hyperlink"/>
                <w:rFonts w:ascii="Times New Roman" w:eastAsia="Times New Roman" w:hAnsi="Times New Roman" w:cs="Times New Roman"/>
                <w:noProof/>
                <w:sz w:val="24"/>
                <w:szCs w:val="24"/>
              </w:rPr>
              <w:t>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Ite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60BD6E8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6" w:history="1">
            <w:r w:rsidR="00421271" w:rsidRPr="00421271">
              <w:rPr>
                <w:rStyle w:val="Hyperlink"/>
                <w:rFonts w:ascii="Times New Roman" w:hAnsi="Times New Roman" w:cs="Times New Roman"/>
                <w:noProof/>
                <w:sz w:val="24"/>
                <w:szCs w:val="24"/>
              </w:rPr>
              <w:t>3.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Analisis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5E45245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7" w:history="1">
            <w:r w:rsidR="00421271" w:rsidRPr="00421271">
              <w:rPr>
                <w:rStyle w:val="Hyperlink"/>
                <w:rFonts w:ascii="Times New Roman" w:hAnsi="Times New Roman" w:cs="Times New Roman"/>
                <w:noProof/>
                <w:sz w:val="24"/>
                <w:szCs w:val="24"/>
              </w:rPr>
              <w:t>3.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 xml:space="preserve">Analisis Arsitektur Menggunakan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1D8F7FB6"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8" w:history="1">
            <w:r w:rsidR="00421271" w:rsidRPr="00421271">
              <w:rPr>
                <w:rStyle w:val="Hyperlink"/>
                <w:rFonts w:ascii="Times New Roman" w:hAnsi="Times New Roman" w:cs="Times New Roman"/>
                <w:noProof/>
                <w:sz w:val="24"/>
                <w:szCs w:val="24"/>
              </w:rPr>
              <w:t>3.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Basis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252330C0"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9" w:history="1">
            <w:r w:rsidR="00421271" w:rsidRPr="00421271">
              <w:rPr>
                <w:rStyle w:val="Hyperlink"/>
                <w:rFonts w:ascii="Times New Roman" w:hAnsi="Times New Roman" w:cs="Times New Roman"/>
                <w:noProof/>
                <w:sz w:val="24"/>
                <w:szCs w:val="24"/>
              </w:rPr>
              <w:t>3.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Antarmuk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5212021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0" w:history="1">
            <w:r w:rsidR="00421271" w:rsidRPr="00421271">
              <w:rPr>
                <w:rStyle w:val="Hyperlink"/>
                <w:rFonts w:ascii="Times New Roman" w:hAnsi="Times New Roman" w:cs="Times New Roman"/>
                <w:noProof/>
                <w:sz w:val="24"/>
                <w:szCs w:val="24"/>
              </w:rPr>
              <w:t>3.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17E77CC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1" w:history="1">
            <w:r w:rsidR="00421271" w:rsidRPr="00421271">
              <w:rPr>
                <w:rStyle w:val="Hyperlink"/>
                <w:rFonts w:ascii="Times New Roman" w:eastAsia="Times New Roman" w:hAnsi="Times New Roman" w:cs="Times New Roman"/>
                <w:noProof/>
                <w:sz w:val="24"/>
                <w:szCs w:val="24"/>
              </w:rPr>
              <w:t>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26ABD11D"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2" w:history="1">
            <w:r w:rsidR="00421271" w:rsidRPr="00421271">
              <w:rPr>
                <w:rStyle w:val="Hyperlink"/>
                <w:rFonts w:ascii="Times New Roman" w:eastAsia="Times New Roman" w:hAnsi="Times New Roman" w:cs="Times New Roman"/>
                <w:noProof/>
                <w:sz w:val="24"/>
                <w:szCs w:val="24"/>
              </w:rPr>
              <w:t>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28821D0E" w14:textId="5F411199" w:rsidR="00421271" w:rsidRPr="00421271" w:rsidRDefault="00000000" w:rsidP="0045675D">
          <w:pPr>
            <w:pStyle w:val="TOC1"/>
            <w:rPr>
              <w:rFonts w:eastAsiaTheme="minorEastAsia"/>
              <w:noProof/>
              <w:lang w:eastAsia="ja-JP"/>
            </w:rPr>
          </w:pPr>
          <w:hyperlink w:anchor="_Toc52929893" w:history="1">
            <w:r w:rsidR="00421271" w:rsidRPr="00421271">
              <w:rPr>
                <w:rStyle w:val="Hyperlink"/>
                <w:rFonts w:ascii="Times New Roman" w:hAnsi="Times New Roman" w:cs="Times New Roman"/>
                <w:noProof/>
                <w:sz w:val="24"/>
                <w:szCs w:val="24"/>
              </w:rPr>
              <w:t>BAB IV</w:t>
            </w:r>
            <w:r w:rsidR="0045675D">
              <w:rPr>
                <w:rStyle w:val="Hyperlink"/>
                <w:rFonts w:ascii="Times New Roman" w:hAnsi="Times New Roman" w:cs="Times New Roman"/>
                <w:noProof/>
                <w:sz w:val="24"/>
                <w:szCs w:val="24"/>
              </w:rPr>
              <w:t xml:space="preserve"> HASIL DAN PEMBAHAS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93 \h </w:instrText>
            </w:r>
            <w:r w:rsidR="00421271" w:rsidRPr="00421271">
              <w:rPr>
                <w:noProof/>
                <w:webHidden/>
              </w:rPr>
            </w:r>
            <w:r w:rsidR="00421271" w:rsidRPr="00421271">
              <w:rPr>
                <w:noProof/>
                <w:webHidden/>
              </w:rPr>
              <w:fldChar w:fldCharType="separate"/>
            </w:r>
            <w:r w:rsidR="000D480A">
              <w:rPr>
                <w:noProof/>
                <w:webHidden/>
              </w:rPr>
              <w:t>65</w:t>
            </w:r>
            <w:r w:rsidR="00421271" w:rsidRPr="00421271">
              <w:rPr>
                <w:noProof/>
                <w:webHidden/>
              </w:rPr>
              <w:fldChar w:fldCharType="end"/>
            </w:r>
          </w:hyperlink>
        </w:p>
        <w:p w14:paraId="22A15B8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4" w:history="1">
            <w:r w:rsidR="00421271" w:rsidRPr="00421271">
              <w:rPr>
                <w:rStyle w:val="Hyperlink"/>
                <w:rFonts w:ascii="Times New Roman" w:eastAsia="Times New Roman" w:hAnsi="Times New Roman" w:cs="Times New Roman"/>
                <w:noProof/>
                <w:sz w:val="24"/>
                <w:szCs w:val="24"/>
              </w:rPr>
              <w:t>4.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elementasi Pro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23423CA4"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5" w:history="1">
            <w:r w:rsidR="00421271" w:rsidRPr="00421271">
              <w:rPr>
                <w:rStyle w:val="Hyperlink"/>
                <w:rFonts w:ascii="Times New Roman" w:eastAsia="Times New Roman" w:hAnsi="Times New Roman" w:cs="Times New Roman"/>
                <w:noProof/>
                <w:sz w:val="24"/>
                <w:szCs w:val="24"/>
              </w:rPr>
              <w:t>4.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3F1D223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6" w:history="1">
            <w:r w:rsidR="00421271" w:rsidRPr="00421271">
              <w:rPr>
                <w:rStyle w:val="Hyperlink"/>
                <w:rFonts w:ascii="Times New Roman" w:eastAsia="Times New Roman" w:hAnsi="Times New Roman" w:cs="Times New Roman"/>
                <w:noProof/>
                <w:sz w:val="24"/>
                <w:szCs w:val="24"/>
              </w:rPr>
              <w:t>4.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Registe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5BB577A2"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7" w:history="1">
            <w:r w:rsidR="00421271" w:rsidRPr="00421271">
              <w:rPr>
                <w:rStyle w:val="Hyperlink"/>
                <w:rFonts w:ascii="Times New Roman" w:eastAsia="Times New Roman" w:hAnsi="Times New Roman" w:cs="Times New Roman"/>
                <w:noProof/>
                <w:sz w:val="24"/>
                <w:szCs w:val="24"/>
              </w:rPr>
              <w:t>4.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Menu </w:t>
            </w:r>
            <w:r w:rsidR="00421271" w:rsidRPr="00421271">
              <w:rPr>
                <w:rStyle w:val="Hyperlink"/>
                <w:rFonts w:ascii="Times New Roman" w:eastAsia="Times New Roman" w:hAnsi="Times New Roman" w:cs="Times New Roman"/>
                <w:i/>
                <w:noProof/>
                <w:sz w:val="24"/>
                <w:szCs w:val="24"/>
              </w:rPr>
              <w:t>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5BBB66C7"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8" w:history="1">
            <w:r w:rsidR="00421271" w:rsidRPr="00421271">
              <w:rPr>
                <w:rStyle w:val="Hyperlink"/>
                <w:rFonts w:ascii="Times New Roman" w:eastAsia="Times New Roman" w:hAnsi="Times New Roman" w:cs="Times New Roman"/>
                <w:noProof/>
                <w:sz w:val="24"/>
                <w:szCs w:val="24"/>
              </w:rPr>
              <w:t>4.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F62D3D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9" w:history="1">
            <w:r w:rsidR="00421271" w:rsidRPr="00421271">
              <w:rPr>
                <w:rStyle w:val="Hyperlink"/>
                <w:rFonts w:ascii="Times New Roman" w:eastAsia="Times New Roman" w:hAnsi="Times New Roman" w:cs="Times New Roman"/>
                <w:noProof/>
                <w:sz w:val="24"/>
                <w:szCs w:val="24"/>
              </w:rPr>
              <w:t>4.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4D656FA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0" w:history="1">
            <w:r w:rsidR="00421271" w:rsidRPr="00421271">
              <w:rPr>
                <w:rStyle w:val="Hyperlink"/>
                <w:rFonts w:ascii="Times New Roman" w:eastAsia="Times New Roman" w:hAnsi="Times New Roman" w:cs="Times New Roman"/>
                <w:noProof/>
                <w:sz w:val="24"/>
                <w:szCs w:val="24"/>
              </w:rPr>
              <w:t>4.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779AC1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1" w:history="1">
            <w:r w:rsidR="00421271" w:rsidRPr="00421271">
              <w:rPr>
                <w:rStyle w:val="Hyperlink"/>
                <w:rFonts w:ascii="Times New Roman" w:eastAsia="Times New Roman" w:hAnsi="Times New Roman" w:cs="Times New Roman"/>
                <w:noProof/>
                <w:sz w:val="24"/>
                <w:szCs w:val="24"/>
              </w:rPr>
              <w:t>4.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21CAE3D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2" w:history="1">
            <w:r w:rsidR="00421271" w:rsidRPr="00421271">
              <w:rPr>
                <w:rStyle w:val="Hyperlink"/>
                <w:rFonts w:ascii="Times New Roman" w:eastAsia="Times New Roman" w:hAnsi="Times New Roman" w:cs="Times New Roman"/>
                <w:noProof/>
                <w:sz w:val="24"/>
                <w:szCs w:val="24"/>
              </w:rPr>
              <w:t>4.1.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7F92820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3" w:history="1">
            <w:r w:rsidR="00421271" w:rsidRPr="00421271">
              <w:rPr>
                <w:rStyle w:val="Hyperlink"/>
                <w:rFonts w:ascii="Times New Roman" w:eastAsia="Times New Roman" w:hAnsi="Times New Roman" w:cs="Times New Roman"/>
                <w:noProof/>
                <w:sz w:val="24"/>
                <w:szCs w:val="24"/>
              </w:rPr>
              <w:t>4.1.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4</w:t>
            </w:r>
            <w:r w:rsidR="00421271" w:rsidRPr="00421271">
              <w:rPr>
                <w:rFonts w:ascii="Times New Roman" w:hAnsi="Times New Roman" w:cs="Times New Roman"/>
                <w:noProof/>
                <w:webHidden/>
                <w:sz w:val="24"/>
                <w:szCs w:val="24"/>
              </w:rPr>
              <w:fldChar w:fldCharType="end"/>
            </w:r>
          </w:hyperlink>
        </w:p>
        <w:p w14:paraId="3292E364"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4" w:history="1">
            <w:r w:rsidR="00421271" w:rsidRPr="00421271">
              <w:rPr>
                <w:rStyle w:val="Hyperlink"/>
                <w:rFonts w:ascii="Times New Roman" w:eastAsia="Times New Roman" w:hAnsi="Times New Roman" w:cs="Times New Roman"/>
                <w:noProof/>
                <w:sz w:val="24"/>
                <w:szCs w:val="24"/>
              </w:rPr>
              <w:t>4.1.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Profil dan</w:t>
            </w:r>
            <w:r w:rsidR="00421271" w:rsidRPr="00421271">
              <w:rPr>
                <w:rStyle w:val="Hyperlink"/>
                <w:rFonts w:ascii="Times New Roman" w:eastAsia="Times New Roman" w:hAnsi="Times New Roman" w:cs="Times New Roman"/>
                <w:i/>
                <w:noProof/>
                <w:sz w:val="24"/>
                <w:szCs w:val="24"/>
              </w:rPr>
              <w:t xml:space="preserve"> </w:t>
            </w:r>
            <w:r w:rsidR="00421271" w:rsidRPr="00421271">
              <w:rPr>
                <w:rStyle w:val="Hyperlink"/>
                <w:rFonts w:ascii="Times New Roman" w:eastAsia="Times New Roman" w:hAnsi="Times New Roman" w:cs="Times New Roman"/>
                <w:noProof/>
                <w:sz w:val="24"/>
                <w:szCs w:val="24"/>
              </w:rPr>
              <w:t>Fitur</w:t>
            </w:r>
            <w:r w:rsidR="00421271" w:rsidRPr="00421271">
              <w:rPr>
                <w:rStyle w:val="Hyperlink"/>
                <w:rFonts w:ascii="Times New Roman" w:eastAsia="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482A4A9F"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5" w:history="1">
            <w:r w:rsidR="00421271" w:rsidRPr="00421271">
              <w:rPr>
                <w:rStyle w:val="Hyperlink"/>
                <w:rFonts w:ascii="Times New Roman" w:eastAsia="Times New Roman" w:hAnsi="Times New Roman" w:cs="Times New Roman"/>
                <w:noProof/>
                <w:sz w:val="24"/>
                <w:szCs w:val="24"/>
              </w:rPr>
              <w:t>4.1.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197D80B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6" w:history="1">
            <w:r w:rsidR="00421271" w:rsidRPr="00421271">
              <w:rPr>
                <w:rStyle w:val="Hyperlink"/>
                <w:rFonts w:ascii="Times New Roman" w:eastAsia="Times New Roman" w:hAnsi="Times New Roman" w:cs="Times New Roman"/>
                <w:noProof/>
                <w:sz w:val="24"/>
                <w:szCs w:val="24"/>
              </w:rPr>
              <w:t>4.1.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lementasi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4</w:t>
            </w:r>
            <w:r w:rsidR="00421271" w:rsidRPr="00421271">
              <w:rPr>
                <w:rFonts w:ascii="Times New Roman" w:hAnsi="Times New Roman" w:cs="Times New Roman"/>
                <w:noProof/>
                <w:webHidden/>
                <w:sz w:val="24"/>
                <w:szCs w:val="24"/>
              </w:rPr>
              <w:fldChar w:fldCharType="end"/>
            </w:r>
          </w:hyperlink>
        </w:p>
        <w:p w14:paraId="7EBED25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07" w:history="1">
            <w:r w:rsidR="00421271" w:rsidRPr="00421271">
              <w:rPr>
                <w:rStyle w:val="Hyperlink"/>
                <w:rFonts w:ascii="Times New Roman" w:eastAsia="Times New Roman" w:hAnsi="Times New Roman" w:cs="Times New Roman"/>
                <w:noProof/>
                <w:sz w:val="24"/>
                <w:szCs w:val="24"/>
              </w:rPr>
              <w:t>4.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998AE8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8" w:history="1">
            <w:r w:rsidR="00421271" w:rsidRPr="00421271">
              <w:rPr>
                <w:rStyle w:val="Hyperlink"/>
                <w:rFonts w:ascii="Times New Roman" w:eastAsia="Times New Roman" w:hAnsi="Times New Roman" w:cs="Times New Roman"/>
                <w:noProof/>
                <w:sz w:val="24"/>
                <w:szCs w:val="24"/>
              </w:rPr>
              <w:t>4.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ilisan Kec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16D0168"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9" w:history="1">
            <w:r w:rsidR="00421271" w:rsidRPr="00421271">
              <w:rPr>
                <w:rStyle w:val="Hyperlink"/>
                <w:rFonts w:ascii="Times New Roman" w:eastAsia="Times New Roman" w:hAnsi="Times New Roman" w:cs="Times New Roman"/>
                <w:noProof/>
                <w:sz w:val="24"/>
                <w:szCs w:val="24"/>
              </w:rPr>
              <w:t>4.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Penguj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DDBD6C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0" w:history="1">
            <w:r w:rsidR="00421271" w:rsidRPr="00421271">
              <w:rPr>
                <w:rStyle w:val="Hyperlink"/>
                <w:rFonts w:ascii="Times New Roman" w:eastAsia="Times New Roman" w:hAnsi="Times New Roman" w:cs="Times New Roman"/>
                <w:noProof/>
                <w:sz w:val="24"/>
                <w:szCs w:val="24"/>
              </w:rPr>
              <w:t>4.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75CCAFE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1" w:history="1">
            <w:r w:rsidR="00421271" w:rsidRPr="00421271">
              <w:rPr>
                <w:rStyle w:val="Hyperlink"/>
                <w:rFonts w:ascii="Times New Roman" w:eastAsia="Times New Roman" w:hAnsi="Times New Roman" w:cs="Times New Roman"/>
                <w:noProof/>
                <w:sz w:val="24"/>
                <w:szCs w:val="24"/>
              </w:rPr>
              <w:t>4.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4885B9C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2" w:history="1">
            <w:r w:rsidR="00421271" w:rsidRPr="00421271">
              <w:rPr>
                <w:rStyle w:val="Hyperlink"/>
                <w:rFonts w:ascii="Times New Roman" w:eastAsia="Times New Roman" w:hAnsi="Times New Roman" w:cs="Times New Roman"/>
                <w:noProof/>
                <w:sz w:val="24"/>
                <w:szCs w:val="24"/>
              </w:rPr>
              <w:t>4.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Implementasi </w:t>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4D35581E" w14:textId="76102FD2" w:rsidR="00421271" w:rsidRPr="00421271" w:rsidRDefault="00000000" w:rsidP="0045675D">
          <w:pPr>
            <w:pStyle w:val="TOC1"/>
            <w:rPr>
              <w:rFonts w:eastAsiaTheme="minorEastAsia"/>
              <w:noProof/>
              <w:lang w:eastAsia="ja-JP"/>
            </w:rPr>
          </w:pPr>
          <w:hyperlink w:anchor="_Toc52929913" w:history="1">
            <w:r w:rsidR="00421271" w:rsidRPr="00421271">
              <w:rPr>
                <w:rStyle w:val="Hyperlink"/>
                <w:rFonts w:ascii="Times New Roman" w:hAnsi="Times New Roman" w:cs="Times New Roman"/>
                <w:noProof/>
                <w:sz w:val="24"/>
                <w:szCs w:val="24"/>
              </w:rPr>
              <w:t>BAB V</w:t>
            </w:r>
            <w:r w:rsidR="0045675D">
              <w:rPr>
                <w:rStyle w:val="Hyperlink"/>
                <w:rFonts w:ascii="Times New Roman" w:hAnsi="Times New Roman" w:cs="Times New Roman"/>
                <w:noProof/>
                <w:sz w:val="24"/>
                <w:szCs w:val="24"/>
              </w:rPr>
              <w:t xml:space="preserve"> KESIMPULAN DAN SA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3 \h </w:instrText>
            </w:r>
            <w:r w:rsidR="00421271" w:rsidRPr="00421271">
              <w:rPr>
                <w:noProof/>
                <w:webHidden/>
              </w:rPr>
            </w:r>
            <w:r w:rsidR="00421271" w:rsidRPr="00421271">
              <w:rPr>
                <w:noProof/>
                <w:webHidden/>
              </w:rPr>
              <w:fldChar w:fldCharType="separate"/>
            </w:r>
            <w:r w:rsidR="000D480A">
              <w:rPr>
                <w:noProof/>
                <w:webHidden/>
              </w:rPr>
              <w:t>125</w:t>
            </w:r>
            <w:r w:rsidR="00421271" w:rsidRPr="00421271">
              <w:rPr>
                <w:noProof/>
                <w:webHidden/>
              </w:rPr>
              <w:fldChar w:fldCharType="end"/>
            </w:r>
          </w:hyperlink>
        </w:p>
        <w:p w14:paraId="128259A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4" w:history="1">
            <w:r w:rsidR="00421271" w:rsidRPr="00421271">
              <w:rPr>
                <w:rStyle w:val="Hyperlink"/>
                <w:rFonts w:ascii="Times New Roman" w:eastAsia="Times New Roman" w:hAnsi="Times New Roman" w:cs="Times New Roman"/>
                <w:noProof/>
                <w:sz w:val="24"/>
                <w:szCs w:val="24"/>
              </w:rPr>
              <w:t>5.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simpul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5</w:t>
            </w:r>
            <w:r w:rsidR="00421271" w:rsidRPr="00421271">
              <w:rPr>
                <w:rFonts w:ascii="Times New Roman" w:hAnsi="Times New Roman" w:cs="Times New Roman"/>
                <w:noProof/>
                <w:webHidden/>
                <w:sz w:val="24"/>
                <w:szCs w:val="24"/>
              </w:rPr>
              <w:fldChar w:fldCharType="end"/>
            </w:r>
          </w:hyperlink>
        </w:p>
        <w:p w14:paraId="2DB644F2"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5" w:history="1">
            <w:r w:rsidR="00421271" w:rsidRPr="00421271">
              <w:rPr>
                <w:rStyle w:val="Hyperlink"/>
                <w:rFonts w:ascii="Times New Roman" w:eastAsia="Times New Roman" w:hAnsi="Times New Roman" w:cs="Times New Roman"/>
                <w:noProof/>
                <w:sz w:val="24"/>
                <w:szCs w:val="24"/>
              </w:rPr>
              <w:t>5.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Sar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6</w:t>
            </w:r>
            <w:r w:rsidR="00421271" w:rsidRPr="00421271">
              <w:rPr>
                <w:rFonts w:ascii="Times New Roman" w:hAnsi="Times New Roman" w:cs="Times New Roman"/>
                <w:noProof/>
                <w:webHidden/>
                <w:sz w:val="24"/>
                <w:szCs w:val="24"/>
              </w:rPr>
              <w:fldChar w:fldCharType="end"/>
            </w:r>
          </w:hyperlink>
        </w:p>
        <w:p w14:paraId="447FB342" w14:textId="77777777" w:rsidR="00421271" w:rsidRPr="00421271" w:rsidRDefault="00000000" w:rsidP="0045675D">
          <w:pPr>
            <w:pStyle w:val="TOC1"/>
            <w:rPr>
              <w:rFonts w:eastAsiaTheme="minorEastAsia"/>
              <w:noProof/>
              <w:lang w:eastAsia="ja-JP"/>
            </w:rPr>
          </w:pPr>
          <w:hyperlink w:anchor="_Toc52929916" w:history="1">
            <w:r w:rsidR="00421271" w:rsidRPr="00421271">
              <w:rPr>
                <w:rStyle w:val="Hyperlink"/>
                <w:rFonts w:ascii="Times New Roman" w:hAnsi="Times New Roman" w:cs="Times New Roman"/>
                <w:noProof/>
                <w:sz w:val="24"/>
                <w:szCs w:val="24"/>
              </w:rPr>
              <w:t>DAFTAR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6 \h </w:instrText>
            </w:r>
            <w:r w:rsidR="00421271" w:rsidRPr="00421271">
              <w:rPr>
                <w:noProof/>
                <w:webHidden/>
              </w:rPr>
            </w:r>
            <w:r w:rsidR="00421271" w:rsidRPr="00421271">
              <w:rPr>
                <w:noProof/>
                <w:webHidden/>
              </w:rPr>
              <w:fldChar w:fldCharType="separate"/>
            </w:r>
            <w:r w:rsidR="000D480A">
              <w:rPr>
                <w:noProof/>
                <w:webHidden/>
              </w:rPr>
              <w:t>127</w:t>
            </w:r>
            <w:r w:rsidR="00421271" w:rsidRPr="00421271">
              <w:rPr>
                <w:noProof/>
                <w:webHidden/>
              </w:rPr>
              <w:fldChar w:fldCharType="end"/>
            </w:r>
          </w:hyperlink>
        </w:p>
        <w:p w14:paraId="720CBF6B" w14:textId="77777777" w:rsidR="00421271" w:rsidRPr="00421271" w:rsidRDefault="00000000" w:rsidP="0045675D">
          <w:pPr>
            <w:pStyle w:val="TOC1"/>
            <w:rPr>
              <w:rFonts w:eastAsiaTheme="minorEastAsia"/>
              <w:noProof/>
              <w:lang w:eastAsia="ja-JP"/>
            </w:rPr>
          </w:pPr>
          <w:hyperlink w:anchor="_Toc52929917" w:history="1">
            <w:r w:rsidR="00421271" w:rsidRPr="00421271">
              <w:rPr>
                <w:rStyle w:val="Hyperlink"/>
                <w:rFonts w:ascii="Times New Roman" w:eastAsia="Times New Roman" w:hAnsi="Times New Roman" w:cs="Times New Roman"/>
                <w:noProof/>
                <w:sz w:val="24"/>
                <w:szCs w:val="24"/>
              </w:rPr>
              <w:t>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7 \h </w:instrText>
            </w:r>
            <w:r w:rsidR="00421271" w:rsidRPr="00421271">
              <w:rPr>
                <w:noProof/>
                <w:webHidden/>
              </w:rPr>
            </w:r>
            <w:r w:rsidR="00421271" w:rsidRPr="00421271">
              <w:rPr>
                <w:noProof/>
                <w:webHidden/>
              </w:rPr>
              <w:fldChar w:fldCharType="separate"/>
            </w:r>
            <w:r w:rsidR="000D480A">
              <w:rPr>
                <w:noProof/>
                <w:webHidden/>
              </w:rPr>
              <w:t>130</w:t>
            </w:r>
            <w:r w:rsidR="00421271" w:rsidRPr="00421271">
              <w:rPr>
                <w:noProof/>
                <w:webHidden/>
              </w:rPr>
              <w:fldChar w:fldCharType="end"/>
            </w:r>
          </w:hyperlink>
        </w:p>
        <w:p w14:paraId="384A99FF" w14:textId="7697B38E"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19"/>
              <w:footerReference w:type="default" r:id="rId20"/>
              <w:footerReference w:type="first" r:id="rId21"/>
              <w:pgSz w:w="11906" w:h="16838"/>
              <w:pgMar w:top="2268" w:right="1701" w:bottom="1701" w:left="2268" w:header="709" w:footer="709" w:gutter="0"/>
              <w:pgNumType w:fmt="lowerRoman" w:start="7"/>
              <w:cols w:space="720"/>
              <w:titlePg/>
              <w:docGrid w:linePitch="299"/>
            </w:sectPr>
          </w:pPr>
          <w:r w:rsidRPr="00881E12">
            <w:rPr>
              <w:rFonts w:ascii="Times New Roman" w:hAnsi="Times New Roman" w:cs="Times New Roman"/>
              <w:bCs/>
              <w:noProof/>
              <w:sz w:val="24"/>
              <w:szCs w:val="24"/>
            </w:rPr>
            <w:fldChar w:fldCharType="end"/>
          </w:r>
          <w:commentRangeEnd w:id="11"/>
          <w:r w:rsidR="00D93674">
            <w:rPr>
              <w:rStyle w:val="ReferensiKomentar"/>
            </w:rPr>
            <w:commentReference w:id="11"/>
          </w:r>
        </w:p>
      </w:sdtContent>
    </w:sdt>
    <w:p w14:paraId="21028CE7" w14:textId="761FA000" w:rsidR="00AF52C6" w:rsidRDefault="00AF52C6" w:rsidP="00C85BAC">
      <w:pPr>
        <w:pStyle w:val="Head1"/>
        <w:spacing w:line="240" w:lineRule="auto"/>
        <w:rPr>
          <w:lang w:val="en-US"/>
        </w:rPr>
      </w:pPr>
      <w:bookmarkStart w:id="12" w:name="_Toc52929846"/>
      <w:commentRangeStart w:id="13"/>
      <w:r w:rsidRPr="00AC5345">
        <w:rPr>
          <w:lang w:val="en-US"/>
        </w:rPr>
        <w:lastRenderedPageBreak/>
        <w:t>DAFTAR TABEL</w:t>
      </w:r>
      <w:bookmarkEnd w:id="12"/>
      <w:commentRangeEnd w:id="13"/>
      <w:r w:rsidR="002F55E3">
        <w:rPr>
          <w:rStyle w:val="ReferensiKomentar"/>
          <w:rFonts w:ascii="Arial" w:eastAsia="Arial" w:hAnsi="Arial" w:cs="Arial"/>
          <w:b w:val="0"/>
          <w:lang w:val="en-US"/>
        </w:rPr>
        <w:commentReference w:id="13"/>
      </w:r>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2F838BC8" w14:textId="77777777" w:rsidR="00C85BAC" w:rsidRPr="00AC5345" w:rsidRDefault="00C85BAC" w:rsidP="00C85BAC">
      <w:pPr>
        <w:pStyle w:val="Head1"/>
        <w:spacing w:line="240" w:lineRule="auto"/>
        <w:rPr>
          <w:lang w:val="en-US"/>
        </w:rPr>
      </w:pPr>
    </w:p>
    <w:commentRangeStart w:id="14"/>
    <w:p w14:paraId="79E43568" w14:textId="77777777" w:rsidR="00421271" w:rsidRPr="00421271" w:rsidRDefault="00421271"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2929958" w:history="1">
        <w:r w:rsidRPr="00421271">
          <w:rPr>
            <w:rStyle w:val="Hyperlink"/>
            <w:rFonts w:ascii="Times New Roman" w:hAnsi="Times New Roman" w:cs="Times New Roman"/>
            <w:noProof/>
            <w:sz w:val="24"/>
            <w:szCs w:val="24"/>
          </w:rPr>
          <w:t>Tabel 2.1</w:t>
        </w:r>
        <w:r w:rsidRPr="00421271">
          <w:rPr>
            <w:rStyle w:val="Hyperlink"/>
            <w:rFonts w:ascii="Times New Roman" w:eastAsia="Times New Roman" w:hAnsi="Times New Roman" w:cs="Times New Roman"/>
            <w:noProof/>
            <w:sz w:val="24"/>
            <w:szCs w:val="24"/>
            <w:lang w:eastAsia="ja-JP"/>
          </w:rPr>
          <w:t xml:space="preserve"> Simbol-Simbol pada </w:t>
        </w:r>
        <w:r w:rsidRPr="00421271">
          <w:rPr>
            <w:rStyle w:val="Hyperlink"/>
            <w:rFonts w:ascii="Times New Roman" w:eastAsia="Times New Roman" w:hAnsi="Times New Roman" w:cs="Times New Roman"/>
            <w:i/>
            <w:noProof/>
            <w:sz w:val="24"/>
            <w:szCs w:val="24"/>
            <w:lang w:eastAsia="ja-JP"/>
          </w:rPr>
          <w:t>Use Case Diagram</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29958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Pr="00421271">
          <w:rPr>
            <w:rFonts w:ascii="Times New Roman" w:hAnsi="Times New Roman" w:cs="Times New Roman"/>
            <w:noProof/>
            <w:webHidden/>
            <w:sz w:val="24"/>
            <w:szCs w:val="24"/>
          </w:rPr>
          <w:fldChar w:fldCharType="end"/>
        </w:r>
      </w:hyperlink>
    </w:p>
    <w:p w14:paraId="42E1DF87"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59" w:history="1">
        <w:r w:rsidR="00421271" w:rsidRPr="00421271">
          <w:rPr>
            <w:rStyle w:val="Hyperlink"/>
            <w:rFonts w:ascii="Times New Roman" w:hAnsi="Times New Roman" w:cs="Times New Roman"/>
            <w:noProof/>
            <w:sz w:val="24"/>
            <w:szCs w:val="24"/>
          </w:rPr>
          <w:t>Tabel 2.2</w:t>
        </w:r>
        <w:r w:rsidR="00421271" w:rsidRPr="00421271">
          <w:rPr>
            <w:rStyle w:val="Hyperlink"/>
            <w:rFonts w:ascii="Times New Roman" w:eastAsia="Times New Roman" w:hAnsi="Times New Roman" w:cs="Times New Roman"/>
            <w:noProof/>
            <w:sz w:val="24"/>
            <w:szCs w:val="24"/>
            <w:lang w:eastAsia="ja-JP"/>
          </w:rPr>
          <w:t xml:space="preserve"> Simbol-Simbol pada </w:t>
        </w:r>
        <w:r w:rsidR="00421271" w:rsidRPr="00421271">
          <w:rPr>
            <w:rStyle w:val="Hyperlink"/>
            <w:rFonts w:ascii="Times New Roman" w:eastAsia="Times New Roman" w:hAnsi="Times New Roman" w:cs="Times New Roman"/>
            <w:i/>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6E49048C"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0" w:history="1">
        <w:r w:rsidR="00421271" w:rsidRPr="00421271">
          <w:rPr>
            <w:rStyle w:val="Hyperlink"/>
            <w:rFonts w:ascii="Times New Roman" w:hAnsi="Times New Roman" w:cs="Times New Roman"/>
            <w:noProof/>
            <w:sz w:val="24"/>
            <w:szCs w:val="24"/>
          </w:rPr>
          <w:t xml:space="preserve">Tabel 2.3 Simbol-Simbol pada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02406C25"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1" w:history="1">
        <w:r w:rsidR="00421271" w:rsidRPr="00421271">
          <w:rPr>
            <w:rStyle w:val="Hyperlink"/>
            <w:rFonts w:ascii="Times New Roman" w:hAnsi="Times New Roman" w:cs="Times New Roman"/>
            <w:noProof/>
            <w:sz w:val="24"/>
            <w:szCs w:val="24"/>
          </w:rPr>
          <w:t>Tabel 2.4 Simbol-simbol pada 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7C816F86"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2" w:history="1">
        <w:r w:rsidR="00421271" w:rsidRPr="00421271">
          <w:rPr>
            <w:rStyle w:val="Hyperlink"/>
            <w:rFonts w:ascii="Times New Roman" w:hAnsi="Times New Roman" w:cs="Times New Roman"/>
            <w:noProof/>
            <w:sz w:val="24"/>
            <w:szCs w:val="24"/>
          </w:rPr>
          <w:t>Tabel 2.5 Titik Respon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0CA06EB5"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3" w:history="1">
        <w:r w:rsidR="00421271" w:rsidRPr="00421271">
          <w:rPr>
            <w:rStyle w:val="Hyperlink"/>
            <w:rFonts w:ascii="Times New Roman" w:hAnsi="Times New Roman" w:cs="Times New Roman"/>
            <w:noProof/>
            <w:sz w:val="24"/>
            <w:szCs w:val="24"/>
          </w:rPr>
          <w:t>Tabel 3.1 Kebutuhan Sistem Pengguna: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01C3C616"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4" w:history="1">
        <w:r w:rsidR="00421271" w:rsidRPr="00421271">
          <w:rPr>
            <w:rStyle w:val="Hyperlink"/>
            <w:rFonts w:ascii="Times New Roman" w:hAnsi="Times New Roman" w:cs="Times New Roman"/>
            <w:noProof/>
            <w:sz w:val="24"/>
            <w:szCs w:val="24"/>
          </w:rPr>
          <w:t>Tabel 3.2 Kebutuhan Sistem Pengguna: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4E92F389"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5" w:history="1">
        <w:r w:rsidR="00421271" w:rsidRPr="00421271">
          <w:rPr>
            <w:rStyle w:val="Hyperlink"/>
            <w:rFonts w:ascii="Times New Roman" w:hAnsi="Times New Roman" w:cs="Times New Roman"/>
            <w:noProof/>
            <w:sz w:val="24"/>
            <w:szCs w:val="24"/>
          </w:rPr>
          <w:t xml:space="preserve">Tabel 3.3 </w:t>
        </w:r>
        <w:r w:rsidR="00421271" w:rsidRPr="00421271">
          <w:rPr>
            <w:rStyle w:val="Hyperlink"/>
            <w:rFonts w:ascii="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7695BBCA"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6" w:history="1">
        <w:r w:rsidR="00421271" w:rsidRPr="00421271">
          <w:rPr>
            <w:rStyle w:val="Hyperlink"/>
            <w:rFonts w:ascii="Times New Roman" w:hAnsi="Times New Roman" w:cs="Times New Roman"/>
            <w:noProof/>
            <w:sz w:val="24"/>
            <w:szCs w:val="24"/>
          </w:rPr>
          <w:t>Tabel 3.4 Prioritas Fitu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0</w:t>
        </w:r>
        <w:r w:rsidR="00421271" w:rsidRPr="00421271">
          <w:rPr>
            <w:rFonts w:ascii="Times New Roman" w:hAnsi="Times New Roman" w:cs="Times New Roman"/>
            <w:noProof/>
            <w:webHidden/>
            <w:sz w:val="24"/>
            <w:szCs w:val="24"/>
          </w:rPr>
          <w:fldChar w:fldCharType="end"/>
        </w:r>
      </w:hyperlink>
    </w:p>
    <w:p w14:paraId="6952303D"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7" w:history="1">
        <w:r w:rsidR="00421271" w:rsidRPr="00421271">
          <w:rPr>
            <w:rStyle w:val="Hyperlink"/>
            <w:rFonts w:ascii="Times New Roman" w:hAnsi="Times New Roman" w:cs="Times New Roman"/>
            <w:noProof/>
            <w:sz w:val="24"/>
            <w:szCs w:val="24"/>
          </w:rPr>
          <w:t>Tabel 3.5 Atribut Tabe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111177BE"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8" w:history="1">
        <w:r w:rsidR="00421271" w:rsidRPr="00421271">
          <w:rPr>
            <w:rStyle w:val="Hyperlink"/>
            <w:rFonts w:ascii="Times New Roman" w:hAnsi="Times New Roman" w:cs="Times New Roman"/>
            <w:noProof/>
            <w:sz w:val="24"/>
            <w:szCs w:val="24"/>
          </w:rPr>
          <w:t xml:space="preserve">Tabel 3.6 Atribut Tabel </w:t>
        </w:r>
        <w:r w:rsidR="00421271" w:rsidRPr="00421271">
          <w:rPr>
            <w:rStyle w:val="Hyperlink"/>
            <w:rFonts w:ascii="Times New Roman" w:hAnsi="Times New Roman" w:cs="Times New Roman"/>
            <w:i/>
            <w:noProof/>
            <w:sz w:val="24"/>
            <w:szCs w:val="24"/>
          </w:rPr>
          <w:t>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7</w:t>
        </w:r>
        <w:r w:rsidR="00421271" w:rsidRPr="00421271">
          <w:rPr>
            <w:rFonts w:ascii="Times New Roman" w:hAnsi="Times New Roman" w:cs="Times New Roman"/>
            <w:noProof/>
            <w:webHidden/>
            <w:sz w:val="24"/>
            <w:szCs w:val="24"/>
          </w:rPr>
          <w:fldChar w:fldCharType="end"/>
        </w:r>
      </w:hyperlink>
    </w:p>
    <w:p w14:paraId="662B76DC"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69" w:history="1">
        <w:r w:rsidR="00421271" w:rsidRPr="00421271">
          <w:rPr>
            <w:rStyle w:val="Hyperlink"/>
            <w:rFonts w:ascii="Times New Roman" w:hAnsi="Times New Roman" w:cs="Times New Roman"/>
            <w:noProof/>
            <w:sz w:val="24"/>
            <w:szCs w:val="24"/>
          </w:rPr>
          <w:t xml:space="preserve">Tabel 3.7 Atribut Tabel </w:t>
        </w:r>
        <w:r w:rsidR="00421271" w:rsidRPr="00421271">
          <w:rPr>
            <w:rStyle w:val="Hyperlink"/>
            <w:rFonts w:ascii="Times New Roman" w:hAnsi="Times New Roman" w:cs="Times New Roman"/>
            <w:i/>
            <w:noProof/>
            <w:sz w:val="24"/>
            <w:szCs w:val="24"/>
          </w:rPr>
          <w:t>temp_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C7BB0A9"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0" w:history="1">
        <w:r w:rsidR="00421271" w:rsidRPr="00421271">
          <w:rPr>
            <w:rStyle w:val="Hyperlink"/>
            <w:rFonts w:ascii="Times New Roman" w:hAnsi="Times New Roman" w:cs="Times New Roman"/>
            <w:noProof/>
            <w:sz w:val="24"/>
            <w:szCs w:val="24"/>
          </w:rPr>
          <w:t xml:space="preserve">Tabel 3.8 Atribut Tabel </w:t>
        </w:r>
        <w:r w:rsidR="00421271" w:rsidRPr="00421271">
          <w:rPr>
            <w:rStyle w:val="Hyperlink"/>
            <w:rFonts w:ascii="Times New Roman" w:hAnsi="Times New Roman" w:cs="Times New Roman"/>
            <w:i/>
            <w:noProof/>
            <w:sz w:val="24"/>
            <w:szCs w:val="24"/>
          </w:rPr>
          <w:t>forum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0351BF6"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1" w:history="1">
        <w:r w:rsidR="00421271" w:rsidRPr="00421271">
          <w:rPr>
            <w:rStyle w:val="Hyperlink"/>
            <w:rFonts w:ascii="Times New Roman" w:hAnsi="Times New Roman" w:cs="Times New Roman"/>
            <w:noProof/>
            <w:sz w:val="24"/>
            <w:szCs w:val="24"/>
          </w:rPr>
          <w:t>Tabel 3.9 Skenario Uj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0</w:t>
        </w:r>
        <w:r w:rsidR="00421271" w:rsidRPr="00421271">
          <w:rPr>
            <w:rFonts w:ascii="Times New Roman" w:hAnsi="Times New Roman" w:cs="Times New Roman"/>
            <w:noProof/>
            <w:webHidden/>
            <w:sz w:val="24"/>
            <w:szCs w:val="24"/>
          </w:rPr>
          <w:fldChar w:fldCharType="end"/>
        </w:r>
      </w:hyperlink>
    </w:p>
    <w:p w14:paraId="307E7AAB"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2" w:history="1">
        <w:r w:rsidR="00421271" w:rsidRPr="00421271">
          <w:rPr>
            <w:rStyle w:val="Hyperlink"/>
            <w:rFonts w:ascii="Times New Roman" w:hAnsi="Times New Roman" w:cs="Times New Roman"/>
            <w:noProof/>
            <w:sz w:val="24"/>
            <w:szCs w:val="24"/>
          </w:rPr>
          <w:t xml:space="preserve">Tabel 3.10 </w:t>
        </w:r>
        <w:r w:rsidR="00421271" w:rsidRPr="00421271">
          <w:rPr>
            <w:rStyle w:val="Hyperlink"/>
            <w:rFonts w:ascii="Times New Roman" w:hAnsi="Times New Roman" w:cs="Times New Roman"/>
            <w:i/>
            <w:noProof/>
            <w:sz w:val="24"/>
            <w:szCs w:val="24"/>
          </w:rPr>
          <w:t>Form</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1</w:t>
        </w:r>
        <w:r w:rsidR="00421271" w:rsidRPr="00421271">
          <w:rPr>
            <w:rFonts w:ascii="Times New Roman" w:hAnsi="Times New Roman" w:cs="Times New Roman"/>
            <w:noProof/>
            <w:webHidden/>
            <w:sz w:val="24"/>
            <w:szCs w:val="24"/>
          </w:rPr>
          <w:fldChar w:fldCharType="end"/>
        </w:r>
      </w:hyperlink>
    </w:p>
    <w:p w14:paraId="7F34C4D7"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3" w:history="1">
        <w:r w:rsidR="00421271" w:rsidRPr="00421271">
          <w:rPr>
            <w:rStyle w:val="Hyperlink"/>
            <w:rFonts w:ascii="Times New Roman" w:hAnsi="Times New Roman" w:cs="Times New Roman"/>
            <w:noProof/>
            <w:sz w:val="24"/>
            <w:szCs w:val="24"/>
          </w:rPr>
          <w:t xml:space="preserve">Tabel 3.11 </w:t>
        </w:r>
        <w:r w:rsidR="00421271" w:rsidRPr="00421271">
          <w:rPr>
            <w:rStyle w:val="Hyperlink"/>
            <w:rFonts w:ascii="Times New Roman" w:hAnsi="Times New Roman" w:cs="Times New Roman"/>
            <w:i/>
            <w:noProof/>
            <w:sz w:val="24"/>
            <w:szCs w:val="24"/>
          </w:rPr>
          <w:t>Form 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2</w:t>
        </w:r>
        <w:r w:rsidR="00421271" w:rsidRPr="00421271">
          <w:rPr>
            <w:rFonts w:ascii="Times New Roman" w:hAnsi="Times New Roman" w:cs="Times New Roman"/>
            <w:noProof/>
            <w:webHidden/>
            <w:sz w:val="24"/>
            <w:szCs w:val="24"/>
          </w:rPr>
          <w:fldChar w:fldCharType="end"/>
        </w:r>
      </w:hyperlink>
    </w:p>
    <w:p w14:paraId="26705A54"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4" w:history="1">
        <w:r w:rsidR="00421271" w:rsidRPr="00421271">
          <w:rPr>
            <w:rStyle w:val="Hyperlink"/>
            <w:rFonts w:ascii="Times New Roman" w:hAnsi="Times New Roman" w:cs="Times New Roman"/>
            <w:noProof/>
            <w:sz w:val="24"/>
            <w:szCs w:val="24"/>
          </w:rPr>
          <w:t>Tabel 3.12 Atribut Kriteria Nila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3F46037C"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5" w:history="1">
        <w:r w:rsidR="00421271" w:rsidRPr="00421271">
          <w:rPr>
            <w:rStyle w:val="Hyperlink"/>
            <w:rFonts w:ascii="Times New Roman" w:hAnsi="Times New Roman" w:cs="Times New Roman"/>
            <w:noProof/>
            <w:sz w:val="24"/>
            <w:szCs w:val="24"/>
          </w:rPr>
          <w:t xml:space="preserve">Tabel 4.1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Regist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3</w:t>
        </w:r>
        <w:r w:rsidR="00421271" w:rsidRPr="00421271">
          <w:rPr>
            <w:rFonts w:ascii="Times New Roman" w:hAnsi="Times New Roman" w:cs="Times New Roman"/>
            <w:noProof/>
            <w:webHidden/>
            <w:sz w:val="24"/>
            <w:szCs w:val="24"/>
          </w:rPr>
          <w:fldChar w:fldCharType="end"/>
        </w:r>
      </w:hyperlink>
    </w:p>
    <w:p w14:paraId="7C008402"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6" w:history="1">
        <w:r w:rsidR="00421271" w:rsidRPr="00421271">
          <w:rPr>
            <w:rStyle w:val="Hyperlink"/>
            <w:rFonts w:ascii="Times New Roman" w:hAnsi="Times New Roman" w:cs="Times New Roman"/>
            <w:noProof/>
            <w:sz w:val="24"/>
            <w:szCs w:val="24"/>
          </w:rPr>
          <w:t xml:space="preserve">Tabel 4.2 </w:t>
        </w:r>
        <w:r w:rsidR="00421271" w:rsidRPr="00421271">
          <w:rPr>
            <w:rStyle w:val="Hyperlink"/>
            <w:rFonts w:ascii="Times New Roman" w:hAnsi="Times New Roman" w:cs="Times New Roman"/>
            <w:i/>
            <w:noProof/>
            <w:sz w:val="24"/>
            <w:szCs w:val="24"/>
          </w:rPr>
          <w:t>Black Box</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Testing</w:t>
        </w:r>
        <w:r w:rsidR="00421271" w:rsidRPr="00421271">
          <w:rPr>
            <w:rStyle w:val="Hyperlink"/>
            <w:rFonts w:ascii="Times New Roman" w:hAnsi="Times New Roman" w:cs="Times New Roman"/>
            <w:noProof/>
            <w:sz w:val="24"/>
            <w:szCs w:val="24"/>
          </w:rPr>
          <w:t xml:space="preserve"> pada Fitur</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7</w:t>
        </w:r>
        <w:r w:rsidR="00421271" w:rsidRPr="00421271">
          <w:rPr>
            <w:rFonts w:ascii="Times New Roman" w:hAnsi="Times New Roman" w:cs="Times New Roman"/>
            <w:noProof/>
            <w:webHidden/>
            <w:sz w:val="24"/>
            <w:szCs w:val="24"/>
          </w:rPr>
          <w:fldChar w:fldCharType="end"/>
        </w:r>
      </w:hyperlink>
    </w:p>
    <w:p w14:paraId="3AD54A5F"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7" w:history="1">
        <w:r w:rsidR="00421271" w:rsidRPr="00421271">
          <w:rPr>
            <w:rStyle w:val="Hyperlink"/>
            <w:rFonts w:ascii="Times New Roman" w:hAnsi="Times New Roman" w:cs="Times New Roman"/>
            <w:noProof/>
            <w:sz w:val="24"/>
            <w:szCs w:val="24"/>
          </w:rPr>
          <w:t xml:space="preserve">Tabel 4.3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Unggah</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2392EBEA"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8" w:history="1">
        <w:r w:rsidR="00421271" w:rsidRPr="00421271">
          <w:rPr>
            <w:rStyle w:val="Hyperlink"/>
            <w:rFonts w:ascii="Times New Roman" w:hAnsi="Times New Roman" w:cs="Times New Roman"/>
            <w:noProof/>
            <w:sz w:val="24"/>
            <w:szCs w:val="24"/>
          </w:rPr>
          <w:t xml:space="preserve">Tabel 4.4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56713BD6"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79" w:history="1">
        <w:r w:rsidR="00421271" w:rsidRPr="00421271">
          <w:rPr>
            <w:rStyle w:val="Hyperlink"/>
            <w:rFonts w:ascii="Times New Roman" w:hAnsi="Times New Roman" w:cs="Times New Roman"/>
            <w:noProof/>
            <w:sz w:val="24"/>
            <w:szCs w:val="24"/>
          </w:rPr>
          <w:t xml:space="preserve">Tabel 4.5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511153B0"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80" w:history="1">
        <w:r w:rsidR="00421271" w:rsidRPr="00421271">
          <w:rPr>
            <w:rStyle w:val="Hyperlink"/>
            <w:rFonts w:ascii="Times New Roman" w:hAnsi="Times New Roman" w:cs="Times New Roman"/>
            <w:noProof/>
            <w:sz w:val="24"/>
            <w:szCs w:val="24"/>
          </w:rPr>
          <w:t xml:space="preserve">Tabel 4.6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6</w:t>
        </w:r>
        <w:r w:rsidR="00421271" w:rsidRPr="00421271">
          <w:rPr>
            <w:rFonts w:ascii="Times New Roman" w:hAnsi="Times New Roman" w:cs="Times New Roman"/>
            <w:noProof/>
            <w:webHidden/>
            <w:sz w:val="24"/>
            <w:szCs w:val="24"/>
          </w:rPr>
          <w:fldChar w:fldCharType="end"/>
        </w:r>
      </w:hyperlink>
    </w:p>
    <w:p w14:paraId="20C463B3"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81" w:history="1">
        <w:r w:rsidR="00421271" w:rsidRPr="00421271">
          <w:rPr>
            <w:rStyle w:val="Hyperlink"/>
            <w:rFonts w:ascii="Times New Roman" w:hAnsi="Times New Roman" w:cs="Times New Roman"/>
            <w:noProof/>
            <w:sz w:val="24"/>
            <w:szCs w:val="24"/>
          </w:rPr>
          <w:t xml:space="preserve">Tabel 4.7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29319EEC"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82" w:history="1">
        <w:r w:rsidR="00421271" w:rsidRPr="00421271">
          <w:rPr>
            <w:rStyle w:val="Hyperlink"/>
            <w:rFonts w:ascii="Times New Roman" w:hAnsi="Times New Roman" w:cs="Times New Roman"/>
            <w:noProof/>
            <w:sz w:val="24"/>
            <w:szCs w:val="24"/>
          </w:rPr>
          <w:t xml:space="preserve">Tabel 4.8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Fitur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6FAA95DA"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83" w:history="1">
        <w:r w:rsidR="00421271" w:rsidRPr="00421271">
          <w:rPr>
            <w:rStyle w:val="Hyperlink"/>
            <w:rFonts w:ascii="Times New Roman" w:hAnsi="Times New Roman" w:cs="Times New Roman"/>
            <w:noProof/>
            <w:sz w:val="24"/>
            <w:szCs w:val="24"/>
          </w:rPr>
          <w:t xml:space="preserve">Tabel 4.9 Hasil </w:t>
        </w:r>
        <w:r w:rsidR="00421271" w:rsidRPr="00421271">
          <w:rPr>
            <w:rFonts w:ascii="Times New Roman" w:hAnsi="Times New Roman" w:cs="Times New Roman"/>
            <w:i/>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0</w:t>
        </w:r>
        <w:r w:rsidR="00421271" w:rsidRPr="00421271">
          <w:rPr>
            <w:rFonts w:ascii="Times New Roman" w:hAnsi="Times New Roman" w:cs="Times New Roman"/>
            <w:noProof/>
            <w:webHidden/>
            <w:sz w:val="24"/>
            <w:szCs w:val="24"/>
          </w:rPr>
          <w:fldChar w:fldCharType="end"/>
        </w:r>
      </w:hyperlink>
    </w:p>
    <w:p w14:paraId="7E43CF64"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84" w:history="1">
        <w:r w:rsidR="00421271" w:rsidRPr="00421271">
          <w:rPr>
            <w:rStyle w:val="Hyperlink"/>
            <w:rFonts w:ascii="Times New Roman" w:hAnsi="Times New Roman" w:cs="Times New Roman"/>
            <w:noProof/>
            <w:sz w:val="24"/>
            <w:szCs w:val="24"/>
          </w:rPr>
          <w:t xml:space="preserve">Tabel 4.10 Hasil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1</w:t>
        </w:r>
        <w:r w:rsidR="00421271" w:rsidRPr="00421271">
          <w:rPr>
            <w:rFonts w:ascii="Times New Roman" w:hAnsi="Times New Roman" w:cs="Times New Roman"/>
            <w:noProof/>
            <w:webHidden/>
            <w:sz w:val="24"/>
            <w:szCs w:val="24"/>
          </w:rPr>
          <w:fldChar w:fldCharType="end"/>
        </w:r>
      </w:hyperlink>
    </w:p>
    <w:p w14:paraId="0A7831A2" w14:textId="77777777" w:rsidR="00421271" w:rsidRPr="00421271" w:rsidRDefault="00000000" w:rsidP="00C85BAC">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29985" w:history="1">
        <w:r w:rsidR="00421271" w:rsidRPr="00421271">
          <w:rPr>
            <w:rStyle w:val="Hyperlink"/>
            <w:rFonts w:ascii="Times New Roman" w:hAnsi="Times New Roman" w:cs="Times New Roman"/>
            <w:noProof/>
            <w:sz w:val="24"/>
            <w:szCs w:val="24"/>
          </w:rPr>
          <w:t xml:space="preserve">Tabel 4.11 Nilai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3</w:t>
        </w:r>
        <w:r w:rsidR="00421271" w:rsidRPr="00421271">
          <w:rPr>
            <w:rFonts w:ascii="Times New Roman" w:hAnsi="Times New Roman" w:cs="Times New Roman"/>
            <w:noProof/>
            <w:webHidden/>
            <w:sz w:val="24"/>
            <w:szCs w:val="24"/>
          </w:rPr>
          <w:fldChar w:fldCharType="end"/>
        </w:r>
      </w:hyperlink>
    </w:p>
    <w:p w14:paraId="7777BB76" w14:textId="77777777" w:rsidR="00F61D9B" w:rsidRDefault="00421271" w:rsidP="00C85BAC">
      <w:pPr>
        <w:spacing w:line="360" w:lineRule="auto"/>
        <w:rPr>
          <w:rFonts w:ascii="Times New Roman" w:hAnsi="Times New Roman" w:cs="Times New Roman"/>
          <w:sz w:val="24"/>
          <w:szCs w:val="24"/>
        </w:rPr>
        <w:sectPr w:rsidR="00F61D9B" w:rsidSect="00F61D9B">
          <w:headerReference w:type="default" r:id="rId22"/>
          <w:footerReference w:type="default" r:id="rId23"/>
          <w:footerReference w:type="first" r:id="rId24"/>
          <w:pgSz w:w="11906" w:h="16838"/>
          <w:pgMar w:top="2268" w:right="1701" w:bottom="1701" w:left="2268" w:header="709" w:footer="709" w:gutter="0"/>
          <w:pgNumType w:fmt="lowerRoman" w:start="10"/>
          <w:cols w:space="720"/>
          <w:docGrid w:linePitch="299"/>
        </w:sectPr>
      </w:pPr>
      <w:r>
        <w:rPr>
          <w:rFonts w:ascii="Times New Roman" w:hAnsi="Times New Roman" w:cs="Times New Roman"/>
          <w:sz w:val="24"/>
          <w:szCs w:val="24"/>
        </w:rPr>
        <w:fldChar w:fldCharType="end"/>
      </w:r>
      <w:commentRangeEnd w:id="14"/>
      <w:r w:rsidR="00D93674">
        <w:rPr>
          <w:rStyle w:val="ReferensiKomentar"/>
        </w:rPr>
        <w:commentReference w:id="14"/>
      </w:r>
    </w:p>
    <w:p w14:paraId="475F98D3" w14:textId="77777777" w:rsidR="00D64C61" w:rsidRPr="00660674" w:rsidRDefault="00D64C61" w:rsidP="009E00BA">
      <w:pPr>
        <w:pStyle w:val="Head1"/>
        <w:spacing w:line="480" w:lineRule="auto"/>
        <w:rPr>
          <w:lang w:val="en-US"/>
        </w:rPr>
      </w:pPr>
      <w:bookmarkStart w:id="15" w:name="_Toc52929847"/>
      <w:commentRangeStart w:id="16"/>
      <w:r w:rsidRPr="00660674">
        <w:rPr>
          <w:lang w:val="en-US"/>
        </w:rPr>
        <w:lastRenderedPageBreak/>
        <w:t>DAFTAR GAMBAR</w:t>
      </w:r>
      <w:bookmarkEnd w:id="15"/>
      <w:r w:rsidRPr="00660674">
        <w:rPr>
          <w:lang w:val="en-US"/>
        </w:rPr>
        <w:t xml:space="preserve"> </w:t>
      </w:r>
      <w:commentRangeEnd w:id="16"/>
      <w:r w:rsidR="002F55E3">
        <w:rPr>
          <w:rStyle w:val="ReferensiKomentar"/>
          <w:rFonts w:ascii="Arial" w:eastAsia="Arial" w:hAnsi="Arial" w:cs="Arial"/>
          <w:b w:val="0"/>
          <w:lang w:val="en-US"/>
        </w:rPr>
        <w:commentReference w:id="16"/>
      </w:r>
    </w:p>
    <w:p w14:paraId="3976B357" w14:textId="77777777" w:rsidR="00537E3D" w:rsidRDefault="00537E3D" w:rsidP="00980D45">
      <w:pPr>
        <w:pStyle w:val="TabelGambar"/>
        <w:tabs>
          <w:tab w:val="right" w:leader="dot" w:pos="7927"/>
        </w:tabs>
        <w:spacing w:line="360" w:lineRule="auto"/>
        <w:ind w:left="1276" w:hanging="1276"/>
        <w:rPr>
          <w:rFonts w:ascii="Times New Roman" w:hAnsi="Times New Roman" w:cs="Times New Roman"/>
        </w:rPr>
      </w:pPr>
    </w:p>
    <w:commentRangeStart w:id="17"/>
    <w:p w14:paraId="19CADE89" w14:textId="77777777" w:rsidR="00421271" w:rsidRPr="00421271" w:rsidRDefault="00421271"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52930057" w:history="1">
        <w:r w:rsidRPr="00421271">
          <w:rPr>
            <w:rStyle w:val="Hyperlink"/>
            <w:rFonts w:ascii="Times New Roman" w:hAnsi="Times New Roman" w:cs="Times New Roman"/>
            <w:noProof/>
            <w:sz w:val="24"/>
            <w:szCs w:val="24"/>
          </w:rPr>
          <w:t>Gambar 2.1 Siklus Hidu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X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 xml:space="preserve">(Krishna </w:t>
        </w:r>
        <w:r w:rsidRPr="00421271">
          <w:rPr>
            <w:rStyle w:val="Hyperlink"/>
            <w:rFonts w:ascii="Times New Roman" w:hAnsi="Times New Roman" w:cs="Times New Roman"/>
            <w:i/>
            <w:noProof/>
            <w:sz w:val="24"/>
            <w:szCs w:val="24"/>
          </w:rPr>
          <w:t>et al.</w:t>
        </w:r>
        <w:r w:rsidRPr="00421271">
          <w:rPr>
            <w:rStyle w:val="Hyperlink"/>
            <w:rFonts w:ascii="Times New Roman" w:hAnsi="Times New Roman" w:cs="Times New Roman"/>
            <w:noProof/>
            <w:sz w:val="24"/>
            <w:szCs w:val="24"/>
          </w:rPr>
          <w:t>, 2011)</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30057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w:t>
        </w:r>
        <w:r w:rsidRPr="00421271">
          <w:rPr>
            <w:rFonts w:ascii="Times New Roman" w:hAnsi="Times New Roman" w:cs="Times New Roman"/>
            <w:noProof/>
            <w:webHidden/>
            <w:sz w:val="24"/>
            <w:szCs w:val="24"/>
          </w:rPr>
          <w:fldChar w:fldCharType="end"/>
        </w:r>
      </w:hyperlink>
    </w:p>
    <w:p w14:paraId="16C7DDA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58" w:history="1">
        <w:r w:rsidR="00421271" w:rsidRPr="00421271">
          <w:rPr>
            <w:rStyle w:val="Hyperlink"/>
            <w:rFonts w:ascii="Times New Roman" w:hAnsi="Times New Roman" w:cs="Times New Roman"/>
            <w:noProof/>
            <w:sz w:val="24"/>
            <w:szCs w:val="24"/>
          </w:rPr>
          <w:t>Gambar 2.2</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Prinsip Utama</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 xml:space="preserve">PWA (Karpagam </w:t>
        </w:r>
        <w:r w:rsidR="00421271" w:rsidRPr="00421271">
          <w:rPr>
            <w:rStyle w:val="Hyperlink"/>
            <w:rFonts w:ascii="Times New Roman" w:hAnsi="Times New Roman" w:cs="Times New Roman"/>
            <w:i/>
            <w:noProof/>
            <w:sz w:val="24"/>
            <w:szCs w:val="24"/>
          </w:rPr>
          <w:t>et al.</w:t>
        </w:r>
        <w:r w:rsidR="00421271" w:rsidRPr="00421271">
          <w:rPr>
            <w:rStyle w:val="Hyperlink"/>
            <w:rFonts w:ascii="Times New Roman" w:hAnsi="Times New Roman" w:cs="Times New Roman"/>
            <w:noProof/>
            <w:sz w:val="24"/>
            <w:szCs w:val="24"/>
          </w:rPr>
          <w:t>, 201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0C8F05C5"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59" w:history="1">
        <w:r w:rsidR="00421271" w:rsidRPr="00421271">
          <w:rPr>
            <w:rStyle w:val="Hyperlink"/>
            <w:rFonts w:ascii="Times New Roman" w:hAnsi="Times New Roman" w:cs="Times New Roman"/>
            <w:noProof/>
            <w:sz w:val="24"/>
            <w:szCs w:val="24"/>
          </w:rPr>
          <w:t xml:space="preserve">Gambar 2.3 Alur </w:t>
        </w:r>
        <w:r w:rsidR="00421271" w:rsidRPr="00421271">
          <w:rPr>
            <w:rStyle w:val="Hyperlink"/>
            <w:rFonts w:ascii="Times New Roman" w:hAnsi="Times New Roman" w:cs="Times New Roman"/>
            <w:i/>
            <w:noProof/>
            <w:sz w:val="24"/>
            <w:szCs w:val="24"/>
          </w:rPr>
          <w:t>Request</w:t>
        </w:r>
        <w:r w:rsidR="00421271" w:rsidRPr="00421271">
          <w:rPr>
            <w:rStyle w:val="Hyperlink"/>
            <w:rFonts w:ascii="Times New Roman" w:hAnsi="Times New Roman" w:cs="Times New Roman"/>
            <w:noProof/>
            <w:sz w:val="24"/>
            <w:szCs w:val="24"/>
          </w:rPr>
          <w:t xml:space="preserve"> pada Express (Hahn, 2016: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65DD0F96"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0" w:history="1">
        <w:r w:rsidR="00421271" w:rsidRPr="00421271">
          <w:rPr>
            <w:rStyle w:val="Hyperlink"/>
            <w:rFonts w:ascii="Times New Roman" w:hAnsi="Times New Roman" w:cs="Times New Roman"/>
            <w:noProof/>
            <w:sz w:val="24"/>
            <w:szCs w:val="24"/>
          </w:rPr>
          <w:t>Gambar 2.4 Struktur Aplikasi pada Heroku (Heroku, 2020)</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1</w:t>
        </w:r>
        <w:r w:rsidR="00421271" w:rsidRPr="00421271">
          <w:rPr>
            <w:rFonts w:ascii="Times New Roman" w:hAnsi="Times New Roman" w:cs="Times New Roman"/>
            <w:noProof/>
            <w:webHidden/>
            <w:sz w:val="24"/>
            <w:szCs w:val="24"/>
          </w:rPr>
          <w:fldChar w:fldCharType="end"/>
        </w:r>
      </w:hyperlink>
    </w:p>
    <w:p w14:paraId="6CABD018" w14:textId="77777777" w:rsidR="00421271" w:rsidRPr="00421271" w:rsidRDefault="00000000" w:rsidP="00421271">
      <w:pPr>
        <w:pStyle w:val="TabelGambar"/>
        <w:tabs>
          <w:tab w:val="right" w:leader="dot" w:pos="7927"/>
        </w:tabs>
        <w:spacing w:line="360" w:lineRule="auto"/>
        <w:ind w:left="1219" w:hanging="1219"/>
        <w:rPr>
          <w:rFonts w:ascii="Times New Roman" w:eastAsiaTheme="minorEastAsia" w:hAnsi="Times New Roman" w:cs="Times New Roman"/>
          <w:noProof/>
          <w:sz w:val="24"/>
          <w:szCs w:val="24"/>
          <w:lang w:eastAsia="ja-JP"/>
        </w:rPr>
      </w:pPr>
      <w:hyperlink w:anchor="_Toc52930061" w:history="1">
        <w:r w:rsidR="00421271" w:rsidRPr="00421271">
          <w:rPr>
            <w:rStyle w:val="Hyperlink"/>
            <w:rFonts w:ascii="Times New Roman" w:hAnsi="Times New Roman" w:cs="Times New Roman"/>
            <w:noProof/>
            <w:sz w:val="24"/>
            <w:szCs w:val="24"/>
          </w:rPr>
          <w:t>Gambar 3.1 Kompatibilitas</w:t>
        </w:r>
        <w:r w:rsidR="00421271" w:rsidRPr="00421271">
          <w:rPr>
            <w:rStyle w:val="Hyperlink"/>
            <w:rFonts w:ascii="Times New Roman" w:hAnsi="Times New Roman" w:cs="Times New Roman"/>
            <w:i/>
            <w:noProof/>
            <w:sz w:val="24"/>
            <w:szCs w:val="24"/>
          </w:rPr>
          <w:t xml:space="preserve"> Browser</w:t>
        </w:r>
        <w:r w:rsidR="00421271" w:rsidRPr="00421271">
          <w:rPr>
            <w:rStyle w:val="Hyperlink"/>
            <w:rFonts w:ascii="Times New Roman" w:hAnsi="Times New Roman" w:cs="Times New Roman"/>
            <w:noProof/>
            <w:sz w:val="24"/>
            <w:szCs w:val="24"/>
          </w:rPr>
          <w:t xml:space="preserve"> Chrome dan Mozila pada Perangkat (Santoni, 2018)</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165B2A6C"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2" w:history="1">
        <w:r w:rsidR="00421271" w:rsidRPr="00421271">
          <w:rPr>
            <w:rStyle w:val="Hyperlink"/>
            <w:rFonts w:ascii="Times New Roman" w:hAnsi="Times New Roman" w:cs="Times New Roman"/>
            <w:noProof/>
            <w:sz w:val="24"/>
            <w:szCs w:val="24"/>
          </w:rPr>
          <w:t xml:space="preserve">Gambar 3.2 </w:t>
        </w:r>
        <w:r w:rsidR="00421271" w:rsidRPr="00421271">
          <w:rPr>
            <w:rStyle w:val="Hyperlink"/>
            <w:rFonts w:ascii="Times New Roman" w:hAnsi="Times New Roman" w:cs="Times New Roman"/>
            <w:i/>
            <w:noProof/>
            <w:sz w:val="24"/>
            <w:szCs w:val="24"/>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427734E5"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3" w:history="1">
        <w:r w:rsidR="00421271" w:rsidRPr="00421271">
          <w:rPr>
            <w:rStyle w:val="Hyperlink"/>
            <w:rFonts w:ascii="Times New Roman" w:hAnsi="Times New Roman" w:cs="Times New Roman"/>
            <w:noProof/>
            <w:sz w:val="24"/>
            <w:szCs w:val="24"/>
          </w:rPr>
          <w:t xml:space="preserve">Gambar 3.3 </w:t>
        </w:r>
        <w:r w:rsidR="00421271" w:rsidRPr="00421271">
          <w:rPr>
            <w:rStyle w:val="Hyperlink"/>
            <w:rFonts w:ascii="Times New Roman" w:hAnsi="Times New Roman" w:cs="Times New Roman"/>
            <w:i/>
            <w:noProof/>
            <w:sz w:val="24"/>
            <w:szCs w:val="24"/>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3</w:t>
        </w:r>
        <w:r w:rsidR="00421271" w:rsidRPr="00421271">
          <w:rPr>
            <w:rFonts w:ascii="Times New Roman" w:hAnsi="Times New Roman" w:cs="Times New Roman"/>
            <w:noProof/>
            <w:webHidden/>
            <w:sz w:val="24"/>
            <w:szCs w:val="24"/>
          </w:rPr>
          <w:fldChar w:fldCharType="end"/>
        </w:r>
      </w:hyperlink>
    </w:p>
    <w:p w14:paraId="72350FDA"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4" w:history="1">
        <w:r w:rsidR="00421271" w:rsidRPr="00421271">
          <w:rPr>
            <w:rStyle w:val="Hyperlink"/>
            <w:rFonts w:ascii="Times New Roman" w:hAnsi="Times New Roman" w:cs="Times New Roman"/>
            <w:noProof/>
            <w:sz w:val="24"/>
            <w:szCs w:val="24"/>
          </w:rPr>
          <w:t xml:space="preserve">Gambar 3.4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78AE162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5" w:history="1">
        <w:r w:rsidR="00421271" w:rsidRPr="00421271">
          <w:rPr>
            <w:rStyle w:val="Hyperlink"/>
            <w:rFonts w:ascii="Times New Roman" w:hAnsi="Times New Roman" w:cs="Times New Roman"/>
            <w:noProof/>
            <w:sz w:val="24"/>
            <w:szCs w:val="24"/>
          </w:rPr>
          <w:t xml:space="preserve">Gambar 3.5 </w:t>
        </w:r>
        <w:r w:rsidR="00421271" w:rsidRPr="00421271">
          <w:rPr>
            <w:rStyle w:val="Hyperlink"/>
            <w:rFonts w:ascii="Times New Roman" w:hAnsi="Times New Roman" w:cs="Times New Roman"/>
            <w:i/>
            <w:noProof/>
            <w:sz w:val="24"/>
            <w:szCs w:val="24"/>
          </w:rPr>
          <w:t>Entity Relationship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5</w:t>
        </w:r>
        <w:r w:rsidR="00421271" w:rsidRPr="00421271">
          <w:rPr>
            <w:rFonts w:ascii="Times New Roman" w:hAnsi="Times New Roman" w:cs="Times New Roman"/>
            <w:noProof/>
            <w:webHidden/>
            <w:sz w:val="24"/>
            <w:szCs w:val="24"/>
          </w:rPr>
          <w:fldChar w:fldCharType="end"/>
        </w:r>
      </w:hyperlink>
    </w:p>
    <w:p w14:paraId="4994CF0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6" w:history="1">
        <w:r w:rsidR="00421271" w:rsidRPr="00421271">
          <w:rPr>
            <w:rStyle w:val="Hyperlink"/>
            <w:rFonts w:ascii="Times New Roman" w:hAnsi="Times New Roman" w:cs="Times New Roman"/>
            <w:noProof/>
            <w:sz w:val="24"/>
            <w:szCs w:val="24"/>
          </w:rPr>
          <w:t>Gambar 3.6 Model Data Fisi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6CD718EE"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7" w:history="1">
        <w:r w:rsidR="00421271" w:rsidRPr="00421271">
          <w:rPr>
            <w:rStyle w:val="Hyperlink"/>
            <w:rFonts w:ascii="Times New Roman" w:hAnsi="Times New Roman" w:cs="Times New Roman"/>
            <w:noProof/>
            <w:sz w:val="24"/>
            <w:szCs w:val="24"/>
          </w:rPr>
          <w:t>Gambar 3.7 Desain 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12E4570D"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8" w:history="1">
        <w:r w:rsidR="00421271" w:rsidRPr="00421271">
          <w:rPr>
            <w:rStyle w:val="Hyperlink"/>
            <w:rFonts w:ascii="Times New Roman" w:hAnsi="Times New Roman" w:cs="Times New Roman"/>
            <w:noProof/>
            <w:sz w:val="24"/>
            <w:szCs w:val="24"/>
          </w:rPr>
          <w:t>Gambar 3.8 Desain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5CEC5979"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69" w:history="1">
        <w:r w:rsidR="00421271" w:rsidRPr="00421271">
          <w:rPr>
            <w:rStyle w:val="Hyperlink"/>
            <w:rFonts w:ascii="Times New Roman" w:hAnsi="Times New Roman" w:cs="Times New Roman"/>
            <w:noProof/>
            <w:sz w:val="24"/>
            <w:szCs w:val="24"/>
          </w:rPr>
          <w:t>Gambar 3.9 Desain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7231694B"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0" w:history="1">
        <w:r w:rsidR="00421271" w:rsidRPr="00421271">
          <w:rPr>
            <w:rStyle w:val="Hyperlink"/>
            <w:rFonts w:ascii="Times New Roman" w:hAnsi="Times New Roman" w:cs="Times New Roman"/>
            <w:noProof/>
            <w:sz w:val="24"/>
            <w:szCs w:val="24"/>
          </w:rPr>
          <w:t xml:space="preserve">Gambar 3.10 Desain </w:t>
        </w:r>
        <w:r w:rsidR="00421271" w:rsidRPr="00421271">
          <w:rPr>
            <w:rStyle w:val="Hyperlink"/>
            <w:rFonts w:ascii="Times New Roman" w:hAnsi="Times New Roman" w:cs="Times New Roman"/>
            <w:i/>
            <w:noProof/>
            <w:sz w:val="24"/>
            <w:szCs w:val="24"/>
          </w:rPr>
          <w:t>Login Sec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1</w:t>
        </w:r>
        <w:r w:rsidR="00421271" w:rsidRPr="00421271">
          <w:rPr>
            <w:rFonts w:ascii="Times New Roman" w:hAnsi="Times New Roman" w:cs="Times New Roman"/>
            <w:noProof/>
            <w:webHidden/>
            <w:sz w:val="24"/>
            <w:szCs w:val="24"/>
          </w:rPr>
          <w:fldChar w:fldCharType="end"/>
        </w:r>
      </w:hyperlink>
    </w:p>
    <w:p w14:paraId="6CA1697D"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1" w:history="1">
        <w:r w:rsidR="00421271" w:rsidRPr="00421271">
          <w:rPr>
            <w:rStyle w:val="Hyperlink"/>
            <w:rFonts w:ascii="Times New Roman" w:hAnsi="Times New Roman" w:cs="Times New Roman"/>
            <w:noProof/>
            <w:sz w:val="24"/>
            <w:szCs w:val="24"/>
          </w:rPr>
          <w:t>Gambar 3.11 Desain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2</w:t>
        </w:r>
        <w:r w:rsidR="00421271" w:rsidRPr="00421271">
          <w:rPr>
            <w:rFonts w:ascii="Times New Roman" w:hAnsi="Times New Roman" w:cs="Times New Roman"/>
            <w:noProof/>
            <w:webHidden/>
            <w:sz w:val="24"/>
            <w:szCs w:val="24"/>
          </w:rPr>
          <w:fldChar w:fldCharType="end"/>
        </w:r>
      </w:hyperlink>
    </w:p>
    <w:p w14:paraId="0758DB5F"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2" w:history="1">
        <w:r w:rsidR="00421271" w:rsidRPr="00421271">
          <w:rPr>
            <w:rStyle w:val="Hyperlink"/>
            <w:rFonts w:ascii="Times New Roman" w:hAnsi="Times New Roman" w:cs="Times New Roman"/>
            <w:noProof/>
            <w:sz w:val="24"/>
            <w:szCs w:val="24"/>
          </w:rPr>
          <w:t>Gambar 3.12 Desain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3</w:t>
        </w:r>
        <w:r w:rsidR="00421271" w:rsidRPr="00421271">
          <w:rPr>
            <w:rFonts w:ascii="Times New Roman" w:hAnsi="Times New Roman" w:cs="Times New Roman"/>
            <w:noProof/>
            <w:webHidden/>
            <w:sz w:val="24"/>
            <w:szCs w:val="24"/>
          </w:rPr>
          <w:fldChar w:fldCharType="end"/>
        </w:r>
      </w:hyperlink>
    </w:p>
    <w:p w14:paraId="76E481D5"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3" w:history="1">
        <w:r w:rsidR="00421271" w:rsidRPr="00421271">
          <w:rPr>
            <w:rStyle w:val="Hyperlink"/>
            <w:rFonts w:ascii="Times New Roman" w:hAnsi="Times New Roman" w:cs="Times New Roman"/>
            <w:noProof/>
            <w:sz w:val="24"/>
            <w:szCs w:val="24"/>
          </w:rPr>
          <w:t>Gambar 3.13 Desain Halaman Profil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3755BCAB"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4" w:history="1">
        <w:r w:rsidR="00421271" w:rsidRPr="00421271">
          <w:rPr>
            <w:rStyle w:val="Hyperlink"/>
            <w:rFonts w:ascii="Times New Roman" w:hAnsi="Times New Roman" w:cs="Times New Roman"/>
            <w:noProof/>
            <w:sz w:val="24"/>
            <w:szCs w:val="24"/>
          </w:rPr>
          <w:t xml:space="preserve">Gambar 3.14 Desain Halaman </w:t>
        </w:r>
        <w:r w:rsidR="00421271" w:rsidRPr="00421271">
          <w:rPr>
            <w:rStyle w:val="Hyperlink"/>
            <w:rFonts w:ascii="Times New Roman" w:hAnsi="Times New Roman" w:cs="Times New Roman"/>
            <w:i/>
            <w:noProof/>
            <w:sz w:val="24"/>
            <w:szCs w:val="24"/>
          </w:rPr>
          <w:t>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6F33C25C"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5" w:history="1">
        <w:r w:rsidR="00421271" w:rsidRPr="00421271">
          <w:rPr>
            <w:rStyle w:val="Hyperlink"/>
            <w:rFonts w:ascii="Times New Roman" w:hAnsi="Times New Roman" w:cs="Times New Roman"/>
            <w:noProof/>
            <w:sz w:val="24"/>
            <w:szCs w:val="24"/>
          </w:rPr>
          <w:t>Gambar 3.15 Desain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2FB4463F"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6" w:history="1">
        <w:r w:rsidR="00421271" w:rsidRPr="00421271">
          <w:rPr>
            <w:rStyle w:val="Hyperlink"/>
            <w:rFonts w:ascii="Times New Roman" w:hAnsi="Times New Roman" w:cs="Times New Roman"/>
            <w:noProof/>
            <w:sz w:val="24"/>
            <w:szCs w:val="24"/>
          </w:rPr>
          <w:t>Gambar 3.16 Desain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31F7BE6C"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7" w:history="1">
        <w:r w:rsidR="00421271" w:rsidRPr="00421271">
          <w:rPr>
            <w:rStyle w:val="Hyperlink"/>
            <w:rFonts w:ascii="Times New Roman" w:hAnsi="Times New Roman" w:cs="Times New Roman"/>
            <w:noProof/>
            <w:sz w:val="24"/>
            <w:szCs w:val="24"/>
          </w:rPr>
          <w:t>Gambar 3.17 Desain Halaman Verifikasi Akun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6</w:t>
        </w:r>
        <w:r w:rsidR="00421271" w:rsidRPr="00421271">
          <w:rPr>
            <w:rFonts w:ascii="Times New Roman" w:hAnsi="Times New Roman" w:cs="Times New Roman"/>
            <w:noProof/>
            <w:webHidden/>
            <w:sz w:val="24"/>
            <w:szCs w:val="24"/>
          </w:rPr>
          <w:fldChar w:fldCharType="end"/>
        </w:r>
      </w:hyperlink>
    </w:p>
    <w:p w14:paraId="0850FF6B"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8" w:history="1">
        <w:r w:rsidR="00421271" w:rsidRPr="00421271">
          <w:rPr>
            <w:rStyle w:val="Hyperlink"/>
            <w:rFonts w:ascii="Times New Roman" w:hAnsi="Times New Roman" w:cs="Times New Roman"/>
            <w:noProof/>
            <w:sz w:val="24"/>
            <w:szCs w:val="24"/>
          </w:rPr>
          <w:t>Gambar 3.18 Desain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7</w:t>
        </w:r>
        <w:r w:rsidR="00421271" w:rsidRPr="00421271">
          <w:rPr>
            <w:rFonts w:ascii="Times New Roman" w:hAnsi="Times New Roman" w:cs="Times New Roman"/>
            <w:noProof/>
            <w:webHidden/>
            <w:sz w:val="24"/>
            <w:szCs w:val="24"/>
          </w:rPr>
          <w:fldChar w:fldCharType="end"/>
        </w:r>
      </w:hyperlink>
    </w:p>
    <w:p w14:paraId="2663589B"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79" w:history="1">
        <w:r w:rsidR="00421271" w:rsidRPr="00421271">
          <w:rPr>
            <w:rStyle w:val="Hyperlink"/>
            <w:rFonts w:ascii="Times New Roman" w:hAnsi="Times New Roman" w:cs="Times New Roman"/>
            <w:noProof/>
            <w:sz w:val="24"/>
            <w:szCs w:val="24"/>
          </w:rPr>
          <w:t>Gambar 3.19 Desain Halaman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4C4AF6A5"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0" w:history="1">
        <w:r w:rsidR="00421271" w:rsidRPr="00421271">
          <w:rPr>
            <w:rStyle w:val="Hyperlink"/>
            <w:rFonts w:ascii="Times New Roman" w:hAnsi="Times New Roman" w:cs="Times New Roman"/>
            <w:noProof/>
            <w:sz w:val="24"/>
            <w:szCs w:val="24"/>
          </w:rPr>
          <w:t xml:space="preserve">Gambar 3.20 Desain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72E4E49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1" w:history="1">
        <w:r w:rsidR="00421271" w:rsidRPr="00421271">
          <w:rPr>
            <w:rStyle w:val="Hyperlink"/>
            <w:rFonts w:ascii="Times New Roman" w:hAnsi="Times New Roman" w:cs="Times New Roman"/>
            <w:noProof/>
            <w:sz w:val="24"/>
            <w:szCs w:val="24"/>
          </w:rPr>
          <w:t xml:space="preserve">Gambar 4.1 Halaman Utama pada </w:t>
        </w:r>
        <w:r w:rsidR="00421271" w:rsidRPr="00421271">
          <w:rPr>
            <w:rStyle w:val="Hyperlink"/>
            <w:rFonts w:ascii="Times New Roman" w:hAnsi="Times New Roman" w:cs="Times New Roman"/>
            <w:i/>
            <w:noProof/>
            <w:sz w:val="24"/>
            <w:szCs w:val="24"/>
          </w:rPr>
          <w:t>Desktop</w:t>
        </w:r>
        <w:r w:rsidR="00421271" w:rsidRPr="00421271">
          <w:rPr>
            <w:rStyle w:val="Hyperlink"/>
            <w:rFonts w:ascii="Times New Roman" w:hAnsi="Times New Roman" w:cs="Times New Roman"/>
            <w:noProof/>
            <w:sz w:val="24"/>
            <w:szCs w:val="24"/>
          </w:rPr>
          <w:t xml:space="preserve"> (a) dan </w:t>
        </w:r>
        <w:r w:rsidR="00421271" w:rsidRPr="00421271">
          <w:rPr>
            <w:rStyle w:val="Hyperlink"/>
            <w:rFonts w:ascii="Times New Roman" w:hAnsi="Times New Roman" w:cs="Times New Roman"/>
            <w:i/>
            <w:noProof/>
            <w:sz w:val="24"/>
            <w:szCs w:val="24"/>
          </w:rPr>
          <w:t xml:space="preserve">Mobile </w:t>
        </w:r>
        <w:r w:rsidR="00421271" w:rsidRPr="00421271">
          <w:rPr>
            <w:rStyle w:val="Hyperlink"/>
            <w:rFonts w:ascii="Times New Roman" w:hAnsi="Times New Roman" w:cs="Times New Roman"/>
            <w:noProof/>
            <w:sz w:val="24"/>
            <w:szCs w:val="24"/>
          </w:rPr>
          <w:t>(b)</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6</w:t>
        </w:r>
        <w:r w:rsidR="00421271" w:rsidRPr="00421271">
          <w:rPr>
            <w:rFonts w:ascii="Times New Roman" w:hAnsi="Times New Roman" w:cs="Times New Roman"/>
            <w:noProof/>
            <w:webHidden/>
            <w:sz w:val="24"/>
            <w:szCs w:val="24"/>
          </w:rPr>
          <w:fldChar w:fldCharType="end"/>
        </w:r>
      </w:hyperlink>
    </w:p>
    <w:p w14:paraId="52226E1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2" w:history="1">
        <w:r w:rsidR="00421271" w:rsidRPr="00421271">
          <w:rPr>
            <w:rStyle w:val="Hyperlink"/>
            <w:rFonts w:ascii="Times New Roman" w:hAnsi="Times New Roman" w:cs="Times New Roman"/>
            <w:noProof/>
            <w:sz w:val="24"/>
            <w:szCs w:val="24"/>
          </w:rPr>
          <w:t>Gambar 4.2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0DE63E4D"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3" w:history="1">
        <w:r w:rsidR="00421271" w:rsidRPr="00421271">
          <w:rPr>
            <w:rStyle w:val="Hyperlink"/>
            <w:rFonts w:ascii="Times New Roman" w:hAnsi="Times New Roman" w:cs="Times New Roman"/>
            <w:noProof/>
            <w:sz w:val="24"/>
            <w:szCs w:val="24"/>
          </w:rPr>
          <w:t>Gambar 4.3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9</w:t>
        </w:r>
        <w:r w:rsidR="00421271" w:rsidRPr="00421271">
          <w:rPr>
            <w:rFonts w:ascii="Times New Roman" w:hAnsi="Times New Roman" w:cs="Times New Roman"/>
            <w:noProof/>
            <w:webHidden/>
            <w:sz w:val="24"/>
            <w:szCs w:val="24"/>
          </w:rPr>
          <w:fldChar w:fldCharType="end"/>
        </w:r>
      </w:hyperlink>
    </w:p>
    <w:p w14:paraId="54F0D08F" w14:textId="630A2C25" w:rsidR="00421271" w:rsidRDefault="00000000" w:rsidP="00421271">
      <w:pPr>
        <w:pStyle w:val="TabelGambar"/>
        <w:tabs>
          <w:tab w:val="right" w:leader="dot" w:pos="7927"/>
        </w:tabs>
        <w:spacing w:line="360" w:lineRule="auto"/>
        <w:rPr>
          <w:rFonts w:ascii="Times New Roman" w:hAnsi="Times New Roman" w:cs="Times New Roman"/>
          <w:noProof/>
          <w:sz w:val="24"/>
          <w:szCs w:val="24"/>
        </w:rPr>
      </w:pPr>
      <w:hyperlink w:anchor="_Toc52930084" w:history="1">
        <w:r w:rsidR="00421271" w:rsidRPr="00421271">
          <w:rPr>
            <w:rStyle w:val="Hyperlink"/>
            <w:rFonts w:ascii="Times New Roman" w:hAnsi="Times New Roman" w:cs="Times New Roman"/>
            <w:noProof/>
            <w:sz w:val="24"/>
            <w:szCs w:val="24"/>
          </w:rPr>
          <w:t>Gambar 4.4 Menu</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357DEDD1"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5" w:history="1">
        <w:r w:rsidR="00421271" w:rsidRPr="00421271">
          <w:rPr>
            <w:rStyle w:val="Hyperlink"/>
            <w:rFonts w:ascii="Times New Roman" w:hAnsi="Times New Roman" w:cs="Times New Roman"/>
            <w:noProof/>
            <w:sz w:val="24"/>
            <w:szCs w:val="24"/>
          </w:rPr>
          <w:t>Gambar 4.5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B194C09"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6" w:history="1">
        <w:r w:rsidR="00421271" w:rsidRPr="00421271">
          <w:rPr>
            <w:rStyle w:val="Hyperlink"/>
            <w:rFonts w:ascii="Times New Roman" w:hAnsi="Times New Roman" w:cs="Times New Roman"/>
            <w:noProof/>
            <w:sz w:val="24"/>
            <w:szCs w:val="24"/>
          </w:rPr>
          <w:t>Gambar 4.6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3</w:t>
        </w:r>
        <w:r w:rsidR="00421271" w:rsidRPr="00421271">
          <w:rPr>
            <w:rFonts w:ascii="Times New Roman" w:hAnsi="Times New Roman" w:cs="Times New Roman"/>
            <w:noProof/>
            <w:webHidden/>
            <w:sz w:val="24"/>
            <w:szCs w:val="24"/>
          </w:rPr>
          <w:fldChar w:fldCharType="end"/>
        </w:r>
      </w:hyperlink>
    </w:p>
    <w:p w14:paraId="5486B854"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7" w:history="1">
        <w:r w:rsidR="00421271" w:rsidRPr="00421271">
          <w:rPr>
            <w:rStyle w:val="Hyperlink"/>
            <w:rFonts w:ascii="Times New Roman" w:hAnsi="Times New Roman" w:cs="Times New Roman"/>
            <w:noProof/>
            <w:sz w:val="24"/>
            <w:szCs w:val="24"/>
          </w:rPr>
          <w:t>Gambar 4.7 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F5A5E28"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8" w:history="1">
        <w:r w:rsidR="00421271" w:rsidRPr="00421271">
          <w:rPr>
            <w:rStyle w:val="Hyperlink"/>
            <w:rFonts w:ascii="Times New Roman" w:hAnsi="Times New Roman" w:cs="Times New Roman"/>
            <w:noProof/>
            <w:sz w:val="24"/>
            <w:szCs w:val="24"/>
          </w:rPr>
          <w:t>Gambar 4.8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9</w:t>
        </w:r>
        <w:r w:rsidR="00421271" w:rsidRPr="00421271">
          <w:rPr>
            <w:rFonts w:ascii="Times New Roman" w:hAnsi="Times New Roman" w:cs="Times New Roman"/>
            <w:noProof/>
            <w:webHidden/>
            <w:sz w:val="24"/>
            <w:szCs w:val="24"/>
          </w:rPr>
          <w:fldChar w:fldCharType="end"/>
        </w:r>
      </w:hyperlink>
    </w:p>
    <w:p w14:paraId="58DB1718"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89" w:history="1">
        <w:r w:rsidR="00421271" w:rsidRPr="00421271">
          <w:rPr>
            <w:rStyle w:val="Hyperlink"/>
            <w:rFonts w:ascii="Times New Roman" w:hAnsi="Times New Roman" w:cs="Times New Roman"/>
            <w:noProof/>
            <w:sz w:val="24"/>
            <w:szCs w:val="24"/>
          </w:rPr>
          <w:t>Gambar 4.9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6811E981"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0" w:history="1">
        <w:r w:rsidR="00421271" w:rsidRPr="00421271">
          <w:rPr>
            <w:rStyle w:val="Hyperlink"/>
            <w:rFonts w:ascii="Times New Roman" w:hAnsi="Times New Roman" w:cs="Times New Roman"/>
            <w:noProof/>
            <w:sz w:val="24"/>
            <w:szCs w:val="24"/>
          </w:rPr>
          <w:t>Gambar 4.10 Halaman Prof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1237E863"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1" w:history="1">
        <w:r w:rsidR="00421271" w:rsidRPr="00421271">
          <w:rPr>
            <w:rStyle w:val="Hyperlink"/>
            <w:rFonts w:ascii="Times New Roman" w:hAnsi="Times New Roman" w:cs="Times New Roman"/>
            <w:noProof/>
            <w:sz w:val="24"/>
            <w:szCs w:val="24"/>
          </w:rPr>
          <w:t>Gambar 4.11 Bagian</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05DACE5F"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2" w:history="1">
        <w:r w:rsidR="00421271" w:rsidRPr="00421271">
          <w:rPr>
            <w:rStyle w:val="Hyperlink"/>
            <w:rFonts w:ascii="Times New Roman" w:hAnsi="Times New Roman" w:cs="Times New Roman"/>
            <w:noProof/>
            <w:sz w:val="24"/>
            <w:szCs w:val="24"/>
          </w:rPr>
          <w:t>Gambar 4.12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1</w:t>
        </w:r>
        <w:r w:rsidR="00421271" w:rsidRPr="00421271">
          <w:rPr>
            <w:rFonts w:ascii="Times New Roman" w:hAnsi="Times New Roman" w:cs="Times New Roman"/>
            <w:noProof/>
            <w:webHidden/>
            <w:sz w:val="24"/>
            <w:szCs w:val="24"/>
          </w:rPr>
          <w:fldChar w:fldCharType="end"/>
        </w:r>
      </w:hyperlink>
    </w:p>
    <w:p w14:paraId="362BD30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3" w:history="1">
        <w:r w:rsidR="00421271" w:rsidRPr="00421271">
          <w:rPr>
            <w:rStyle w:val="Hyperlink"/>
            <w:rFonts w:ascii="Times New Roman" w:hAnsi="Times New Roman" w:cs="Times New Roman"/>
            <w:noProof/>
            <w:sz w:val="24"/>
            <w:szCs w:val="24"/>
          </w:rPr>
          <w:t xml:space="preserve">Gambar 4.13 Implementasi Fitur </w:t>
        </w:r>
        <w:r w:rsidR="00421271" w:rsidRPr="00421271">
          <w:rPr>
            <w:rStyle w:val="Hyperlink"/>
            <w:rFonts w:ascii="Times New Roman" w:hAnsi="Times New Roman" w:cs="Times New Roman"/>
            <w:i/>
            <w:noProof/>
            <w:sz w:val="24"/>
            <w:szCs w:val="24"/>
          </w:rPr>
          <w:t>Offline</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6</w:t>
        </w:r>
        <w:r w:rsidR="00421271" w:rsidRPr="00421271">
          <w:rPr>
            <w:rFonts w:ascii="Times New Roman" w:hAnsi="Times New Roman" w:cs="Times New Roman"/>
            <w:noProof/>
            <w:webHidden/>
            <w:sz w:val="24"/>
            <w:szCs w:val="24"/>
          </w:rPr>
          <w:fldChar w:fldCharType="end"/>
        </w:r>
      </w:hyperlink>
    </w:p>
    <w:p w14:paraId="4A4B7614"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4" w:history="1">
        <w:r w:rsidR="00421271" w:rsidRPr="00421271">
          <w:rPr>
            <w:rStyle w:val="Hyperlink"/>
            <w:rFonts w:ascii="Times New Roman" w:hAnsi="Times New Roman" w:cs="Times New Roman"/>
            <w:noProof/>
            <w:sz w:val="24"/>
            <w:szCs w:val="24"/>
          </w:rPr>
          <w:t xml:space="preserve">Gambar 4.14 Implementasi Fitur </w:t>
        </w:r>
        <w:r w:rsidR="00421271" w:rsidRPr="00421271">
          <w:rPr>
            <w:rStyle w:val="Hyperlink"/>
            <w:rFonts w:ascii="Times New Roman" w:hAnsi="Times New Roman" w:cs="Times New Roman"/>
            <w:i/>
            <w:noProof/>
            <w:sz w:val="24"/>
            <w:szCs w:val="24"/>
          </w:rPr>
          <w:t>add to homescree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4BFDC27E"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5" w:history="1">
        <w:r w:rsidR="00421271" w:rsidRPr="00421271">
          <w:rPr>
            <w:rStyle w:val="Hyperlink"/>
            <w:rFonts w:ascii="Times New Roman" w:hAnsi="Times New Roman" w:cs="Times New Roman"/>
            <w:noProof/>
            <w:sz w:val="24"/>
            <w:szCs w:val="24"/>
          </w:rPr>
          <w:t xml:space="preserve">Gambar 4.15 Web Dalam Bentuk </w:t>
        </w:r>
        <w:r w:rsidR="00421271" w:rsidRPr="00421271">
          <w:rPr>
            <w:rStyle w:val="Hyperlink"/>
            <w:rFonts w:ascii="Times New Roman" w:hAnsi="Times New Roman" w:cs="Times New Roman"/>
            <w:i/>
            <w:noProof/>
            <w:sz w:val="24"/>
            <w:szCs w:val="24"/>
          </w:rPr>
          <w:t>Native Ap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611B44D2"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6" w:history="1">
        <w:r w:rsidR="00421271" w:rsidRPr="00421271">
          <w:rPr>
            <w:rStyle w:val="Hyperlink"/>
            <w:rFonts w:ascii="Times New Roman" w:hAnsi="Times New Roman" w:cs="Times New Roman"/>
            <w:noProof/>
            <w:sz w:val="24"/>
            <w:szCs w:val="24"/>
          </w:rPr>
          <w:t>Gambar 4.16 Tampilan Profil Setelah Diperbaharu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6E2C1F74"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7" w:history="1">
        <w:r w:rsidR="00421271" w:rsidRPr="00421271">
          <w:rPr>
            <w:rStyle w:val="Hyperlink"/>
            <w:rFonts w:ascii="Times New Roman" w:hAnsi="Times New Roman" w:cs="Times New Roman"/>
            <w:noProof/>
            <w:sz w:val="24"/>
            <w:szCs w:val="24"/>
          </w:rPr>
          <w:t>Gambar 4.17 Halaman Edit Unggah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6</w:t>
        </w:r>
        <w:r w:rsidR="00421271" w:rsidRPr="00421271">
          <w:rPr>
            <w:rFonts w:ascii="Times New Roman" w:hAnsi="Times New Roman" w:cs="Times New Roman"/>
            <w:noProof/>
            <w:webHidden/>
            <w:sz w:val="24"/>
            <w:szCs w:val="24"/>
          </w:rPr>
          <w:fldChar w:fldCharType="end"/>
        </w:r>
      </w:hyperlink>
    </w:p>
    <w:p w14:paraId="2DBF85F3"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8" w:history="1">
        <w:r w:rsidR="00421271" w:rsidRPr="00421271">
          <w:rPr>
            <w:rStyle w:val="Hyperlink"/>
            <w:rFonts w:ascii="Times New Roman" w:hAnsi="Times New Roman" w:cs="Times New Roman"/>
            <w:noProof/>
            <w:sz w:val="24"/>
            <w:szCs w:val="24"/>
          </w:rPr>
          <w:t>Gambar 4.18 Navigator Men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8</w:t>
        </w:r>
        <w:r w:rsidR="00421271" w:rsidRPr="00421271">
          <w:rPr>
            <w:rFonts w:ascii="Times New Roman" w:hAnsi="Times New Roman" w:cs="Times New Roman"/>
            <w:noProof/>
            <w:webHidden/>
            <w:sz w:val="24"/>
            <w:szCs w:val="24"/>
          </w:rPr>
          <w:fldChar w:fldCharType="end"/>
        </w:r>
      </w:hyperlink>
    </w:p>
    <w:p w14:paraId="278288D4"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099" w:history="1">
        <w:r w:rsidR="00421271" w:rsidRPr="00421271">
          <w:rPr>
            <w:rStyle w:val="Hyperlink"/>
            <w:rFonts w:ascii="Times New Roman" w:hAnsi="Times New Roman" w:cs="Times New Roman"/>
            <w:noProof/>
            <w:sz w:val="24"/>
            <w:szCs w:val="24"/>
          </w:rPr>
          <w:t xml:space="preserve">Gambar 4.19 Menu </w:t>
        </w:r>
        <w:r w:rsidR="00421271" w:rsidRPr="00421271">
          <w:rPr>
            <w:rStyle w:val="Hyperlink"/>
            <w:rFonts w:ascii="Times New Roman" w:hAnsi="Times New Roman" w:cs="Times New Roman"/>
            <w:i/>
            <w:noProof/>
            <w:sz w:val="24"/>
            <w:szCs w:val="24"/>
          </w:rPr>
          <w:t>Login</w:t>
        </w:r>
        <w:r w:rsidR="00421271" w:rsidRPr="00421271">
          <w:rPr>
            <w:rStyle w:val="Hyperlink"/>
            <w:rFonts w:ascii="Times New Roman" w:hAnsi="Times New Roman" w:cs="Times New Roman"/>
            <w:noProof/>
            <w:sz w:val="24"/>
            <w:szCs w:val="24"/>
          </w:rPr>
          <w:t xml:space="preserve"> pada </w:t>
        </w:r>
        <w:r w:rsidR="00421271" w:rsidRPr="00421271">
          <w:rPr>
            <w:rStyle w:val="Hyperlink"/>
            <w:rFonts w:ascii="Times New Roman" w:hAnsi="Times New Roman" w:cs="Times New Roman"/>
            <w:i/>
            <w:noProof/>
            <w:sz w:val="24"/>
            <w:szCs w:val="24"/>
          </w:rPr>
          <w:t>Smartphone</w:t>
        </w:r>
        <w:r w:rsidR="00421271" w:rsidRPr="00421271">
          <w:rPr>
            <w:rStyle w:val="Hyperlink"/>
            <w:rFonts w:ascii="Times New Roman" w:hAnsi="Times New Roman" w:cs="Times New Roman"/>
            <w:noProof/>
            <w:sz w:val="24"/>
            <w:szCs w:val="24"/>
          </w:rPr>
          <w:t xml:space="preserve"> (a) Lama (b) Bar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55C806C7"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100" w:history="1">
        <w:r w:rsidR="00421271" w:rsidRPr="00421271">
          <w:rPr>
            <w:rStyle w:val="Hyperlink"/>
            <w:rFonts w:ascii="Times New Roman" w:hAnsi="Times New Roman" w:cs="Times New Roman"/>
            <w:noProof/>
            <w:sz w:val="24"/>
            <w:szCs w:val="24"/>
          </w:rPr>
          <w:t>Gambar 4.20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75B8F15B" w14:textId="77777777" w:rsidR="00421271" w:rsidRPr="00421271" w:rsidRDefault="00000000" w:rsidP="00421271">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52930101" w:history="1">
        <w:r w:rsidR="00421271" w:rsidRPr="00421271">
          <w:rPr>
            <w:rStyle w:val="Hyperlink"/>
            <w:rFonts w:ascii="Times New Roman" w:hAnsi="Times New Roman" w:cs="Times New Roman"/>
            <w:noProof/>
            <w:sz w:val="24"/>
            <w:szCs w:val="24"/>
          </w:rPr>
          <w:t xml:space="preserve">Gambar 4.21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1</w:t>
        </w:r>
        <w:r w:rsidR="00421271" w:rsidRPr="00421271">
          <w:rPr>
            <w:rFonts w:ascii="Times New Roman" w:hAnsi="Times New Roman" w:cs="Times New Roman"/>
            <w:noProof/>
            <w:webHidden/>
            <w:sz w:val="24"/>
            <w:szCs w:val="24"/>
          </w:rPr>
          <w:fldChar w:fldCharType="end"/>
        </w:r>
      </w:hyperlink>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DC44FD">
          <w:headerReference w:type="default" r:id="rId25"/>
          <w:footerReference w:type="default" r:id="rId26"/>
          <w:footerReference w:type="first" r:id="rId27"/>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 w:val="24"/>
          <w:szCs w:val="24"/>
        </w:rPr>
        <w:fldChar w:fldCharType="end"/>
      </w:r>
      <w:commentRangeEnd w:id="17"/>
      <w:r w:rsidR="00910F10">
        <w:rPr>
          <w:rStyle w:val="ReferensiKomentar"/>
        </w:rPr>
        <w:commentReference w:id="17"/>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Judul1"/>
        <w:numPr>
          <w:ilvl w:val="0"/>
          <w:numId w:val="0"/>
        </w:numPr>
        <w:spacing w:line="960" w:lineRule="auto"/>
        <w:jc w:val="center"/>
        <w:rPr>
          <w:rFonts w:cs="Times New Roman"/>
          <w:b/>
          <w:szCs w:val="24"/>
        </w:rPr>
      </w:pPr>
      <w:bookmarkStart w:id="18" w:name="_Toc52929848"/>
      <w:commentRangeStart w:id="19"/>
      <w:r w:rsidRPr="00493F89">
        <w:rPr>
          <w:rFonts w:cs="Times New Roman"/>
          <w:b/>
          <w:szCs w:val="24"/>
        </w:rPr>
        <w:lastRenderedPageBreak/>
        <w:t xml:space="preserve">DAFTAR </w:t>
      </w:r>
      <w:commentRangeStart w:id="20"/>
      <w:r w:rsidRPr="00493F89">
        <w:rPr>
          <w:rFonts w:cs="Times New Roman"/>
          <w:b/>
          <w:szCs w:val="24"/>
        </w:rPr>
        <w:t>LAMPIRAN</w:t>
      </w:r>
      <w:bookmarkEnd w:id="18"/>
      <w:commentRangeEnd w:id="20"/>
      <w:r w:rsidR="00E35086">
        <w:rPr>
          <w:rStyle w:val="ReferensiKomentar"/>
          <w:rFonts w:ascii="Arial" w:eastAsia="Arial" w:hAnsi="Arial" w:cs="Arial"/>
          <w:color w:val="auto"/>
        </w:rPr>
        <w:commentReference w:id="20"/>
      </w:r>
      <w:commentRangeEnd w:id="19"/>
      <w:r w:rsidR="002F55E3">
        <w:rPr>
          <w:rStyle w:val="ReferensiKomentar"/>
          <w:rFonts w:ascii="Arial" w:eastAsia="Arial" w:hAnsi="Arial" w:cs="Arial"/>
          <w:color w:val="auto"/>
        </w:rPr>
        <w:commentReference w:id="19"/>
      </w:r>
    </w:p>
    <w:p w14:paraId="6DA32D1F" w14:textId="77777777" w:rsidR="00493F89" w:rsidRPr="00493F89" w:rsidRDefault="00150330" w:rsidP="00493F89">
      <w:pPr>
        <w:pStyle w:val="TabelGambar"/>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0</w:t>
        </w:r>
        <w:r w:rsidR="00493F89" w:rsidRPr="00493F89">
          <w:rPr>
            <w:rFonts w:ascii="Times New Roman" w:hAnsi="Times New Roman" w:cs="Times New Roman"/>
            <w:noProof/>
            <w:webHidden/>
            <w:sz w:val="24"/>
            <w:szCs w:val="24"/>
          </w:rPr>
          <w:fldChar w:fldCharType="end"/>
        </w:r>
      </w:hyperlink>
    </w:p>
    <w:p w14:paraId="2806DED9" w14:textId="77777777" w:rsidR="00493F89" w:rsidRPr="00493F89" w:rsidRDefault="00000000" w:rsidP="00493F89">
      <w:pPr>
        <w:pStyle w:val="TabelGambar"/>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6</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28"/>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Judul1"/>
        <w:spacing w:line="480" w:lineRule="auto"/>
        <w:jc w:val="center"/>
        <w:rPr>
          <w:rFonts w:cs="Times New Roman"/>
          <w:b/>
        </w:rPr>
      </w:pPr>
      <w:bookmarkStart w:id="21" w:name="_Toc52929849"/>
      <w:commentRangeStart w:id="22"/>
      <w:r w:rsidRPr="00660674">
        <w:rPr>
          <w:rFonts w:cs="Times New Roman"/>
          <w:b/>
        </w:rPr>
        <w:lastRenderedPageBreak/>
        <w:t>BAB I</w:t>
      </w:r>
      <w:bookmarkEnd w:id="21"/>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commentRangeEnd w:id="22"/>
      <w:r w:rsidR="00E35086">
        <w:rPr>
          <w:rStyle w:val="ReferensiKomentar"/>
        </w:rPr>
        <w:commentReference w:id="22"/>
      </w:r>
    </w:p>
    <w:p w14:paraId="68A57A05" w14:textId="77777777" w:rsidR="00761C89"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23" w:name="_Toc52929850"/>
      <w:commentRangeStart w:id="24"/>
      <w:r w:rsidRPr="00660674">
        <w:rPr>
          <w:rFonts w:ascii="Times New Roman" w:hAnsi="Times New Roman" w:cs="Times New Roman"/>
          <w:b/>
          <w:sz w:val="24"/>
          <w:szCs w:val="24"/>
        </w:rPr>
        <w:t>Latar Belakang</w:t>
      </w:r>
      <w:bookmarkEnd w:id="23"/>
      <w:r w:rsidRPr="00660674">
        <w:rPr>
          <w:rFonts w:ascii="Times New Roman" w:hAnsi="Times New Roman" w:cs="Times New Roman"/>
          <w:b/>
          <w:sz w:val="24"/>
          <w:szCs w:val="24"/>
        </w:rPr>
        <w:t xml:space="preserve"> </w:t>
      </w:r>
      <w:commentRangeEnd w:id="24"/>
      <w:r w:rsidR="002F55E3">
        <w:rPr>
          <w:rStyle w:val="ReferensiKomentar"/>
        </w:rPr>
        <w:commentReference w:id="24"/>
      </w:r>
    </w:p>
    <w:p w14:paraId="225924E9" w14:textId="64B25DF9" w:rsidR="00761C89" w:rsidRDefault="00F147E2" w:rsidP="006A396A">
      <w:pPr>
        <w:pStyle w:val="NormalWeb"/>
        <w:spacing w:before="0" w:beforeAutospacing="0" w:after="240" w:afterAutospacing="0" w:line="480" w:lineRule="auto"/>
        <w:ind w:firstLine="567"/>
        <w:jc w:val="both"/>
        <w:rPr>
          <w:color w:val="000000"/>
        </w:rPr>
      </w:pPr>
      <w:r>
        <w:rPr>
          <w:color w:val="000000"/>
        </w:rPr>
        <w:t>Restoran adalah suatu tempat atau bangunan yang diorganisasikan secara komersial, yang menyelenggarakan pelayanan dengan baik kepada semua tamu, baik berupa kegiatan makan maupun minum. Restoran merupakan tempat yang banyak dikunjungi setiap harinya, karena restoran menyediaka makanan dan minuman yang sudah menjadi kebutuhan manusia. Selain sebagai tempat makan dan minum, restoran juga sering kali dijadikan tempat pertemuan seperti rapat kantor atau sekedar berkumpul dengan teman-teman.</w:t>
      </w:r>
    </w:p>
    <w:p w14:paraId="29CBFFA9" w14:textId="4F21F2D3" w:rsidR="00CA293E" w:rsidRDefault="00CA293E" w:rsidP="006A396A">
      <w:pPr>
        <w:pStyle w:val="NormalWeb"/>
        <w:spacing w:before="0" w:beforeAutospacing="0" w:after="240" w:afterAutospacing="0" w:line="480" w:lineRule="auto"/>
        <w:ind w:firstLine="567"/>
        <w:jc w:val="both"/>
        <w:rPr>
          <w:color w:val="000000"/>
        </w:rPr>
      </w:pPr>
      <w:r>
        <w:rPr>
          <w:color w:val="000000"/>
        </w:rPr>
        <w:t>Bagi seorang muslim sudah menjadi kewajiban untuk memilih makanan yang halal dan menjauhi makanan yang haram. Di era sekarang, makanan halal dan haram terkadang susah dibedakan secara kasat mata karena banyak oknum yang memasukkan sesuatu yang haram ke dalam makanan yang halal. Maka,</w:t>
      </w:r>
      <w:r w:rsidR="00161904">
        <w:rPr>
          <w:color w:val="000000"/>
        </w:rPr>
        <w:t xml:space="preserve"> penting bagi seorang muslin untuk memilih restoran yang sudah tersetifikasi halal oleh MUI (Majelis Ulama Indonesia) untuk menjamin makanan dan minuman yang disajikan restoran tersebut halal atau tidak. Karena MUI memiliki LPPOM (Lembaga Pengkajian Pangan, Obat-obatan dan Kosmetika) yang menjadi lembaga sertifikasi halal pertama dan terpercaya di Indonesia.</w:t>
      </w:r>
    </w:p>
    <w:p w14:paraId="646D7585" w14:textId="46DA535D" w:rsidR="00161904" w:rsidRDefault="000E0C94" w:rsidP="006A396A">
      <w:pPr>
        <w:pStyle w:val="NormalWeb"/>
        <w:spacing w:before="0" w:beforeAutospacing="0" w:after="240" w:afterAutospacing="0" w:line="480" w:lineRule="auto"/>
        <w:ind w:firstLine="567"/>
        <w:jc w:val="both"/>
        <w:rPr>
          <w:color w:val="000000"/>
        </w:rPr>
      </w:pPr>
      <w:r>
        <w:rPr>
          <w:color w:val="000000"/>
        </w:rPr>
        <w:t xml:space="preserve">Fenomena yang teradi saat ini ialah, banyak restoran yang belum tersertifikasi halal oleh MUI, namun banyak dari pelanggannya yang beragama Islam. Hal ini </w:t>
      </w:r>
      <w:r>
        <w:rPr>
          <w:color w:val="000000"/>
        </w:rPr>
        <w:lastRenderedPageBreak/>
        <w:t>terjadi karena produk yang dijual restoran tersebut dianggap halal karena secara kasat mata zat dari produk tersebut memang halal. Namun, jika sebuah restoran tidak bisa mendapatkan sertifikasi halal dari MUI berarti ada suatu hal yang mengharamkan produk dari restoran tersebut.</w:t>
      </w:r>
    </w:p>
    <w:p w14:paraId="40BCF14C" w14:textId="3B556E5E" w:rsidR="000E0C94" w:rsidRPr="005D190D" w:rsidRDefault="000E0C94" w:rsidP="006A396A">
      <w:pPr>
        <w:pStyle w:val="NormalWeb"/>
        <w:spacing w:before="0" w:beforeAutospacing="0" w:after="240" w:afterAutospacing="0" w:line="480" w:lineRule="auto"/>
        <w:ind w:firstLine="567"/>
        <w:jc w:val="both"/>
        <w:rPr>
          <w:color w:val="000000"/>
        </w:rPr>
      </w:pPr>
      <w:r>
        <w:rPr>
          <w:color w:val="000000"/>
        </w:rPr>
        <w:t>Ada beberapa faktor yang menyebabkan masih banyak pelanggan muslim pada restoran yang belum tersertifikasi halal oleh MUI, salah satunya yaitu</w:t>
      </w:r>
      <w:r w:rsidR="005D190D">
        <w:rPr>
          <w:color w:val="000000"/>
        </w:rPr>
        <w:t xml:space="preserve"> para pelanggan muslim tersebut tidak mengetahui bahwa restoran tersebut belum tersertifikasi halal oleh MUI. Oleh karena itu penulis menyusun tugas akhir dengan judul “Sistem Informasi Geografis Berbasis </w:t>
      </w:r>
      <w:r w:rsidR="005D190D">
        <w:rPr>
          <w:i/>
          <w:iCs/>
          <w:color w:val="000000"/>
        </w:rPr>
        <w:t xml:space="preserve">Website </w:t>
      </w:r>
      <w:r w:rsidR="005D190D">
        <w:rPr>
          <w:color w:val="000000"/>
        </w:rPr>
        <w:t>Untuk Pemetaan Restoran Tersertifikasi Halal di Kota Bandung” yang bisa menjadi sumber informasi mengenai restoran tersertifikasi halal oleh MUI bagi muslim yang ada di Kota Bandung.</w:t>
      </w:r>
    </w:p>
    <w:p w14:paraId="50E9B8F0" w14:textId="77777777" w:rsidR="00BA6933"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25" w:name="_Toc52929851"/>
      <w:commentRangeStart w:id="26"/>
      <w:r w:rsidRPr="00660674">
        <w:rPr>
          <w:rFonts w:ascii="Times New Roman" w:hAnsi="Times New Roman" w:cs="Times New Roman"/>
          <w:b/>
          <w:sz w:val="24"/>
          <w:szCs w:val="24"/>
        </w:rPr>
        <w:t>Identifikasi Masalah</w:t>
      </w:r>
      <w:bookmarkEnd w:id="25"/>
      <w:commentRangeEnd w:id="26"/>
      <w:r w:rsidR="006F427B">
        <w:rPr>
          <w:rStyle w:val="ReferensiKomentar"/>
        </w:rPr>
        <w:commentReference w:id="26"/>
      </w:r>
    </w:p>
    <w:p w14:paraId="3168B52B" w14:textId="77777777" w:rsidR="00A72E4D" w:rsidRPr="00D71D3A" w:rsidRDefault="00370132" w:rsidP="00D71D3A">
      <w:pPr>
        <w:spacing w:line="480" w:lineRule="auto"/>
        <w:ind w:firstLine="566"/>
        <w:jc w:val="both"/>
        <w:rPr>
          <w:rFonts w:ascii="Times New Roman" w:hAnsi="Times New Roman" w:cs="Times New Roman"/>
          <w:sz w:val="24"/>
          <w:szCs w:val="24"/>
        </w:rPr>
      </w:pPr>
      <w:r w:rsidRPr="00D71D3A">
        <w:rPr>
          <w:rFonts w:ascii="Times New Roman" w:hAnsi="Times New Roman" w:cs="Times New Roman"/>
          <w:color w:val="000000"/>
          <w:sz w:val="24"/>
          <w:szCs w:val="24"/>
          <w:lang w:val="id-ID"/>
        </w:rPr>
        <w:t xml:space="preserve">Berdasarkan latar belakang </w:t>
      </w:r>
      <w:r w:rsidR="00256211" w:rsidRPr="00D71D3A">
        <w:rPr>
          <w:rFonts w:ascii="Times New Roman" w:hAnsi="Times New Roman" w:cs="Times New Roman"/>
          <w:color w:val="000000"/>
          <w:sz w:val="24"/>
          <w:szCs w:val="24"/>
        </w:rPr>
        <w:t>yang telah dijelaskan sebelumnya</w:t>
      </w:r>
      <w:r w:rsidRPr="00D71D3A">
        <w:rPr>
          <w:rFonts w:ascii="Times New Roman" w:hAnsi="Times New Roman" w:cs="Times New Roman"/>
          <w:color w:val="000000"/>
          <w:sz w:val="24"/>
          <w:szCs w:val="24"/>
          <w:lang w:val="id-ID"/>
        </w:rPr>
        <w:t xml:space="preserve">, </w:t>
      </w:r>
      <w:r w:rsidR="00A72E4D" w:rsidRPr="00D71D3A">
        <w:rPr>
          <w:rFonts w:ascii="Times New Roman" w:hAnsi="Times New Roman" w:cs="Times New Roman"/>
          <w:sz w:val="24"/>
          <w:szCs w:val="24"/>
        </w:rPr>
        <w:t>masalah yang akan dicari solusinya dalam penelitian ini adalah sebagai berikut:</w:t>
      </w:r>
    </w:p>
    <w:p w14:paraId="18FAEE44" w14:textId="79A0DA02" w:rsidR="00CC0376" w:rsidRPr="00D71D3A" w:rsidRDefault="00E63A7E" w:rsidP="0028172C">
      <w:pPr>
        <w:pStyle w:val="DaftarParagraf"/>
        <w:numPr>
          <w:ilvl w:val="6"/>
          <w:numId w:val="18"/>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etode apa yang digunakan</w:t>
      </w:r>
      <w:commentRangeStart w:id="27"/>
      <w:r w:rsidR="005238A6" w:rsidRPr="00D71D3A">
        <w:rPr>
          <w:rFonts w:ascii="Times New Roman" w:hAnsi="Times New Roman" w:cs="Times New Roman"/>
          <w:sz w:val="24"/>
          <w:szCs w:val="24"/>
        </w:rPr>
        <w:t xml:space="preserve"> dalam </w:t>
      </w:r>
      <w:r w:rsidR="00D71D3A">
        <w:rPr>
          <w:rFonts w:ascii="Times New Roman" w:hAnsi="Times New Roman" w:cs="Times New Roman"/>
          <w:sz w:val="24"/>
          <w:szCs w:val="24"/>
        </w:rPr>
        <w:t xml:space="preserve">pengembangan web </w:t>
      </w:r>
      <w:r w:rsidR="0044061E">
        <w:rPr>
          <w:rFonts w:ascii="Times New Roman" w:hAnsi="Times New Roman" w:cs="Times New Roman"/>
          <w:sz w:val="24"/>
          <w:szCs w:val="24"/>
        </w:rPr>
        <w:t>sistem informasi geografis pemetaan restoran tersertifikasi halal oleh MUI di Kota Bandung</w:t>
      </w:r>
      <w:r w:rsidR="00D71D3A">
        <w:rPr>
          <w:rFonts w:ascii="Times New Roman" w:hAnsi="Times New Roman" w:cs="Times New Roman"/>
          <w:sz w:val="24"/>
          <w:szCs w:val="24"/>
        </w:rPr>
        <w:t>?</w:t>
      </w:r>
    </w:p>
    <w:p w14:paraId="6D9370A8" w14:textId="28B1FBD3" w:rsidR="00CC0376" w:rsidRPr="00D71D3A" w:rsidRDefault="0044061E" w:rsidP="0028172C">
      <w:pPr>
        <w:pStyle w:val="DaftarParagraf"/>
        <w:numPr>
          <w:ilvl w:val="6"/>
          <w:numId w:val="18"/>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Daerah apa saja yang menjadi cakupan wilayah dalam web sistem informasi geografis pemetaan restoran tersertifikasi halal oleh MUI di Kota Bandung</w:t>
      </w:r>
      <w:r w:rsidR="008814CE" w:rsidRPr="00D71D3A">
        <w:rPr>
          <w:rFonts w:ascii="Times New Roman" w:hAnsi="Times New Roman" w:cs="Times New Roman"/>
          <w:sz w:val="24"/>
          <w:szCs w:val="24"/>
        </w:rPr>
        <w:t>?</w:t>
      </w:r>
    </w:p>
    <w:p w14:paraId="4C55C196" w14:textId="36C9E134" w:rsidR="00A72E4D" w:rsidRPr="00D71D3A" w:rsidRDefault="00513F31" w:rsidP="0028172C">
      <w:pPr>
        <w:pStyle w:val="DaftarParagraf"/>
        <w:numPr>
          <w:ilvl w:val="6"/>
          <w:numId w:val="18"/>
        </w:numPr>
        <w:spacing w:after="240" w:line="48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Bagaimana cara mengakses web sistem informasi geografis pemetaan restoran tersertifikasi halal oleh MUI di Kota Bandung</w:t>
      </w:r>
      <w:r w:rsidR="008814CE" w:rsidRPr="00D71D3A">
        <w:rPr>
          <w:rFonts w:ascii="Times New Roman" w:hAnsi="Times New Roman" w:cs="Times New Roman"/>
          <w:sz w:val="24"/>
          <w:szCs w:val="24"/>
        </w:rPr>
        <w:t>?</w:t>
      </w:r>
      <w:commentRangeEnd w:id="27"/>
      <w:r w:rsidR="006F427B">
        <w:rPr>
          <w:rStyle w:val="ReferensiKomentar"/>
        </w:rPr>
        <w:commentReference w:id="27"/>
      </w:r>
    </w:p>
    <w:p w14:paraId="10F06858" w14:textId="77777777" w:rsidR="00BA6933"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28" w:name="_Toc52929852"/>
      <w:r w:rsidRPr="00660674">
        <w:rPr>
          <w:rFonts w:ascii="Times New Roman" w:hAnsi="Times New Roman" w:cs="Times New Roman"/>
          <w:b/>
          <w:sz w:val="24"/>
          <w:szCs w:val="24"/>
        </w:rPr>
        <w:t>Batasan Masalah</w:t>
      </w:r>
      <w:bookmarkEnd w:id="28"/>
      <w:r w:rsidRPr="00660674">
        <w:rPr>
          <w:rFonts w:ascii="Times New Roman" w:hAnsi="Times New Roman" w:cs="Times New Roman"/>
          <w:b/>
          <w:sz w:val="24"/>
          <w:szCs w:val="24"/>
        </w:rPr>
        <w:t xml:space="preserve"> </w:t>
      </w:r>
    </w:p>
    <w:p w14:paraId="71DFAB11" w14:textId="1AE50A7B" w:rsidR="003B3523" w:rsidRPr="00660674" w:rsidRDefault="003B3523"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lastRenderedPageBreak/>
        <w:t xml:space="preserve">Dari </w:t>
      </w:r>
      <w:r w:rsidR="0070628F">
        <w:rPr>
          <w:rFonts w:ascii="Times New Roman" w:eastAsia="Times New Roman" w:hAnsi="Times New Roman" w:cs="Times New Roman"/>
          <w:color w:val="000000"/>
          <w:sz w:val="24"/>
          <w:szCs w:val="24"/>
          <w:lang w:eastAsia="ja-JP"/>
        </w:rPr>
        <w:t xml:space="preserve">identifikasi masalah tersebut, maka dalam penelitian ini terdapat beberapa </w:t>
      </w:r>
      <w:r w:rsidR="00900421">
        <w:rPr>
          <w:rFonts w:ascii="Times New Roman" w:eastAsia="Times New Roman" w:hAnsi="Times New Roman" w:cs="Times New Roman"/>
          <w:color w:val="000000"/>
          <w:sz w:val="24"/>
          <w:szCs w:val="24"/>
          <w:lang w:eastAsia="ja-JP"/>
        </w:rPr>
        <w:t xml:space="preserve">batasan masalah </w:t>
      </w:r>
      <w:r w:rsidRPr="00660674">
        <w:rPr>
          <w:rFonts w:ascii="Times New Roman" w:eastAsia="Times New Roman" w:hAnsi="Times New Roman" w:cs="Times New Roman"/>
          <w:color w:val="000000"/>
          <w:sz w:val="24"/>
          <w:szCs w:val="24"/>
          <w:lang w:eastAsia="ja-JP"/>
        </w:rPr>
        <w:t>pada sebagai berikut: </w:t>
      </w:r>
    </w:p>
    <w:p w14:paraId="2CB2A6BC" w14:textId="027057B8" w:rsidR="003B3523" w:rsidRPr="00660674" w:rsidRDefault="00E24483" w:rsidP="0028172C">
      <w:pPr>
        <w:numPr>
          <w:ilvl w:val="0"/>
          <w:numId w:val="8"/>
        </w:numPr>
        <w:tabs>
          <w:tab w:val="clear" w:pos="720"/>
        </w:tabs>
        <w:spacing w:line="480" w:lineRule="auto"/>
        <w:ind w:left="567" w:hanging="567"/>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w:t>
      </w:r>
      <w:r w:rsidR="003B3523" w:rsidRPr="00660674">
        <w:rPr>
          <w:rFonts w:ascii="Times New Roman" w:eastAsia="Times New Roman" w:hAnsi="Times New Roman" w:cs="Times New Roman"/>
          <w:color w:val="000000"/>
          <w:sz w:val="24"/>
          <w:szCs w:val="24"/>
          <w:lang w:eastAsia="ja-JP"/>
        </w:rPr>
        <w:t xml:space="preserve">plikasi dibangun dengan metode pengembangan perangkat lunak </w:t>
      </w:r>
      <w:r w:rsidR="00A73E2A" w:rsidRPr="00A73E2A">
        <w:rPr>
          <w:rFonts w:ascii="Times New Roman" w:eastAsia="Times New Roman" w:hAnsi="Times New Roman" w:cs="Times New Roman"/>
          <w:iCs/>
          <w:color w:val="000000"/>
          <w:sz w:val="24"/>
          <w:szCs w:val="24"/>
          <w:lang w:eastAsia="ja-JP"/>
        </w:rPr>
        <w:t>XP</w:t>
      </w:r>
      <w:r w:rsidR="003B3523" w:rsidRPr="00660674">
        <w:rPr>
          <w:rFonts w:ascii="Times New Roman" w:eastAsia="Times New Roman" w:hAnsi="Times New Roman" w:cs="Times New Roman"/>
          <w:i/>
          <w:iCs/>
          <w:color w:val="000000"/>
          <w:sz w:val="24"/>
          <w:szCs w:val="24"/>
          <w:lang w:eastAsia="ja-JP"/>
        </w:rPr>
        <w:t>.</w:t>
      </w:r>
    </w:p>
    <w:p w14:paraId="5CB34200" w14:textId="42BB1477" w:rsidR="003B3523" w:rsidRPr="00660674" w:rsidRDefault="00E24483" w:rsidP="0028172C">
      <w:pPr>
        <w:numPr>
          <w:ilvl w:val="0"/>
          <w:numId w:val="8"/>
        </w:numPr>
        <w:tabs>
          <w:tab w:val="clear" w:pos="720"/>
        </w:tabs>
        <w:spacing w:line="480" w:lineRule="auto"/>
        <w:ind w:left="567" w:hanging="567"/>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plikasi menampilkan letak lokasi restoran tersertifikasi halal oleh MUI di Kota bandung.</w:t>
      </w:r>
    </w:p>
    <w:p w14:paraId="63F7F3AF" w14:textId="749130F2" w:rsidR="003B3523" w:rsidRPr="00660674" w:rsidRDefault="00E24483" w:rsidP="0028172C">
      <w:pPr>
        <w:numPr>
          <w:ilvl w:val="0"/>
          <w:numId w:val="8"/>
        </w:numPr>
        <w:tabs>
          <w:tab w:val="clear" w:pos="720"/>
        </w:tabs>
        <w:spacing w:line="480" w:lineRule="auto"/>
        <w:ind w:left="567" w:hanging="567"/>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Aplikasi yang dibangun merupakan aplikasi berbasis </w:t>
      </w:r>
      <w:r>
        <w:rPr>
          <w:rFonts w:ascii="Times New Roman" w:eastAsia="Times New Roman" w:hAnsi="Times New Roman" w:cs="Times New Roman"/>
          <w:i/>
          <w:iCs/>
          <w:color w:val="000000"/>
          <w:sz w:val="24"/>
          <w:szCs w:val="24"/>
          <w:lang w:eastAsia="ja-JP"/>
        </w:rPr>
        <w:t xml:space="preserve">website </w:t>
      </w:r>
      <w:r>
        <w:rPr>
          <w:rFonts w:ascii="Times New Roman" w:eastAsia="Times New Roman" w:hAnsi="Times New Roman" w:cs="Times New Roman"/>
          <w:color w:val="000000"/>
          <w:sz w:val="24"/>
          <w:szCs w:val="24"/>
          <w:lang w:eastAsia="ja-JP"/>
        </w:rPr>
        <w:t xml:space="preserve">yang dapat diakses melalui </w:t>
      </w:r>
      <w:r>
        <w:rPr>
          <w:rFonts w:ascii="Times New Roman" w:eastAsia="Times New Roman" w:hAnsi="Times New Roman" w:cs="Times New Roman"/>
          <w:i/>
          <w:iCs/>
          <w:color w:val="000000"/>
          <w:sz w:val="24"/>
          <w:szCs w:val="24"/>
          <w:lang w:eastAsia="ja-JP"/>
        </w:rPr>
        <w:t>browser</w:t>
      </w:r>
      <w:r>
        <w:rPr>
          <w:rFonts w:ascii="Times New Roman" w:eastAsia="Times New Roman" w:hAnsi="Times New Roman" w:cs="Times New Roman"/>
          <w:color w:val="000000"/>
          <w:sz w:val="24"/>
          <w:szCs w:val="24"/>
          <w:lang w:eastAsia="ja-JP"/>
        </w:rPr>
        <w:t>.</w:t>
      </w:r>
    </w:p>
    <w:p w14:paraId="1E1E6737" w14:textId="4118E0B0" w:rsidR="0033233B" w:rsidRPr="0044061E" w:rsidRDefault="003B3523" w:rsidP="0028172C">
      <w:pPr>
        <w:numPr>
          <w:ilvl w:val="0"/>
          <w:numId w:val="8"/>
        </w:numPr>
        <w:spacing w:after="240" w:line="480" w:lineRule="auto"/>
        <w:ind w:left="567" w:hanging="567"/>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Target pengguna adalah </w:t>
      </w:r>
      <w:r w:rsidR="00E24483">
        <w:rPr>
          <w:rFonts w:ascii="Times New Roman" w:eastAsia="Times New Roman" w:hAnsi="Times New Roman" w:cs="Times New Roman"/>
          <w:color w:val="000000"/>
          <w:sz w:val="24"/>
          <w:szCs w:val="24"/>
          <w:lang w:eastAsia="ja-JP"/>
        </w:rPr>
        <w:t>muslim yang ada di kota Bandung.</w:t>
      </w:r>
    </w:p>
    <w:p w14:paraId="0F6A7CFA" w14:textId="77777777" w:rsidR="00BA6933"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29" w:name="_Toc52929853"/>
      <w:commentRangeStart w:id="30"/>
      <w:r w:rsidRPr="00660674">
        <w:rPr>
          <w:rFonts w:ascii="Times New Roman" w:hAnsi="Times New Roman" w:cs="Times New Roman"/>
          <w:b/>
          <w:sz w:val="24"/>
          <w:szCs w:val="24"/>
        </w:rPr>
        <w:t>Maksud dan Tujuan Penelitian</w:t>
      </w:r>
      <w:bookmarkEnd w:id="29"/>
      <w:r w:rsidRPr="00660674">
        <w:rPr>
          <w:rFonts w:ascii="Times New Roman" w:hAnsi="Times New Roman" w:cs="Times New Roman"/>
          <w:b/>
          <w:sz w:val="24"/>
          <w:szCs w:val="24"/>
        </w:rPr>
        <w:t xml:space="preserve"> </w:t>
      </w:r>
      <w:commentRangeEnd w:id="30"/>
      <w:r w:rsidR="00BD4D25">
        <w:rPr>
          <w:rStyle w:val="ReferensiKomentar"/>
        </w:rPr>
        <w:commentReference w:id="30"/>
      </w:r>
    </w:p>
    <w:p w14:paraId="03494E0D" w14:textId="66B91C29" w:rsidR="003B3523" w:rsidRPr="00660674" w:rsidRDefault="003B3523" w:rsidP="006A396A">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Maksud dari penelitian ini adalah </w:t>
      </w:r>
      <w:r w:rsidR="00024FA3">
        <w:rPr>
          <w:rFonts w:ascii="Times New Roman" w:eastAsia="Times New Roman" w:hAnsi="Times New Roman" w:cs="Times New Roman"/>
          <w:color w:val="000000"/>
          <w:sz w:val="24"/>
          <w:szCs w:val="24"/>
          <w:lang w:eastAsia="ja-JP"/>
        </w:rPr>
        <w:t>memenuhi tugas akhir program studi S1 Teknik Informatika</w:t>
      </w:r>
      <w:r w:rsidR="00A73E2A">
        <w:rPr>
          <w:rFonts w:ascii="Times New Roman" w:eastAsia="Times New Roman" w:hAnsi="Times New Roman" w:cs="Times New Roman"/>
          <w:iCs/>
          <w:color w:val="000000"/>
          <w:sz w:val="24"/>
          <w:szCs w:val="24"/>
          <w:lang w:eastAsia="ja-JP"/>
        </w:rPr>
        <w:t>.</w:t>
      </w:r>
      <w:r w:rsidRPr="00660674">
        <w:rPr>
          <w:rFonts w:ascii="Times New Roman" w:eastAsia="Times New Roman" w:hAnsi="Times New Roman" w:cs="Times New Roman"/>
          <w:color w:val="000000"/>
          <w:sz w:val="24"/>
          <w:szCs w:val="24"/>
          <w:lang w:eastAsia="ja-JP"/>
        </w:rPr>
        <w:t> </w:t>
      </w:r>
    </w:p>
    <w:p w14:paraId="2E440A49" w14:textId="77777777" w:rsidR="003B3523" w:rsidRPr="00660674" w:rsidRDefault="003B3523" w:rsidP="003F4878">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Tujuan yang ingin dicapai oleh penulis dari penelitian ini adalah:</w:t>
      </w:r>
    </w:p>
    <w:p w14:paraId="034B69E4" w14:textId="0D8CA965" w:rsidR="003B3523" w:rsidRPr="00660674" w:rsidRDefault="003B3523" w:rsidP="0028172C">
      <w:pPr>
        <w:numPr>
          <w:ilvl w:val="0"/>
          <w:numId w:val="9"/>
        </w:numPr>
        <w:tabs>
          <w:tab w:val="clear" w:pos="720"/>
        </w:tabs>
        <w:spacing w:line="480" w:lineRule="auto"/>
        <w:ind w:left="567" w:hanging="567"/>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Dapat menghasilkan </w:t>
      </w:r>
      <w:r w:rsidR="00024FA3">
        <w:rPr>
          <w:rFonts w:ascii="Times New Roman" w:eastAsia="Times New Roman" w:hAnsi="Times New Roman" w:cs="Times New Roman"/>
          <w:i/>
          <w:iCs/>
          <w:color w:val="000000"/>
          <w:sz w:val="24"/>
          <w:szCs w:val="24"/>
          <w:lang w:eastAsia="ja-JP"/>
        </w:rPr>
        <w:t xml:space="preserve">website </w:t>
      </w:r>
      <w:r w:rsidR="00024FA3">
        <w:rPr>
          <w:rFonts w:ascii="Times New Roman" w:eastAsia="Times New Roman" w:hAnsi="Times New Roman" w:cs="Times New Roman"/>
          <w:color w:val="000000"/>
          <w:sz w:val="24"/>
          <w:szCs w:val="24"/>
          <w:lang w:eastAsia="ja-JP"/>
        </w:rPr>
        <w:t>yang memudahkan untuk mencari restoran halal di kota Bandung</w:t>
      </w:r>
      <w:r w:rsidRPr="00660674">
        <w:rPr>
          <w:rFonts w:ascii="Times New Roman" w:eastAsia="Times New Roman" w:hAnsi="Times New Roman" w:cs="Times New Roman"/>
          <w:color w:val="000000"/>
          <w:sz w:val="24"/>
          <w:szCs w:val="24"/>
          <w:lang w:eastAsia="ja-JP"/>
        </w:rPr>
        <w:t>.</w:t>
      </w:r>
    </w:p>
    <w:p w14:paraId="7F2A125C" w14:textId="3778972B" w:rsidR="00150798" w:rsidRPr="00660674" w:rsidRDefault="003B3523" w:rsidP="0028172C">
      <w:pPr>
        <w:numPr>
          <w:ilvl w:val="0"/>
          <w:numId w:val="9"/>
        </w:numPr>
        <w:tabs>
          <w:tab w:val="clear" w:pos="720"/>
        </w:tabs>
        <w:spacing w:after="240" w:line="480" w:lineRule="auto"/>
        <w:ind w:left="567" w:hanging="567"/>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D</w:t>
      </w:r>
      <w:r w:rsidR="00A73E2A">
        <w:rPr>
          <w:rFonts w:ascii="Times New Roman" w:eastAsia="Times New Roman" w:hAnsi="Times New Roman" w:cs="Times New Roman"/>
          <w:color w:val="000000"/>
          <w:sz w:val="24"/>
          <w:szCs w:val="24"/>
          <w:lang w:eastAsia="ja-JP"/>
        </w:rPr>
        <w:t>apat mengimplementasikan metode XP</w:t>
      </w:r>
      <w:r w:rsidRPr="00660674">
        <w:rPr>
          <w:rFonts w:ascii="Times New Roman" w:eastAsia="Times New Roman" w:hAnsi="Times New Roman" w:cs="Times New Roman"/>
          <w:color w:val="000000"/>
          <w:sz w:val="24"/>
          <w:szCs w:val="24"/>
          <w:lang w:eastAsia="ja-JP"/>
        </w:rPr>
        <w:t xml:space="preserve"> pada pengembangan web </w:t>
      </w:r>
      <w:r w:rsidR="00024FA3">
        <w:rPr>
          <w:rFonts w:ascii="Times New Roman" w:hAnsi="Times New Roman" w:cs="Times New Roman"/>
          <w:sz w:val="24"/>
          <w:szCs w:val="24"/>
        </w:rPr>
        <w:t>sistem informasi geografis pemetaan restoran tersertifikasi halal oleh MUI di Kota Bandung.</w:t>
      </w:r>
    </w:p>
    <w:p w14:paraId="44BCF624" w14:textId="77777777" w:rsidR="00BA6933"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31" w:name="_Toc52929854"/>
      <w:commentRangeStart w:id="32"/>
      <w:r w:rsidRPr="00660674">
        <w:rPr>
          <w:rFonts w:ascii="Times New Roman" w:hAnsi="Times New Roman" w:cs="Times New Roman"/>
          <w:b/>
          <w:sz w:val="24"/>
          <w:szCs w:val="24"/>
        </w:rPr>
        <w:t>Manfaat Penelitian</w:t>
      </w:r>
      <w:bookmarkEnd w:id="31"/>
      <w:r w:rsidRPr="00660674">
        <w:rPr>
          <w:rFonts w:ascii="Times New Roman" w:hAnsi="Times New Roman" w:cs="Times New Roman"/>
          <w:b/>
          <w:sz w:val="24"/>
          <w:szCs w:val="24"/>
        </w:rPr>
        <w:t xml:space="preserve"> </w:t>
      </w:r>
      <w:commentRangeEnd w:id="32"/>
      <w:r w:rsidR="00BD4D25">
        <w:rPr>
          <w:rStyle w:val="ReferensiKomentar"/>
        </w:rPr>
        <w:commentReference w:id="32"/>
      </w:r>
    </w:p>
    <w:p w14:paraId="203BAD2E" w14:textId="77777777" w:rsidR="00150798" w:rsidRPr="00660674" w:rsidRDefault="00150798"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Manfaat yang dihara</w:t>
      </w:r>
      <w:r w:rsidR="003E516E">
        <w:rPr>
          <w:rFonts w:ascii="Times New Roman" w:eastAsia="Times New Roman" w:hAnsi="Times New Roman" w:cs="Times New Roman"/>
          <w:color w:val="000000"/>
          <w:sz w:val="24"/>
          <w:szCs w:val="24"/>
          <w:lang w:eastAsia="ja-JP"/>
        </w:rPr>
        <w:t>pkan dari penelitian ini adalah</w:t>
      </w:r>
      <w:r w:rsidRPr="00660674">
        <w:rPr>
          <w:rFonts w:ascii="Times New Roman" w:eastAsia="Times New Roman" w:hAnsi="Times New Roman" w:cs="Times New Roman"/>
          <w:color w:val="000000"/>
          <w:sz w:val="24"/>
          <w:szCs w:val="24"/>
          <w:lang w:eastAsia="ja-JP"/>
        </w:rPr>
        <w:t>:</w:t>
      </w:r>
    </w:p>
    <w:p w14:paraId="2C6F78FB" w14:textId="25AED2C4" w:rsidR="00150798" w:rsidRPr="00660674" w:rsidRDefault="00246400" w:rsidP="0028172C">
      <w:pPr>
        <w:numPr>
          <w:ilvl w:val="0"/>
          <w:numId w:val="10"/>
        </w:numPr>
        <w:spacing w:line="480" w:lineRule="auto"/>
        <w:ind w:left="567" w:hanging="567"/>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M</w:t>
      </w:r>
      <w:r w:rsidR="00150798" w:rsidRPr="00660674">
        <w:rPr>
          <w:rFonts w:ascii="Times New Roman" w:eastAsia="Times New Roman" w:hAnsi="Times New Roman" w:cs="Times New Roman"/>
          <w:color w:val="000000"/>
          <w:sz w:val="24"/>
          <w:szCs w:val="24"/>
          <w:lang w:eastAsia="ja-JP"/>
        </w:rPr>
        <w:t xml:space="preserve">emudahkan </w:t>
      </w:r>
      <w:r w:rsidR="00024FA3">
        <w:rPr>
          <w:rFonts w:ascii="Times New Roman" w:eastAsia="Times New Roman" w:hAnsi="Times New Roman" w:cs="Times New Roman"/>
          <w:color w:val="000000"/>
          <w:sz w:val="24"/>
          <w:szCs w:val="24"/>
          <w:lang w:eastAsia="ja-JP"/>
        </w:rPr>
        <w:t>muslim yang ada di kota Bandung untuk mencari restoran halal</w:t>
      </w:r>
      <w:r w:rsidR="00150798" w:rsidRPr="00660674">
        <w:rPr>
          <w:rFonts w:ascii="Times New Roman" w:eastAsia="Times New Roman" w:hAnsi="Times New Roman" w:cs="Times New Roman"/>
          <w:color w:val="000000"/>
          <w:sz w:val="24"/>
          <w:szCs w:val="24"/>
          <w:lang w:eastAsia="ja-JP"/>
        </w:rPr>
        <w:t>.</w:t>
      </w:r>
    </w:p>
    <w:p w14:paraId="4B8102A9" w14:textId="769712D0" w:rsidR="00150798" w:rsidRPr="00660674" w:rsidRDefault="00150798" w:rsidP="0028172C">
      <w:pPr>
        <w:numPr>
          <w:ilvl w:val="0"/>
          <w:numId w:val="10"/>
        </w:numPr>
        <w:spacing w:line="480" w:lineRule="auto"/>
        <w:ind w:left="567" w:hanging="567"/>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lastRenderedPageBreak/>
        <w:t xml:space="preserve">Menambah pengetahuan dan pembelajaran mengenai metode </w:t>
      </w:r>
      <w:r w:rsidR="00A73E2A">
        <w:rPr>
          <w:rFonts w:ascii="Times New Roman" w:eastAsia="Times New Roman" w:hAnsi="Times New Roman" w:cs="Times New Roman"/>
          <w:color w:val="000000"/>
          <w:sz w:val="24"/>
          <w:szCs w:val="24"/>
          <w:lang w:eastAsia="ja-JP"/>
        </w:rPr>
        <w:t xml:space="preserve">XP </w:t>
      </w:r>
      <w:r w:rsidR="00A64A4A">
        <w:rPr>
          <w:rFonts w:ascii="Times New Roman" w:eastAsia="Times New Roman" w:hAnsi="Times New Roman" w:cs="Times New Roman"/>
          <w:iCs/>
          <w:color w:val="000000"/>
          <w:sz w:val="24"/>
          <w:szCs w:val="24"/>
          <w:lang w:eastAsia="ja-JP"/>
        </w:rPr>
        <w:t xml:space="preserve">pada </w:t>
      </w:r>
      <w:r w:rsidRPr="00660674">
        <w:rPr>
          <w:rFonts w:ascii="Times New Roman" w:eastAsia="Times New Roman" w:hAnsi="Times New Roman" w:cs="Times New Roman"/>
          <w:color w:val="000000"/>
          <w:sz w:val="24"/>
          <w:szCs w:val="24"/>
          <w:lang w:eastAsia="ja-JP"/>
        </w:rPr>
        <w:t xml:space="preserve">pengembangan web </w:t>
      </w:r>
      <w:r w:rsidR="00024FA3">
        <w:rPr>
          <w:rFonts w:ascii="Times New Roman" w:hAnsi="Times New Roman" w:cs="Times New Roman"/>
          <w:sz w:val="24"/>
          <w:szCs w:val="24"/>
        </w:rPr>
        <w:t>sistem informasi geografis pemetaan restoran tersertifikasi halal oleh MUI di Kota Bandung</w:t>
      </w:r>
      <w:r w:rsidRPr="00660674">
        <w:rPr>
          <w:rFonts w:ascii="Times New Roman" w:eastAsia="Times New Roman" w:hAnsi="Times New Roman" w:cs="Times New Roman"/>
          <w:color w:val="000000"/>
          <w:sz w:val="24"/>
          <w:szCs w:val="24"/>
          <w:lang w:eastAsia="ja-JP"/>
        </w:rPr>
        <w:t>.</w:t>
      </w:r>
    </w:p>
    <w:p w14:paraId="2F4FE031" w14:textId="28C74991" w:rsidR="00246400" w:rsidRPr="00A73E2A" w:rsidRDefault="002C37CA" w:rsidP="0028172C">
      <w:pPr>
        <w:numPr>
          <w:ilvl w:val="0"/>
          <w:numId w:val="10"/>
        </w:numPr>
        <w:spacing w:after="100" w:afterAutospacing="1" w:line="480" w:lineRule="auto"/>
        <w:ind w:left="567" w:hanging="567"/>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Men</w:t>
      </w:r>
      <w:r w:rsidR="00024FA3">
        <w:rPr>
          <w:rFonts w:ascii="Times New Roman" w:eastAsia="Times New Roman" w:hAnsi="Times New Roman" w:cs="Times New Roman"/>
          <w:color w:val="000000"/>
          <w:sz w:val="24"/>
          <w:szCs w:val="24"/>
          <w:lang w:eastAsia="ja-JP"/>
        </w:rPr>
        <w:t>cegah seorang muslim untuk mendatangi restoran yang belum tersertifikasi halal oleh MUI dan terhindar dari makanan yang diragukan kehalalannya.</w:t>
      </w:r>
    </w:p>
    <w:p w14:paraId="265886A1" w14:textId="77777777" w:rsidR="00BA6933"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33" w:name="_Toc52929855"/>
      <w:commentRangeStart w:id="34"/>
      <w:r w:rsidRPr="00660674">
        <w:rPr>
          <w:rFonts w:ascii="Times New Roman" w:hAnsi="Times New Roman" w:cs="Times New Roman"/>
          <w:b/>
          <w:sz w:val="24"/>
          <w:szCs w:val="24"/>
        </w:rPr>
        <w:t>Metodologi Penelitian</w:t>
      </w:r>
      <w:bookmarkEnd w:id="33"/>
      <w:r w:rsidRPr="00660674">
        <w:rPr>
          <w:rFonts w:ascii="Times New Roman" w:hAnsi="Times New Roman" w:cs="Times New Roman"/>
          <w:b/>
          <w:sz w:val="24"/>
          <w:szCs w:val="24"/>
        </w:rPr>
        <w:t xml:space="preserve"> </w:t>
      </w:r>
      <w:commentRangeEnd w:id="34"/>
      <w:r w:rsidR="00BD4D25">
        <w:rPr>
          <w:rStyle w:val="ReferensiKomentar"/>
        </w:rPr>
        <w:commentReference w:id="34"/>
      </w:r>
    </w:p>
    <w:p w14:paraId="2D318543" w14:textId="77777777" w:rsidR="00761C89" w:rsidRPr="00660674" w:rsidRDefault="00761C89" w:rsidP="006A396A">
      <w:pPr>
        <w:shd w:val="clear" w:color="auto" w:fill="FFFFFF"/>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Jenis penelitian yang akan digunakan ialah </w:t>
      </w:r>
      <w:r w:rsidRPr="00660674">
        <w:rPr>
          <w:rFonts w:ascii="Times New Roman" w:eastAsia="Times New Roman" w:hAnsi="Times New Roman" w:cs="Times New Roman"/>
          <w:i/>
          <w:iCs/>
          <w:color w:val="000000"/>
          <w:sz w:val="24"/>
          <w:szCs w:val="24"/>
          <w:lang w:eastAsia="ja-JP"/>
        </w:rPr>
        <w:t>Research and Development</w:t>
      </w:r>
      <w:r w:rsidR="00BE14C3" w:rsidRPr="00660674">
        <w:rPr>
          <w:rFonts w:ascii="Times New Roman" w:eastAsia="Times New Roman" w:hAnsi="Times New Roman" w:cs="Times New Roman"/>
          <w:color w:val="000000"/>
          <w:sz w:val="24"/>
          <w:szCs w:val="24"/>
          <w:lang w:eastAsia="ja-JP"/>
        </w:rPr>
        <w:t xml:space="preserve">, yaitu penelitian </w:t>
      </w:r>
      <w:r w:rsidRPr="00660674">
        <w:rPr>
          <w:rFonts w:ascii="Times New Roman" w:eastAsia="Times New Roman" w:hAnsi="Times New Roman" w:cs="Times New Roman"/>
          <w:color w:val="000000"/>
          <w:sz w:val="24"/>
          <w:szCs w:val="24"/>
          <w:lang w:eastAsia="ja-JP"/>
        </w:rPr>
        <w:t xml:space="preserve">dengan menerapkan langkah-langkah yang ada untuk </w:t>
      </w:r>
      <w:r w:rsidR="00BE14C3" w:rsidRPr="00660674">
        <w:rPr>
          <w:rFonts w:ascii="Times New Roman" w:eastAsia="Times New Roman" w:hAnsi="Times New Roman" w:cs="Times New Roman"/>
          <w:color w:val="000000"/>
          <w:sz w:val="24"/>
          <w:szCs w:val="24"/>
          <w:lang w:eastAsia="ja-JP"/>
        </w:rPr>
        <w:t>menghasilkan</w:t>
      </w:r>
      <w:r w:rsidR="0011120F"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color w:val="000000"/>
          <w:sz w:val="24"/>
          <w:szCs w:val="24"/>
          <w:lang w:eastAsia="ja-JP"/>
        </w:rPr>
        <w:t xml:space="preserve">sebuah produk perangkat lunak. Tahapan yang </w:t>
      </w:r>
      <w:r w:rsidR="0055225C" w:rsidRPr="00660674">
        <w:rPr>
          <w:rFonts w:ascii="Times New Roman" w:eastAsia="Times New Roman" w:hAnsi="Times New Roman" w:cs="Times New Roman"/>
          <w:color w:val="000000"/>
          <w:sz w:val="24"/>
          <w:szCs w:val="24"/>
          <w:lang w:eastAsia="ja-JP"/>
        </w:rPr>
        <w:t xml:space="preserve">akan </w:t>
      </w:r>
      <w:r w:rsidRPr="00660674">
        <w:rPr>
          <w:rFonts w:ascii="Times New Roman" w:eastAsia="Times New Roman" w:hAnsi="Times New Roman" w:cs="Times New Roman"/>
          <w:color w:val="000000"/>
          <w:sz w:val="24"/>
          <w:szCs w:val="24"/>
          <w:lang w:eastAsia="ja-JP"/>
        </w:rPr>
        <w:t xml:space="preserve">dilalui </w:t>
      </w:r>
      <w:r w:rsidR="0055225C" w:rsidRPr="00660674">
        <w:rPr>
          <w:rFonts w:ascii="Times New Roman" w:eastAsia="Times New Roman" w:hAnsi="Times New Roman" w:cs="Times New Roman"/>
          <w:color w:val="000000"/>
          <w:sz w:val="24"/>
          <w:szCs w:val="24"/>
          <w:lang w:eastAsia="ja-JP"/>
        </w:rPr>
        <w:t>adalah sebagai berikut:</w:t>
      </w:r>
    </w:p>
    <w:p w14:paraId="5FD22CB6" w14:textId="77777777" w:rsidR="00761C89" w:rsidRPr="00660674" w:rsidRDefault="00214B3D" w:rsidP="00167DBD">
      <w:pPr>
        <w:numPr>
          <w:ilvl w:val="0"/>
          <w:numId w:val="7"/>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tudi l</w:t>
      </w:r>
      <w:r w:rsidR="00246400">
        <w:rPr>
          <w:rFonts w:ascii="Times New Roman" w:eastAsia="Times New Roman" w:hAnsi="Times New Roman" w:cs="Times New Roman"/>
          <w:color w:val="000000"/>
          <w:sz w:val="24"/>
          <w:szCs w:val="24"/>
          <w:lang w:eastAsia="ja-JP"/>
        </w:rPr>
        <w:t>iteratur. P</w:t>
      </w:r>
      <w:r w:rsidR="00761C89" w:rsidRPr="00660674">
        <w:rPr>
          <w:rFonts w:ascii="Times New Roman" w:eastAsia="Times New Roman" w:hAnsi="Times New Roman" w:cs="Times New Roman"/>
          <w:color w:val="000000"/>
          <w:sz w:val="24"/>
          <w:szCs w:val="24"/>
          <w:lang w:eastAsia="ja-JP"/>
        </w:rPr>
        <w:t>ada tahap ini penulis mencari referensi dan informasi dari buku, jurnal, maupun artikel yang mendukung penelitian.</w:t>
      </w:r>
    </w:p>
    <w:p w14:paraId="1D0A2600" w14:textId="77777777" w:rsidR="00761C89" w:rsidRPr="00660674" w:rsidRDefault="00214B3D" w:rsidP="00167DBD">
      <w:pPr>
        <w:numPr>
          <w:ilvl w:val="0"/>
          <w:numId w:val="7"/>
        </w:numPr>
        <w:tabs>
          <w:tab w:val="clear" w:pos="720"/>
          <w:tab w:val="num" w:pos="993"/>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nerapan m</w:t>
      </w:r>
      <w:r w:rsidR="00761C89" w:rsidRPr="00660674">
        <w:rPr>
          <w:rFonts w:ascii="Times New Roman" w:eastAsia="Times New Roman" w:hAnsi="Times New Roman" w:cs="Times New Roman"/>
          <w:color w:val="000000"/>
          <w:sz w:val="24"/>
          <w:szCs w:val="24"/>
          <w:lang w:eastAsia="ja-JP"/>
        </w:rPr>
        <w:t xml:space="preserve">etode </w:t>
      </w:r>
      <w:r w:rsidR="00A73E2A" w:rsidRPr="00A73E2A">
        <w:rPr>
          <w:rFonts w:ascii="Times New Roman" w:eastAsia="Times New Roman" w:hAnsi="Times New Roman" w:cs="Times New Roman"/>
          <w:iCs/>
          <w:color w:val="000000"/>
          <w:sz w:val="24"/>
          <w:szCs w:val="24"/>
          <w:lang w:eastAsia="ja-JP"/>
        </w:rPr>
        <w:t>XP</w:t>
      </w:r>
      <w:r w:rsidR="00246400">
        <w:rPr>
          <w:rFonts w:ascii="Times New Roman" w:eastAsia="Times New Roman" w:hAnsi="Times New Roman" w:cs="Times New Roman"/>
          <w:i/>
          <w:iCs/>
          <w:color w:val="000000"/>
          <w:sz w:val="24"/>
          <w:szCs w:val="24"/>
          <w:lang w:eastAsia="ja-JP"/>
        </w:rPr>
        <w:t xml:space="preserve">. </w:t>
      </w:r>
      <w:r w:rsidR="00246400">
        <w:rPr>
          <w:rFonts w:ascii="Times New Roman" w:eastAsia="Times New Roman" w:hAnsi="Times New Roman" w:cs="Times New Roman"/>
          <w:iCs/>
          <w:color w:val="000000"/>
          <w:sz w:val="24"/>
          <w:szCs w:val="24"/>
          <w:lang w:eastAsia="ja-JP"/>
        </w:rPr>
        <w:t>P</w:t>
      </w:r>
      <w:r w:rsidR="00761C89" w:rsidRPr="00660674">
        <w:rPr>
          <w:rFonts w:ascii="Times New Roman" w:eastAsia="Times New Roman" w:hAnsi="Times New Roman" w:cs="Times New Roman"/>
          <w:color w:val="000000"/>
          <w:sz w:val="24"/>
          <w:szCs w:val="24"/>
          <w:lang w:eastAsia="ja-JP"/>
        </w:rPr>
        <w:t xml:space="preserve">ada tahap ini penulis membangun aplikasi sesuai dengan tahapan pada metode </w:t>
      </w:r>
      <w:r w:rsidR="00A73E2A" w:rsidRPr="00A73E2A">
        <w:rPr>
          <w:rFonts w:ascii="Times New Roman" w:eastAsia="Times New Roman" w:hAnsi="Times New Roman" w:cs="Times New Roman"/>
          <w:iCs/>
          <w:color w:val="000000"/>
          <w:sz w:val="24"/>
          <w:szCs w:val="24"/>
          <w:lang w:eastAsia="ja-JP"/>
        </w:rPr>
        <w:t>XP</w:t>
      </w:r>
    </w:p>
    <w:p w14:paraId="29608659" w14:textId="77777777" w:rsidR="00761C89" w:rsidRPr="00660674" w:rsidRDefault="00246400" w:rsidP="006F427B">
      <w:pPr>
        <w:pStyle w:val="DaftarParagraf"/>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Eksplorasi, yaitu m</w:t>
      </w:r>
      <w:r w:rsidR="00761C89" w:rsidRPr="00660674">
        <w:rPr>
          <w:rFonts w:ascii="Times New Roman" w:eastAsia="Times New Roman" w:hAnsi="Times New Roman" w:cs="Times New Roman"/>
          <w:color w:val="000000"/>
          <w:sz w:val="24"/>
          <w:szCs w:val="24"/>
          <w:lang w:eastAsia="ja-JP"/>
        </w:rPr>
        <w:t xml:space="preserve">enentukan kebutuhan dan </w:t>
      </w:r>
      <w:r>
        <w:rPr>
          <w:rFonts w:ascii="Times New Roman" w:eastAsia="Times New Roman" w:hAnsi="Times New Roman" w:cs="Times New Roman"/>
          <w:color w:val="000000"/>
          <w:sz w:val="24"/>
          <w:szCs w:val="24"/>
          <w:lang w:eastAsia="ja-JP"/>
        </w:rPr>
        <w:t xml:space="preserve">membuat </w:t>
      </w:r>
      <w:r w:rsidR="00761C89" w:rsidRPr="00660674">
        <w:rPr>
          <w:rFonts w:ascii="Times New Roman" w:eastAsia="Times New Roman" w:hAnsi="Times New Roman" w:cs="Times New Roman"/>
          <w:i/>
          <w:iCs/>
          <w:color w:val="000000"/>
          <w:sz w:val="24"/>
          <w:szCs w:val="24"/>
          <w:lang w:eastAsia="ja-JP"/>
        </w:rPr>
        <w:t>user story</w:t>
      </w:r>
      <w:r w:rsidR="00BE14C3" w:rsidRPr="00660674">
        <w:rPr>
          <w:rFonts w:ascii="Times New Roman" w:eastAsia="Times New Roman" w:hAnsi="Times New Roman" w:cs="Times New Roman"/>
          <w:i/>
          <w:iCs/>
          <w:color w:val="000000"/>
          <w:sz w:val="24"/>
          <w:szCs w:val="24"/>
          <w:lang w:eastAsia="ja-JP"/>
        </w:rPr>
        <w:t>.</w:t>
      </w:r>
      <w:r w:rsidR="00761C89" w:rsidRPr="00660674">
        <w:rPr>
          <w:rFonts w:ascii="Times New Roman" w:eastAsia="Times New Roman" w:hAnsi="Times New Roman" w:cs="Times New Roman"/>
          <w:color w:val="000000"/>
          <w:sz w:val="24"/>
          <w:szCs w:val="24"/>
          <w:lang w:eastAsia="ja-JP"/>
        </w:rPr>
        <w:t> </w:t>
      </w:r>
    </w:p>
    <w:p w14:paraId="770ECE95" w14:textId="77777777" w:rsidR="00761C89" w:rsidRPr="00660674" w:rsidRDefault="00761C89" w:rsidP="006F427B">
      <w:pPr>
        <w:pStyle w:val="DaftarParagraf"/>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Perenc</w:t>
      </w:r>
      <w:r w:rsidR="00246400">
        <w:rPr>
          <w:rFonts w:ascii="Times New Roman" w:eastAsia="Times New Roman" w:hAnsi="Times New Roman" w:cs="Times New Roman"/>
          <w:color w:val="000000"/>
          <w:sz w:val="24"/>
          <w:szCs w:val="24"/>
          <w:lang w:eastAsia="ja-JP"/>
        </w:rPr>
        <w:t>anaan, yaitu m</w:t>
      </w:r>
      <w:r w:rsidRPr="00660674">
        <w:rPr>
          <w:rFonts w:ascii="Times New Roman" w:eastAsia="Times New Roman" w:hAnsi="Times New Roman" w:cs="Times New Roman"/>
          <w:color w:val="000000"/>
          <w:sz w:val="24"/>
          <w:szCs w:val="24"/>
          <w:lang w:eastAsia="ja-JP"/>
        </w:rPr>
        <w:t>enetapkan prioritas pengerjaan fitur.</w:t>
      </w:r>
    </w:p>
    <w:p w14:paraId="0E182A8F" w14:textId="77777777" w:rsidR="00A73E2A" w:rsidRDefault="00246400" w:rsidP="006F427B">
      <w:pPr>
        <w:pStyle w:val="DaftarParagraf"/>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sidRPr="00A73E2A">
        <w:rPr>
          <w:rFonts w:ascii="Times New Roman" w:eastAsia="Times New Roman" w:hAnsi="Times New Roman" w:cs="Times New Roman"/>
          <w:color w:val="000000"/>
          <w:sz w:val="24"/>
          <w:szCs w:val="24"/>
          <w:lang w:eastAsia="ja-JP"/>
        </w:rPr>
        <w:t>Iterasi untuk dirilis, yaitu m</w:t>
      </w:r>
      <w:r w:rsidR="00761C89" w:rsidRPr="00A73E2A">
        <w:rPr>
          <w:rFonts w:ascii="Times New Roman" w:eastAsia="Times New Roman" w:hAnsi="Times New Roman" w:cs="Times New Roman"/>
          <w:color w:val="000000"/>
          <w:sz w:val="24"/>
          <w:szCs w:val="24"/>
          <w:lang w:eastAsia="ja-JP"/>
        </w:rPr>
        <w:t xml:space="preserve">elakukan analisis, desain, dan </w:t>
      </w:r>
      <w:r w:rsidR="00761C89" w:rsidRPr="00A73E2A">
        <w:rPr>
          <w:rFonts w:ascii="Times New Roman" w:eastAsia="Times New Roman" w:hAnsi="Times New Roman" w:cs="Times New Roman"/>
          <w:i/>
          <w:color w:val="000000"/>
          <w:sz w:val="24"/>
          <w:szCs w:val="24"/>
          <w:lang w:eastAsia="ja-JP"/>
        </w:rPr>
        <w:t>testing</w:t>
      </w:r>
      <w:r w:rsidR="00761C89" w:rsidRPr="00A73E2A">
        <w:rPr>
          <w:rFonts w:ascii="Times New Roman" w:eastAsia="Times New Roman" w:hAnsi="Times New Roman" w:cs="Times New Roman"/>
          <w:i/>
          <w:iCs/>
          <w:color w:val="000000"/>
          <w:sz w:val="24"/>
          <w:szCs w:val="24"/>
          <w:lang w:eastAsia="ja-JP"/>
        </w:rPr>
        <w:t>.</w:t>
      </w:r>
    </w:p>
    <w:p w14:paraId="50257050" w14:textId="77777777" w:rsidR="00BE14C3" w:rsidRPr="00A73E2A" w:rsidRDefault="00246400" w:rsidP="006F427B">
      <w:pPr>
        <w:pStyle w:val="DaftarParagraf"/>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sidRPr="00A73E2A">
        <w:rPr>
          <w:rFonts w:ascii="Times New Roman" w:eastAsia="Times New Roman" w:hAnsi="Times New Roman" w:cs="Times New Roman"/>
          <w:color w:val="000000"/>
          <w:sz w:val="24"/>
          <w:szCs w:val="24"/>
          <w:lang w:eastAsia="ja-JP"/>
        </w:rPr>
        <w:t>Produksi, yaitu m</w:t>
      </w:r>
      <w:r w:rsidR="00761C89" w:rsidRPr="00A73E2A">
        <w:rPr>
          <w:rFonts w:ascii="Times New Roman" w:eastAsia="Times New Roman" w:hAnsi="Times New Roman" w:cs="Times New Roman"/>
          <w:color w:val="000000"/>
          <w:sz w:val="24"/>
          <w:szCs w:val="24"/>
          <w:lang w:eastAsia="ja-JP"/>
        </w:rPr>
        <w:t xml:space="preserve">elakukan rilisan kecil untuk mendapatkan </w:t>
      </w:r>
      <w:r w:rsidR="00761C89" w:rsidRPr="00A73E2A">
        <w:rPr>
          <w:rFonts w:ascii="Times New Roman" w:eastAsia="Times New Roman" w:hAnsi="Times New Roman" w:cs="Times New Roman"/>
          <w:i/>
          <w:iCs/>
          <w:color w:val="000000"/>
          <w:sz w:val="24"/>
          <w:szCs w:val="24"/>
          <w:lang w:eastAsia="ja-JP"/>
        </w:rPr>
        <w:t>feedback.</w:t>
      </w:r>
    </w:p>
    <w:p w14:paraId="47528806" w14:textId="77777777" w:rsidR="00BE14C3" w:rsidRPr="00660674" w:rsidRDefault="00246400" w:rsidP="006F427B">
      <w:pPr>
        <w:pStyle w:val="DaftarParagraf"/>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meliharaan, yaitu m</w:t>
      </w:r>
      <w:r w:rsidR="00761C89" w:rsidRPr="00660674">
        <w:rPr>
          <w:rFonts w:ascii="Times New Roman" w:eastAsia="Times New Roman" w:hAnsi="Times New Roman" w:cs="Times New Roman"/>
          <w:color w:val="000000"/>
          <w:sz w:val="24"/>
          <w:szCs w:val="24"/>
          <w:lang w:eastAsia="ja-JP"/>
        </w:rPr>
        <w:t>elakukan pembaharuan dan rilisan.</w:t>
      </w:r>
    </w:p>
    <w:p w14:paraId="62B2379A" w14:textId="77777777" w:rsidR="003E516E" w:rsidRDefault="00214B3D" w:rsidP="00167DBD">
      <w:pPr>
        <w:pStyle w:val="DaftarParagraf"/>
        <w:numPr>
          <w:ilvl w:val="0"/>
          <w:numId w:val="7"/>
        </w:numPr>
        <w:tabs>
          <w:tab w:val="clear" w:pos="720"/>
          <w:tab w:val="num" w:pos="567"/>
        </w:tabs>
        <w:spacing w:after="240" w:line="480" w:lineRule="auto"/>
        <w:ind w:left="426" w:hanging="426"/>
        <w:contextualSpacing w:val="0"/>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nulisan l</w:t>
      </w:r>
      <w:r w:rsidR="00246400">
        <w:rPr>
          <w:rFonts w:ascii="Times New Roman" w:eastAsia="Times New Roman" w:hAnsi="Times New Roman" w:cs="Times New Roman"/>
          <w:color w:val="000000"/>
          <w:sz w:val="24"/>
          <w:szCs w:val="24"/>
          <w:lang w:eastAsia="ja-JP"/>
        </w:rPr>
        <w:t xml:space="preserve">aporan. </w:t>
      </w:r>
      <w:r w:rsidR="00761C89" w:rsidRPr="00660674">
        <w:rPr>
          <w:rFonts w:ascii="Times New Roman" w:eastAsia="Times New Roman" w:hAnsi="Times New Roman" w:cs="Times New Roman"/>
          <w:color w:val="000000"/>
          <w:sz w:val="24"/>
          <w:szCs w:val="24"/>
          <w:lang w:eastAsia="ja-JP"/>
        </w:rPr>
        <w:t>Pada tahap ini penulis menuliskan hasil penelitian ke dalam laporan skripsi</w:t>
      </w:r>
      <w:r w:rsidR="003E516E">
        <w:rPr>
          <w:rFonts w:ascii="Times New Roman" w:eastAsia="Times New Roman" w:hAnsi="Times New Roman" w:cs="Times New Roman"/>
          <w:color w:val="000000"/>
          <w:sz w:val="24"/>
          <w:szCs w:val="24"/>
          <w:lang w:eastAsia="ja-JP"/>
        </w:rPr>
        <w:t>.</w:t>
      </w:r>
    </w:p>
    <w:p w14:paraId="6AC800D2" w14:textId="77777777" w:rsidR="00370132" w:rsidRPr="00660674" w:rsidRDefault="00BA6933" w:rsidP="00D75495">
      <w:pPr>
        <w:pStyle w:val="DaftarParagraf"/>
        <w:numPr>
          <w:ilvl w:val="0"/>
          <w:numId w:val="1"/>
        </w:numPr>
        <w:spacing w:line="480" w:lineRule="auto"/>
        <w:ind w:left="567" w:hanging="567"/>
        <w:jc w:val="both"/>
        <w:outlineLvl w:val="1"/>
        <w:rPr>
          <w:rFonts w:ascii="Times New Roman" w:hAnsi="Times New Roman" w:cs="Times New Roman"/>
          <w:b/>
          <w:sz w:val="24"/>
          <w:szCs w:val="24"/>
        </w:rPr>
      </w:pPr>
      <w:bookmarkStart w:id="35" w:name="_Toc52929856"/>
      <w:r w:rsidRPr="00660674">
        <w:rPr>
          <w:rFonts w:ascii="Times New Roman" w:hAnsi="Times New Roman" w:cs="Times New Roman"/>
          <w:b/>
          <w:sz w:val="24"/>
          <w:szCs w:val="24"/>
        </w:rPr>
        <w:t>Sistematika Penulisan</w:t>
      </w:r>
      <w:bookmarkEnd w:id="35"/>
      <w:r w:rsidRPr="00660674">
        <w:rPr>
          <w:rFonts w:ascii="Times New Roman" w:hAnsi="Times New Roman" w:cs="Times New Roman"/>
          <w:b/>
          <w:sz w:val="24"/>
          <w:szCs w:val="24"/>
        </w:rPr>
        <w:t xml:space="preserve"> </w:t>
      </w:r>
    </w:p>
    <w:p w14:paraId="15D46876" w14:textId="77777777" w:rsidR="00E1274C" w:rsidRPr="00C07A40" w:rsidRDefault="00370132" w:rsidP="00C07A40">
      <w:pPr>
        <w:spacing w:line="480" w:lineRule="auto"/>
        <w:ind w:firstLine="567"/>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lastRenderedPageBreak/>
        <w:t>Untuk memberi gambaran yang jelas tentang penelitian ini, maka disusunlah sistematika penulisan yang berisi materi yang akan dibahas pada setiap bab. Sistematika dalam penulisan tugas ak</w:t>
      </w:r>
      <w:r w:rsidR="00246400">
        <w:rPr>
          <w:rFonts w:ascii="Times New Roman" w:hAnsi="Times New Roman" w:cs="Times New Roman"/>
          <w:sz w:val="24"/>
          <w:szCs w:val="24"/>
          <w:lang w:val="id-ID"/>
        </w:rPr>
        <w:t>hir ini adalah sebagai berikut:</w:t>
      </w:r>
    </w:p>
    <w:p w14:paraId="10B82733" w14:textId="77777777" w:rsidR="00370132" w:rsidRPr="00660674" w:rsidRDefault="00370132" w:rsidP="00246400">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 PENDAHULUAN</w:t>
      </w:r>
    </w:p>
    <w:p w14:paraId="03C48914" w14:textId="77777777" w:rsidR="00A61C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660674" w:rsidRDefault="00370132"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I TINJAUAN PUSTAKA</w:t>
      </w:r>
    </w:p>
    <w:p w14:paraId="06DDA6CE" w14:textId="77777777" w:rsidR="003701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seluruh landasan teori yang berhubungan dengan penelitian, yaitu tentang metode </w:t>
      </w:r>
      <w:r w:rsidRPr="00660674">
        <w:rPr>
          <w:rFonts w:ascii="Times New Roman" w:hAnsi="Times New Roman" w:cs="Times New Roman"/>
          <w:sz w:val="24"/>
          <w:szCs w:val="24"/>
        </w:rPr>
        <w:t>pengembangan perangkat lunak yang</w:t>
      </w:r>
      <w:r w:rsidRPr="00660674">
        <w:rPr>
          <w:rFonts w:ascii="Times New Roman" w:hAnsi="Times New Roman" w:cs="Times New Roman"/>
          <w:sz w:val="24"/>
          <w:szCs w:val="24"/>
          <w:lang w:val="id-ID"/>
        </w:rPr>
        <w:t xml:space="preserve"> digunakan, penjelasan teoritis mengenai bahasa pemrograman dan </w:t>
      </w:r>
      <w:r w:rsidRPr="00660674">
        <w:rPr>
          <w:rFonts w:ascii="Times New Roman" w:hAnsi="Times New Roman" w:cs="Times New Roman"/>
          <w:i/>
          <w:sz w:val="24"/>
          <w:szCs w:val="24"/>
          <w:lang w:val="id-ID"/>
        </w:rPr>
        <w:t xml:space="preserve">framework </w:t>
      </w:r>
      <w:r w:rsidRPr="00660674">
        <w:rPr>
          <w:rFonts w:ascii="Times New Roman" w:hAnsi="Times New Roman" w:cs="Times New Roman"/>
          <w:sz w:val="24"/>
          <w:szCs w:val="24"/>
          <w:lang w:val="id-ID"/>
        </w:rPr>
        <w:t>yang digunakan dalam proses pengimplementasian aplikasi, serta teori lainnya guna memahami permasalahan yang dibahas.</w:t>
      </w:r>
    </w:p>
    <w:p w14:paraId="0054F30C" w14:textId="77777777" w:rsidR="00544F7E" w:rsidRPr="00660674" w:rsidRDefault="00544F7E" w:rsidP="003F4878">
      <w:pPr>
        <w:spacing w:line="480" w:lineRule="auto"/>
        <w:jc w:val="both"/>
        <w:rPr>
          <w:rFonts w:ascii="Times New Roman" w:hAnsi="Times New Roman" w:cs="Times New Roman"/>
          <w:b/>
          <w:sz w:val="24"/>
          <w:szCs w:val="24"/>
        </w:rPr>
      </w:pPr>
      <w:bookmarkStart w:id="36" w:name="_Toc27229186"/>
      <w:r w:rsidRPr="00660674">
        <w:rPr>
          <w:rFonts w:ascii="Times New Roman" w:hAnsi="Times New Roman" w:cs="Times New Roman"/>
          <w:b/>
          <w:sz w:val="24"/>
          <w:szCs w:val="24"/>
          <w:lang w:val="id-ID"/>
        </w:rPr>
        <w:t xml:space="preserve">BAB III </w:t>
      </w:r>
      <w:r w:rsidR="00BA7B35" w:rsidRPr="00660674">
        <w:rPr>
          <w:rFonts w:ascii="Times New Roman" w:hAnsi="Times New Roman" w:cs="Times New Roman"/>
          <w:b/>
          <w:sz w:val="24"/>
          <w:szCs w:val="24"/>
        </w:rPr>
        <w:t>ANALISIS DAN PERANCANGAN</w:t>
      </w:r>
      <w:r w:rsidRPr="00660674">
        <w:rPr>
          <w:rFonts w:ascii="Times New Roman" w:hAnsi="Times New Roman" w:cs="Times New Roman"/>
          <w:b/>
          <w:sz w:val="24"/>
          <w:szCs w:val="24"/>
        </w:rPr>
        <w:t xml:space="preserve"> </w:t>
      </w:r>
    </w:p>
    <w:p w14:paraId="55FCCE67" w14:textId="77777777" w:rsidR="00544F7E" w:rsidRPr="00660674"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metode pengembangan aplikasi yang digunakan meliputi analisis kebutuhan sistem, perancangan aplikasi, </w:t>
      </w:r>
      <w:r w:rsidR="00246400">
        <w:rPr>
          <w:rFonts w:ascii="Times New Roman" w:hAnsi="Times New Roman" w:cs="Times New Roman"/>
          <w:sz w:val="24"/>
          <w:szCs w:val="24"/>
        </w:rPr>
        <w:t xml:space="preserve">diagram pemodelan </w:t>
      </w:r>
      <w:r w:rsidRPr="00660674">
        <w:rPr>
          <w:rFonts w:ascii="Times New Roman" w:hAnsi="Times New Roman" w:cs="Times New Roman"/>
          <w:sz w:val="24"/>
          <w:szCs w:val="24"/>
          <w:lang w:val="id-ID"/>
        </w:rPr>
        <w:t>sistem, model perancangan data dan rancangan antarmuka pengguna.</w:t>
      </w:r>
    </w:p>
    <w:p w14:paraId="5E87245A" w14:textId="77777777" w:rsidR="00544F7E" w:rsidRPr="00660674" w:rsidRDefault="00544F7E" w:rsidP="003F4878">
      <w:pPr>
        <w:spacing w:line="480" w:lineRule="auto"/>
        <w:jc w:val="both"/>
        <w:rPr>
          <w:rFonts w:ascii="Times New Roman" w:hAnsi="Times New Roman" w:cs="Times New Roman"/>
          <w:b/>
          <w:color w:val="FF0000"/>
          <w:sz w:val="24"/>
          <w:szCs w:val="24"/>
          <w:lang w:val="id-ID"/>
        </w:rPr>
      </w:pPr>
      <w:r w:rsidRPr="00660674">
        <w:rPr>
          <w:rFonts w:ascii="Times New Roman" w:hAnsi="Times New Roman" w:cs="Times New Roman"/>
          <w:b/>
          <w:sz w:val="24"/>
          <w:szCs w:val="24"/>
          <w:lang w:val="id-ID"/>
        </w:rPr>
        <w:t xml:space="preserve">BAB IV </w:t>
      </w:r>
      <w:r w:rsidRPr="00706117">
        <w:rPr>
          <w:rFonts w:ascii="Times New Roman" w:hAnsi="Times New Roman" w:cs="Times New Roman"/>
          <w:b/>
          <w:sz w:val="24"/>
          <w:szCs w:val="24"/>
          <w:lang w:val="id-ID"/>
        </w:rPr>
        <w:t>HASIL</w:t>
      </w:r>
      <w:r w:rsidRPr="00660674">
        <w:rPr>
          <w:rFonts w:ascii="Times New Roman" w:hAnsi="Times New Roman" w:cs="Times New Roman"/>
          <w:b/>
          <w:sz w:val="24"/>
          <w:szCs w:val="24"/>
          <w:lang w:val="id-ID"/>
        </w:rPr>
        <w:t xml:space="preserve"> DAN PEMBAHASAN</w:t>
      </w:r>
    </w:p>
    <w:p w14:paraId="018A7E3F" w14:textId="77777777" w:rsidR="00544F7E" w:rsidRPr="007904FC"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implementasi aplikasi yang telah dibangun, tampilan aplikasi, pengujian aplikasi, serta hasil dari penggunaan metode </w:t>
      </w:r>
      <w:r w:rsidR="007904FC" w:rsidRPr="007904FC">
        <w:rPr>
          <w:rFonts w:ascii="Times New Roman" w:hAnsi="Times New Roman" w:cs="Times New Roman"/>
          <w:sz w:val="24"/>
          <w:szCs w:val="24"/>
          <w:lang w:val="id-ID"/>
        </w:rPr>
        <w:t>XP</w:t>
      </w:r>
      <w:r w:rsidRPr="007904FC">
        <w:rPr>
          <w:rFonts w:ascii="Times New Roman" w:hAnsi="Times New Roman" w:cs="Times New Roman"/>
          <w:i/>
          <w:sz w:val="24"/>
          <w:szCs w:val="24"/>
          <w:lang w:val="id-ID"/>
        </w:rPr>
        <w:t xml:space="preserve"> </w:t>
      </w:r>
      <w:r w:rsidRPr="007904FC">
        <w:rPr>
          <w:rFonts w:ascii="Times New Roman" w:hAnsi="Times New Roman" w:cs="Times New Roman"/>
          <w:sz w:val="24"/>
          <w:szCs w:val="24"/>
          <w:lang w:val="id-ID"/>
        </w:rPr>
        <w:t>dan PWA pada web.</w:t>
      </w:r>
    </w:p>
    <w:p w14:paraId="3919D96E" w14:textId="77777777" w:rsidR="00544F7E" w:rsidRPr="00660674" w:rsidRDefault="00544F7E"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V KESIMPULAN DAN SARAN</w:t>
      </w:r>
    </w:p>
    <w:p w14:paraId="2FB720B0" w14:textId="77777777" w:rsidR="00544F7E" w:rsidRPr="00660674" w:rsidRDefault="00544F7E" w:rsidP="003F4878">
      <w:pPr>
        <w:spacing w:after="200" w:line="480" w:lineRule="auto"/>
        <w:jc w:val="both"/>
        <w:rPr>
          <w:rFonts w:ascii="Times New Roman" w:hAnsi="Times New Roman" w:cs="Times New Roman"/>
          <w:sz w:val="24"/>
          <w:szCs w:val="24"/>
        </w:rPr>
        <w:sectPr w:rsidR="00544F7E" w:rsidRPr="00660674" w:rsidSect="00031DC4">
          <w:headerReference w:type="default" r:id="rId29"/>
          <w:footerReference w:type="default" r:id="rId30"/>
          <w:pgSz w:w="11906" w:h="16838"/>
          <w:pgMar w:top="2268" w:right="1701" w:bottom="1701" w:left="2268" w:header="709" w:footer="709" w:gutter="0"/>
          <w:pgNumType w:start="1"/>
          <w:cols w:space="720"/>
          <w:titlePg/>
          <w:docGrid w:linePitch="299"/>
        </w:sectPr>
      </w:pPr>
      <w:r w:rsidRPr="00660674">
        <w:rPr>
          <w:rFonts w:ascii="Times New Roman" w:hAnsi="Times New Roman" w:cs="Times New Roman"/>
          <w:sz w:val="24"/>
          <w:szCs w:val="24"/>
          <w:lang w:val="id-ID"/>
        </w:rPr>
        <w:lastRenderedPageBreak/>
        <w:t>Bab ini merupakan penutup yang berisi kesimpulan dan saran dari penelitian yang sudah dilakuka</w:t>
      </w:r>
      <w:r w:rsidRPr="00660674">
        <w:rPr>
          <w:rFonts w:ascii="Times New Roman" w:hAnsi="Times New Roman" w:cs="Times New Roman"/>
          <w:sz w:val="24"/>
          <w:szCs w:val="24"/>
        </w:rPr>
        <w:t>n</w:t>
      </w:r>
      <w:r w:rsidR="00320BF6">
        <w:rPr>
          <w:rFonts w:ascii="Times New Roman" w:hAnsi="Times New Roman" w:cs="Times New Roman"/>
          <w:sz w:val="24"/>
          <w:szCs w:val="24"/>
        </w:rPr>
        <w:t>.</w:t>
      </w:r>
    </w:p>
    <w:p w14:paraId="1F6DC912" w14:textId="77777777" w:rsidR="00BA6933" w:rsidRPr="00660674" w:rsidRDefault="007229AF" w:rsidP="007558D5">
      <w:pPr>
        <w:pStyle w:val="Judul1"/>
        <w:spacing w:line="480" w:lineRule="auto"/>
        <w:ind w:left="0" w:firstLine="0"/>
        <w:jc w:val="center"/>
        <w:rPr>
          <w:rFonts w:cs="Times New Roman"/>
          <w:b/>
        </w:rPr>
      </w:pPr>
      <w:bookmarkStart w:id="37" w:name="_Toc52929857"/>
      <w:bookmarkEnd w:id="36"/>
      <w:r w:rsidRPr="00660674">
        <w:rPr>
          <w:rFonts w:cs="Times New Roman"/>
          <w:b/>
        </w:rPr>
        <w:lastRenderedPageBreak/>
        <w:t>BAB II</w:t>
      </w:r>
      <w:bookmarkEnd w:id="37"/>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commentRangeStart w:id="38"/>
      <w:r w:rsidRPr="00660674">
        <w:rPr>
          <w:rFonts w:ascii="Times New Roman" w:eastAsia="Times New Roman" w:hAnsi="Times New Roman" w:cs="Times New Roman"/>
          <w:b/>
          <w:sz w:val="24"/>
          <w:szCs w:val="24"/>
          <w:lang w:val="id-ID"/>
        </w:rPr>
        <w:t>TINJAUAN PUSTAKA</w:t>
      </w:r>
      <w:commentRangeEnd w:id="38"/>
      <w:r w:rsidR="00BD4D25">
        <w:rPr>
          <w:rStyle w:val="ReferensiKomentar"/>
        </w:rPr>
        <w:commentReference w:id="38"/>
      </w:r>
    </w:p>
    <w:p w14:paraId="6BFF3780" w14:textId="5CFF70CF" w:rsidR="00C9324A" w:rsidRPr="00660674" w:rsidRDefault="00A1162A"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Sistem Informasi Geografis</w:t>
      </w:r>
    </w:p>
    <w:p w14:paraId="79E68FF3" w14:textId="0B77B208" w:rsidR="00E44D2E" w:rsidRDefault="002D6351" w:rsidP="0028172C">
      <w:pPr>
        <w:spacing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Menurut Sumantri dkk (2019) sistem merupakan perpaduan beberapa unsur yang tergabung satu dengan yang lain untuk memudahkan perpindahan inforamsi, energi, maupun materi agar mencapai tujuan tertentu. Informasi merupakan sekumpula data maupun fakta yang telah diorganisasi atau diolah secara tertentu sehingga memiliki arti bagi penerima, yaitu keterangan atau pengetahuan. Sedangkan geografi merupakan bidang ilmu yang mempelajari tanah, fitur, fenomena bumi, dan penghuninya (manusia). Dengan demikian, sistem informasi geografis adalah kumpulan beberapa unsur yang tergabung menjadi satu yang berisi sekumpulan data maupun fakta mengenai fenomena bumi, tanah, fitur, dan penghuninya, yang telah ditempatkan dalam ruang dan waktu.</w:t>
      </w:r>
    </w:p>
    <w:p w14:paraId="56AC4E0D" w14:textId="53FF195A" w:rsidR="002D6351" w:rsidRDefault="002D6351" w:rsidP="0028172C">
      <w:pPr>
        <w:spacing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Menurut Husaini dan Dwi (2017) sistem informasi geografis dapat diartikan sebagai pengelolaan data-data geografis yang bekerja pada perangkat keras un</w:t>
      </w:r>
      <w:r w:rsidR="00A97399">
        <w:rPr>
          <w:rFonts w:ascii="Times New Roman" w:hAnsi="Times New Roman" w:cs="Times New Roman"/>
          <w:color w:val="000000"/>
          <w:sz w:val="24"/>
          <w:szCs w:val="24"/>
        </w:rPr>
        <w:t>tu</w:t>
      </w:r>
      <w:r>
        <w:rPr>
          <w:rFonts w:ascii="Times New Roman" w:hAnsi="Times New Roman" w:cs="Times New Roman"/>
          <w:color w:val="000000"/>
          <w:sz w:val="24"/>
          <w:szCs w:val="24"/>
        </w:rPr>
        <w:t>k menganalisis dan menginformasikan suatu letak wilayah untuk memecahkan masalah geografi.</w:t>
      </w:r>
      <w:r w:rsidR="00A97399">
        <w:rPr>
          <w:rFonts w:ascii="Times New Roman" w:hAnsi="Times New Roman" w:cs="Times New Roman"/>
          <w:color w:val="000000"/>
          <w:sz w:val="24"/>
          <w:szCs w:val="24"/>
        </w:rPr>
        <w:t xml:space="preserve"> Dengan sistem informasi geografis, seluruh data yang ada pada suatu wilayah dapat dianalisis, disimpan, dan dimanipulasi melalui komputer.</w:t>
      </w:r>
    </w:p>
    <w:p w14:paraId="7C7C653D" w14:textId="5F186354" w:rsidR="00A97399" w:rsidRDefault="00A97399" w:rsidP="0028172C">
      <w:pPr>
        <w:spacing w:line="48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istem informasi geografis sudah banyak diimplementasikan dan memudahkan manusia dalam berbagai hal. Berikut contoh pengimplementasian sistem informasi geografis :</w:t>
      </w:r>
    </w:p>
    <w:p w14:paraId="45A781A8" w14:textId="2E3009FE" w:rsidR="00A97399" w:rsidRDefault="00A97399" w:rsidP="0028172C">
      <w:pPr>
        <w:pStyle w:val="DaftarParagraf"/>
        <w:numPr>
          <w:ilvl w:val="3"/>
          <w:numId w:val="7"/>
        </w:numPr>
        <w:spacing w:line="480" w:lineRule="auto"/>
        <w:ind w:left="993"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Pembuatan peta. Dengan sistem informasi geografis pembuatan peta menadi lebih fleksibel dibandingkan dengan pendekatan kartografi otomatis atau cara manual.</w:t>
      </w:r>
    </w:p>
    <w:p w14:paraId="03FC2573" w14:textId="64B60668" w:rsidR="00A97399" w:rsidRDefault="00A97399" w:rsidP="0028172C">
      <w:pPr>
        <w:pStyle w:val="DaftarParagraf"/>
        <w:numPr>
          <w:ilvl w:val="3"/>
          <w:numId w:val="7"/>
        </w:numPr>
        <w:spacing w:line="480" w:lineRule="auto"/>
        <w:ind w:left="993"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anipulasi data. </w:t>
      </w:r>
      <w:r w:rsidR="0028172C">
        <w:rPr>
          <w:rFonts w:ascii="Times New Roman" w:hAnsi="Times New Roman" w:cs="Times New Roman"/>
          <w:color w:val="000000"/>
          <w:sz w:val="24"/>
          <w:szCs w:val="24"/>
        </w:rPr>
        <w:t>Manipulasi dan transformasi data dibutuhkan dalam sistem informasi geografis agar data-data tersebut menjadi kompatibel dengan sistem.</w:t>
      </w:r>
    </w:p>
    <w:p w14:paraId="3620A4F7" w14:textId="4068B1C2" w:rsidR="0028172C" w:rsidRPr="00A97399" w:rsidRDefault="0028172C" w:rsidP="0028172C">
      <w:pPr>
        <w:pStyle w:val="DaftarParagraf"/>
        <w:numPr>
          <w:ilvl w:val="3"/>
          <w:numId w:val="7"/>
        </w:numPr>
        <w:spacing w:after="240" w:line="480" w:lineRule="auto"/>
        <w:ind w:left="993" w:hanging="426"/>
        <w:jc w:val="both"/>
        <w:rPr>
          <w:rFonts w:ascii="Times New Roman" w:hAnsi="Times New Roman" w:cs="Times New Roman"/>
          <w:color w:val="000000"/>
          <w:sz w:val="24"/>
          <w:szCs w:val="24"/>
        </w:rPr>
      </w:pPr>
      <w:r>
        <w:rPr>
          <w:rFonts w:ascii="Times New Roman" w:hAnsi="Times New Roman" w:cs="Times New Roman"/>
          <w:color w:val="000000"/>
          <w:sz w:val="24"/>
          <w:szCs w:val="24"/>
        </w:rPr>
        <w:t>Visualisasi dalam bentuk peta atau graf. Saat ini sistem informasi geografis sudah mengintegrasikan berbagai tampilan peta serta menambahkan tampilan tiga dimensi, laporan, serta multimedia.</w:t>
      </w:r>
    </w:p>
    <w:p w14:paraId="1D2D4DF9" w14:textId="77777777" w:rsidR="00835794" w:rsidRPr="00660674" w:rsidRDefault="00BA6933"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39" w:name="_Toc52929859"/>
      <w:r w:rsidRPr="00660674">
        <w:rPr>
          <w:rFonts w:ascii="Times New Roman" w:eastAsia="Times New Roman" w:hAnsi="Times New Roman" w:cs="Times New Roman"/>
          <w:b/>
          <w:i/>
          <w:sz w:val="24"/>
          <w:szCs w:val="24"/>
        </w:rPr>
        <w:t>Extreme Programming</w:t>
      </w:r>
      <w:bookmarkEnd w:id="39"/>
    </w:p>
    <w:p w14:paraId="5A3E1512" w14:textId="2BF5B455" w:rsidR="0088019E" w:rsidRPr="00660674" w:rsidRDefault="0088019E" w:rsidP="00EA1631">
      <w:pPr>
        <w:pStyle w:val="NormalWeb"/>
        <w:spacing w:before="0" w:beforeAutospacing="0" w:after="240" w:afterAutospacing="0" w:line="480" w:lineRule="auto"/>
        <w:ind w:firstLine="567"/>
        <w:jc w:val="both"/>
      </w:pPr>
    </w:p>
    <w:p w14:paraId="1ABB2B35" w14:textId="2D413253" w:rsidR="00BA6933" w:rsidRPr="00A1162A" w:rsidRDefault="00A1162A"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t>NodeJS</w:t>
      </w:r>
    </w:p>
    <w:p w14:paraId="57509F84" w14:textId="28441EBB" w:rsidR="003646DC" w:rsidRPr="00660674" w:rsidRDefault="003646DC" w:rsidP="00A1162A">
      <w:pPr>
        <w:pStyle w:val="Keterangan"/>
        <w:spacing w:line="480" w:lineRule="auto"/>
        <w:ind w:firstLine="567"/>
        <w:rPr>
          <w:rFonts w:eastAsia="Times New Roman" w:cs="Times New Roman"/>
          <w:i/>
          <w:szCs w:val="24"/>
        </w:rPr>
      </w:pPr>
    </w:p>
    <w:p w14:paraId="4B048250" w14:textId="77777777" w:rsidR="00BA6933" w:rsidRPr="00660674" w:rsidRDefault="00BA6933"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40" w:name="_Toc52929861"/>
      <w:r w:rsidRPr="00660674">
        <w:rPr>
          <w:rFonts w:ascii="Times New Roman" w:eastAsia="Times New Roman" w:hAnsi="Times New Roman" w:cs="Times New Roman"/>
          <w:b/>
          <w:sz w:val="24"/>
          <w:szCs w:val="24"/>
        </w:rPr>
        <w:t>ReactJS</w:t>
      </w:r>
      <w:bookmarkEnd w:id="40"/>
    </w:p>
    <w:p w14:paraId="1D489AC7" w14:textId="1E0F5838" w:rsidR="00E51187" w:rsidRPr="00660674" w:rsidRDefault="00E51187" w:rsidP="00E51187">
      <w:pPr>
        <w:pStyle w:val="NormalWeb"/>
        <w:spacing w:before="0" w:beforeAutospacing="0" w:after="240" w:afterAutospacing="0" w:line="480" w:lineRule="auto"/>
        <w:ind w:firstLine="567"/>
        <w:jc w:val="both"/>
      </w:pPr>
      <w:bookmarkStart w:id="41" w:name="_Toc52929862"/>
    </w:p>
    <w:p w14:paraId="66C63B74" w14:textId="366B439B" w:rsidR="00090053" w:rsidRPr="00660674" w:rsidRDefault="00CE6942"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660674">
        <w:rPr>
          <w:rFonts w:ascii="Times New Roman" w:eastAsia="Times New Roman" w:hAnsi="Times New Roman" w:cs="Times New Roman"/>
          <w:b/>
          <w:sz w:val="24"/>
          <w:szCs w:val="24"/>
        </w:rPr>
        <w:t>Express</w:t>
      </w:r>
      <w:bookmarkEnd w:id="41"/>
    </w:p>
    <w:p w14:paraId="4B073AC3" w14:textId="4DB8239A" w:rsidR="00343272" w:rsidRPr="00660674" w:rsidRDefault="00343272" w:rsidP="009D39AF">
      <w:pPr>
        <w:spacing w:after="240" w:line="480" w:lineRule="auto"/>
        <w:ind w:firstLine="567"/>
        <w:jc w:val="both"/>
        <w:rPr>
          <w:rFonts w:ascii="Times New Roman" w:hAnsi="Times New Roman" w:cs="Times New Roman"/>
          <w:sz w:val="24"/>
          <w:szCs w:val="24"/>
        </w:rPr>
      </w:pPr>
    </w:p>
    <w:p w14:paraId="6F661C6F" w14:textId="77777777" w:rsidR="00BA6933" w:rsidRPr="00660674" w:rsidRDefault="00BA6933"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42" w:name="_Toc52929863"/>
      <w:r w:rsidRPr="00660674">
        <w:rPr>
          <w:rFonts w:ascii="Times New Roman" w:eastAsia="Times New Roman" w:hAnsi="Times New Roman" w:cs="Times New Roman"/>
          <w:b/>
          <w:sz w:val="24"/>
          <w:szCs w:val="24"/>
        </w:rPr>
        <w:t>Javascript</w:t>
      </w:r>
      <w:bookmarkEnd w:id="42"/>
    </w:p>
    <w:p w14:paraId="5FB98B17" w14:textId="2C3A9AD2" w:rsidR="00E51187" w:rsidRPr="00660674" w:rsidRDefault="00E51187" w:rsidP="00E51187">
      <w:pPr>
        <w:pStyle w:val="NormalWeb"/>
        <w:spacing w:before="0" w:beforeAutospacing="0" w:after="240" w:afterAutospacing="0" w:line="480" w:lineRule="auto"/>
        <w:ind w:firstLine="567"/>
        <w:jc w:val="both"/>
      </w:pPr>
      <w:bookmarkStart w:id="43" w:name="_Toc52929864"/>
    </w:p>
    <w:p w14:paraId="76E69423" w14:textId="6C19E06F" w:rsidR="00B94867" w:rsidRDefault="00B94867"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sz w:val="24"/>
          <w:szCs w:val="24"/>
        </w:rPr>
      </w:pPr>
      <w:bookmarkStart w:id="44" w:name="_Toc52929865"/>
      <w:bookmarkEnd w:id="43"/>
      <w:r w:rsidRPr="00B94867">
        <w:rPr>
          <w:rFonts w:ascii="Times New Roman" w:eastAsia="Times New Roman" w:hAnsi="Times New Roman" w:cs="Times New Roman"/>
          <w:b/>
          <w:sz w:val="24"/>
          <w:szCs w:val="24"/>
        </w:rPr>
        <w:t>M</w:t>
      </w:r>
      <w:r>
        <w:rPr>
          <w:rFonts w:ascii="Times New Roman" w:eastAsia="Times New Roman" w:hAnsi="Times New Roman" w:cs="Times New Roman"/>
          <w:b/>
          <w:sz w:val="24"/>
          <w:szCs w:val="24"/>
        </w:rPr>
        <w:t>ySQL</w:t>
      </w:r>
      <w:bookmarkEnd w:id="44"/>
    </w:p>
    <w:p w14:paraId="75D9272F" w14:textId="39347318" w:rsidR="0053308F" w:rsidRPr="00660674" w:rsidRDefault="0053308F" w:rsidP="0053308F">
      <w:pPr>
        <w:pStyle w:val="NormalWeb"/>
        <w:spacing w:before="0" w:beforeAutospacing="0" w:after="240" w:afterAutospacing="0" w:line="480" w:lineRule="auto"/>
        <w:ind w:left="360" w:firstLine="207"/>
        <w:jc w:val="both"/>
      </w:pPr>
      <w:bookmarkStart w:id="45" w:name="_Toc52929866"/>
    </w:p>
    <w:p w14:paraId="120A3DF7" w14:textId="77777777" w:rsidR="00A16712" w:rsidRPr="00660674" w:rsidRDefault="00AE0C5B" w:rsidP="00D75495">
      <w:pPr>
        <w:pStyle w:val="DaftarParagraf"/>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AE0C5B">
        <w:rPr>
          <w:rFonts w:ascii="Times New Roman" w:eastAsia="Times New Roman" w:hAnsi="Times New Roman" w:cs="Times New Roman"/>
          <w:b/>
          <w:i/>
          <w:color w:val="000000"/>
          <w:sz w:val="24"/>
          <w:szCs w:val="24"/>
          <w:lang w:eastAsia="ja-JP"/>
        </w:rPr>
        <w:lastRenderedPageBreak/>
        <w:t>Unified Modeling Language</w:t>
      </w:r>
      <w:r w:rsidRPr="00660674">
        <w:rPr>
          <w:rFonts w:ascii="Times New Roman" w:eastAsia="Times New Roman" w:hAnsi="Times New Roman" w:cs="Times New Roman"/>
          <w:color w:val="000000"/>
          <w:sz w:val="24"/>
          <w:szCs w:val="24"/>
          <w:lang w:eastAsia="ja-JP"/>
        </w:rPr>
        <w:t xml:space="preserve"> </w:t>
      </w:r>
      <w:r w:rsidR="00AA640F">
        <w:rPr>
          <w:rFonts w:ascii="Times New Roman" w:eastAsia="Times New Roman" w:hAnsi="Times New Roman" w:cs="Times New Roman"/>
          <w:color w:val="000000"/>
          <w:sz w:val="24"/>
          <w:szCs w:val="24"/>
          <w:lang w:eastAsia="ja-JP"/>
        </w:rPr>
        <w:t>(</w:t>
      </w:r>
      <w:r w:rsidR="00A16712" w:rsidRPr="00660674">
        <w:rPr>
          <w:rFonts w:ascii="Times New Roman" w:eastAsia="Times New Roman" w:hAnsi="Times New Roman" w:cs="Times New Roman"/>
          <w:b/>
          <w:sz w:val="24"/>
          <w:szCs w:val="24"/>
        </w:rPr>
        <w:t>UML</w:t>
      </w:r>
      <w:r w:rsidR="00AA640F">
        <w:rPr>
          <w:rFonts w:ascii="Times New Roman" w:eastAsia="Times New Roman" w:hAnsi="Times New Roman" w:cs="Times New Roman"/>
          <w:b/>
          <w:sz w:val="24"/>
          <w:szCs w:val="24"/>
        </w:rPr>
        <w:t>)</w:t>
      </w:r>
      <w:bookmarkEnd w:id="45"/>
    </w:p>
    <w:p w14:paraId="5A1038C9" w14:textId="2C302A80" w:rsidR="0053308F" w:rsidRPr="00660674" w:rsidRDefault="0053308F" w:rsidP="0053308F">
      <w:pPr>
        <w:pStyle w:val="NormalWeb"/>
        <w:spacing w:before="0" w:beforeAutospacing="0" w:after="240" w:afterAutospacing="0" w:line="480" w:lineRule="auto"/>
        <w:ind w:firstLine="567"/>
        <w:jc w:val="both"/>
      </w:pPr>
      <w:bookmarkStart w:id="46" w:name="_Toc52929867"/>
    </w:p>
    <w:p w14:paraId="1A8655BD" w14:textId="77777777" w:rsidR="00A16712" w:rsidRPr="00660674" w:rsidRDefault="00A16712" w:rsidP="00167DBD">
      <w:pPr>
        <w:pStyle w:val="DaftarParagraf"/>
        <w:numPr>
          <w:ilvl w:val="0"/>
          <w:numId w:val="16"/>
        </w:numPr>
        <w:spacing w:line="480" w:lineRule="auto"/>
        <w:ind w:left="567" w:hanging="567"/>
        <w:jc w:val="both"/>
        <w:outlineLvl w:val="2"/>
        <w:rPr>
          <w:rFonts w:ascii="Times New Roman" w:eastAsia="Times New Roman" w:hAnsi="Times New Roman" w:cs="Times New Roman"/>
          <w:b/>
          <w:sz w:val="24"/>
          <w:szCs w:val="24"/>
          <w:lang w:eastAsia="ja-JP"/>
        </w:rPr>
      </w:pPr>
      <w:r w:rsidRPr="00660674">
        <w:rPr>
          <w:rFonts w:ascii="Times New Roman" w:eastAsia="Times New Roman" w:hAnsi="Times New Roman" w:cs="Times New Roman"/>
          <w:b/>
          <w:i/>
          <w:iCs/>
          <w:color w:val="000000"/>
          <w:sz w:val="24"/>
          <w:szCs w:val="24"/>
          <w:lang w:eastAsia="ja-JP"/>
        </w:rPr>
        <w:t>Use Case Diagram</w:t>
      </w:r>
      <w:bookmarkEnd w:id="46"/>
    </w:p>
    <w:p w14:paraId="56B36758" w14:textId="77777777" w:rsidR="00307BC4" w:rsidRDefault="00307BC4" w:rsidP="00307BC4">
      <w:pPr>
        <w:pStyle w:val="NormalWeb"/>
        <w:spacing w:before="0" w:beforeAutospacing="0" w:after="0" w:afterAutospacing="0" w:line="480" w:lineRule="auto"/>
        <w:ind w:firstLine="720"/>
        <w:jc w:val="both"/>
        <w:rPr>
          <w:color w:val="000000"/>
        </w:rPr>
      </w:pPr>
      <w:bookmarkStart w:id="47" w:name="_Toc31033204"/>
      <w:bookmarkStart w:id="48" w:name="_Toc32323233"/>
      <w:bookmarkStart w:id="49" w:name="_Toc32919950"/>
      <w:bookmarkStart w:id="50" w:name="_Toc34126571"/>
      <w:bookmarkStart w:id="51" w:name="_Toc38876097"/>
      <w:bookmarkStart w:id="52" w:name="_Toc52929958"/>
      <w:r>
        <w:rPr>
          <w:color w:val="000000"/>
        </w:rPr>
        <w:t>……. ……….. …………. ……… …………… . ………… …….. …… ….. …. …… …. …. …. …. ……. .. …… ……… …………… . ………… …….. …… ….. ……… …………… . ………… …….. …… ….. ……….. …………. ……… …………… . ………… …….. …… ….. …. …… …. …. …. …. ……. .. …… ……… …………… . ………… …….. …… ….. ……… …………… . ………… ……..</w:t>
      </w:r>
    </w:p>
    <w:p w14:paraId="3B908FC8" w14:textId="77777777" w:rsidR="00307BC4" w:rsidRPr="00660674" w:rsidRDefault="00307BC4" w:rsidP="00307BC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B44F950" w14:textId="77777777" w:rsidR="00A16712" w:rsidRPr="00660674" w:rsidRDefault="00FB77A3" w:rsidP="00AA640F">
      <w:pPr>
        <w:pStyle w:val="Keterangan"/>
        <w:spacing w:after="0" w:line="480" w:lineRule="auto"/>
        <w:jc w:val="center"/>
        <w:rPr>
          <w:rFonts w:eastAsia="Times New Roman" w:cs="Times New Roman"/>
          <w:szCs w:val="24"/>
          <w:lang w:eastAsia="ja-JP"/>
        </w:rPr>
      </w:pPr>
      <w:commentRangeStart w:id="53"/>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2</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Pr="00660674">
        <w:rPr>
          <w:rFonts w:eastAsia="Times New Roman" w:cs="Times New Roman"/>
          <w:iCs w:val="0"/>
          <w:color w:val="000000"/>
          <w:szCs w:val="24"/>
          <w:lang w:eastAsia="ja-JP"/>
        </w:rPr>
        <w:t xml:space="preserve"> </w:t>
      </w:r>
      <w:r w:rsidR="00322AC0" w:rsidRPr="00660674">
        <w:rPr>
          <w:rFonts w:eastAsia="Times New Roman" w:cs="Times New Roman"/>
          <w:iCs w:val="0"/>
          <w:color w:val="000000"/>
          <w:szCs w:val="24"/>
          <w:lang w:eastAsia="ja-JP"/>
        </w:rPr>
        <w:t>S</w:t>
      </w:r>
      <w:r w:rsidR="00E86B11" w:rsidRPr="00660674">
        <w:rPr>
          <w:rFonts w:eastAsia="Times New Roman" w:cs="Times New Roman"/>
          <w:iCs w:val="0"/>
          <w:color w:val="000000"/>
          <w:szCs w:val="24"/>
          <w:lang w:eastAsia="ja-JP"/>
        </w:rPr>
        <w:t>imbol-</w:t>
      </w:r>
      <w:r w:rsidR="00322AC0" w:rsidRPr="00660674">
        <w:rPr>
          <w:rFonts w:eastAsia="Times New Roman" w:cs="Times New Roman"/>
          <w:iCs w:val="0"/>
          <w:color w:val="000000"/>
          <w:szCs w:val="24"/>
          <w:lang w:eastAsia="ja-JP"/>
        </w:rPr>
        <w:t>S</w:t>
      </w:r>
      <w:r w:rsidR="00E86B11" w:rsidRPr="00660674">
        <w:rPr>
          <w:rFonts w:eastAsia="Times New Roman" w:cs="Times New Roman"/>
          <w:iCs w:val="0"/>
          <w:color w:val="000000"/>
          <w:szCs w:val="24"/>
          <w:lang w:eastAsia="ja-JP"/>
        </w:rPr>
        <w:t xml:space="preserve">imbol </w:t>
      </w:r>
      <w:r w:rsidR="001E3BB2" w:rsidRPr="00660674">
        <w:rPr>
          <w:rFonts w:eastAsia="Times New Roman" w:cs="Times New Roman"/>
          <w:iCs w:val="0"/>
          <w:color w:val="000000"/>
          <w:szCs w:val="24"/>
          <w:lang w:eastAsia="ja-JP"/>
        </w:rPr>
        <w:t xml:space="preserve">pada </w:t>
      </w:r>
      <w:r w:rsidR="00A16712" w:rsidRPr="00660674">
        <w:rPr>
          <w:rFonts w:eastAsia="Times New Roman" w:cs="Times New Roman"/>
          <w:i/>
          <w:iCs w:val="0"/>
          <w:color w:val="000000"/>
          <w:szCs w:val="24"/>
          <w:lang w:eastAsia="ja-JP"/>
        </w:rPr>
        <w:t>Use Case Diagram</w:t>
      </w:r>
      <w:bookmarkEnd w:id="47"/>
      <w:bookmarkEnd w:id="48"/>
      <w:bookmarkEnd w:id="49"/>
      <w:bookmarkEnd w:id="50"/>
      <w:bookmarkEnd w:id="51"/>
      <w:bookmarkEnd w:id="52"/>
      <w:commentRangeEnd w:id="53"/>
      <w:r w:rsidR="004C75F8">
        <w:rPr>
          <w:rStyle w:val="ReferensiKomentar"/>
          <w:rFonts w:ascii="Arial" w:hAnsi="Arial"/>
          <w:iCs w:val="0"/>
          <w:color w:val="auto"/>
        </w:rPr>
        <w:commentReference w:id="53"/>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A16712" w:rsidRPr="00660674" w14:paraId="0B7B3CCE" w14:textId="77777777" w:rsidTr="00206A10">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01D7C9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6421A9B" w14:textId="77777777" w:rsidR="00A16712" w:rsidRPr="00AA640F" w:rsidRDefault="00322AC0"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w:t>
            </w:r>
            <w:r w:rsidR="00A16712" w:rsidRPr="00AA640F">
              <w:rPr>
                <w:rFonts w:ascii="Times New Roman" w:eastAsia="Times New Roman" w:hAnsi="Times New Roman" w:cs="Times New Roman"/>
                <w:b/>
                <w:bCs/>
                <w:iCs/>
                <w:color w:val="000000"/>
                <w:sz w:val="24"/>
                <w:szCs w:val="24"/>
                <w:lang w:eastAsia="ja-JP"/>
              </w:rPr>
              <w:t>mbol</w:t>
            </w:r>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51036D0C"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A16712" w:rsidRPr="00660674" w14:paraId="5BC08E3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85D57"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1966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Use Case</w:t>
            </w:r>
          </w:p>
          <w:p w14:paraId="6A74491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1428AB16" wp14:editId="773826C8">
                  <wp:extent cx="765544" cy="387021"/>
                  <wp:effectExtent l="0" t="0" r="0" b="0"/>
                  <wp:docPr id="22" name="Picture 22"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58088"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Fungsionalitas yang disediakan sistem sebagai unit-unit yang saling bertukar pesan antar unit atau aktor</w:t>
            </w:r>
          </w:p>
        </w:tc>
      </w:tr>
      <w:tr w:rsidR="00A16712" w:rsidRPr="00660674" w14:paraId="240A7F8F"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1C9F4A"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77C0D"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ctor</w:t>
            </w:r>
          </w:p>
          <w:p w14:paraId="3DFED1F8"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4034C4E9" wp14:editId="4372FB08">
                  <wp:extent cx="212652" cy="527727"/>
                  <wp:effectExtent l="0" t="0" r="0" b="5715"/>
                  <wp:docPr id="21" name="Picture 21"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9E95D" w14:textId="77777777" w:rsidR="00A16712" w:rsidRPr="00AA640F" w:rsidRDefault="00A16712" w:rsidP="003552AB">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Orang atau sistem lain </w:t>
            </w:r>
            <w:r w:rsidR="001C2C2F" w:rsidRPr="00AA640F">
              <w:rPr>
                <w:rFonts w:ascii="Times New Roman" w:hAnsi="Times New Roman" w:cs="Times New Roman"/>
                <w:color w:val="000000"/>
                <w:sz w:val="24"/>
                <w:szCs w:val="24"/>
              </w:rPr>
              <w:t xml:space="preserve">yang berinteraksi dengan sistem informasi yang akan dibuat. </w:t>
            </w:r>
            <w:r w:rsidRPr="00AA640F">
              <w:rPr>
                <w:rFonts w:ascii="Times New Roman" w:eastAsia="Times New Roman" w:hAnsi="Times New Roman" w:cs="Times New Roman"/>
                <w:iCs/>
                <w:color w:val="000000"/>
                <w:sz w:val="24"/>
                <w:szCs w:val="24"/>
                <w:lang w:eastAsia="ja-JP"/>
              </w:rPr>
              <w:t>Biasanya dinya</w:t>
            </w:r>
            <w:r w:rsidR="003552AB">
              <w:rPr>
                <w:rFonts w:ascii="Times New Roman" w:eastAsia="Times New Roman" w:hAnsi="Times New Roman" w:cs="Times New Roman"/>
                <w:iCs/>
                <w:color w:val="000000"/>
                <w:sz w:val="24"/>
                <w:szCs w:val="24"/>
                <w:lang w:eastAsia="ja-JP"/>
              </w:rPr>
              <w:t xml:space="preserve">takan menggunakan kata benda atau </w:t>
            </w:r>
            <w:r w:rsidRPr="00AA640F">
              <w:rPr>
                <w:rFonts w:ascii="Times New Roman" w:eastAsia="Times New Roman" w:hAnsi="Times New Roman" w:cs="Times New Roman"/>
                <w:iCs/>
                <w:color w:val="000000"/>
                <w:sz w:val="24"/>
                <w:szCs w:val="24"/>
                <w:lang w:eastAsia="ja-JP"/>
              </w:rPr>
              <w:t>nama aktor.</w:t>
            </w:r>
          </w:p>
        </w:tc>
      </w:tr>
      <w:tr w:rsidR="00A16712" w:rsidRPr="00660674" w14:paraId="25E9C75B"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C64A5"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DE3A8"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ssociation</w:t>
            </w:r>
          </w:p>
          <w:p w14:paraId="36539C71"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2D153A53" wp14:editId="226B4285">
                  <wp:extent cx="1197610" cy="141605"/>
                  <wp:effectExtent l="0" t="0" r="2540" b="0"/>
                  <wp:docPr id="20" name="Picture 2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570EB"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Komunikasi antara aktor dengan </w:t>
            </w:r>
            <w:r w:rsidRPr="00AA640F">
              <w:rPr>
                <w:rFonts w:ascii="Times New Roman" w:eastAsia="Times New Roman" w:hAnsi="Times New Roman" w:cs="Times New Roman"/>
                <w:i/>
                <w:iCs/>
                <w:color w:val="000000"/>
                <w:sz w:val="24"/>
                <w:szCs w:val="24"/>
                <w:lang w:eastAsia="ja-JP"/>
              </w:rPr>
              <w:t>use case</w:t>
            </w:r>
            <w:r w:rsidR="001C2C2F" w:rsidRPr="00AA640F">
              <w:rPr>
                <w:rFonts w:ascii="Times New Roman" w:eastAsia="Times New Roman" w:hAnsi="Times New Roman" w:cs="Times New Roman"/>
                <w:iCs/>
                <w:color w:val="000000"/>
                <w:sz w:val="24"/>
                <w:szCs w:val="24"/>
                <w:lang w:eastAsia="ja-JP"/>
              </w:rPr>
              <w:t xml:space="preserve"> yang berpartisipasi</w:t>
            </w:r>
            <w:r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eastAsia="Times New Roman" w:hAnsi="Times New Roman" w:cs="Times New Roman"/>
                <w:iCs/>
                <w:color w:val="000000"/>
                <w:sz w:val="24"/>
                <w:szCs w:val="24"/>
                <w:lang w:eastAsia="ja-JP"/>
              </w:rPr>
              <w:t>pada diagram</w:t>
            </w:r>
          </w:p>
        </w:tc>
      </w:tr>
      <w:tr w:rsidR="00A16712" w:rsidRPr="00660674" w14:paraId="5A1CEA53"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1BBB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A094F"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Extend</w:t>
            </w:r>
          </w:p>
          <w:p w14:paraId="08A3E249"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07E39CEB" wp14:editId="4207AA7A">
                  <wp:extent cx="1164590" cy="260985"/>
                  <wp:effectExtent l="0" t="0" r="0" b="5715"/>
                  <wp:docPr id="19" name="Picture 19"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CC20B"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001C2C2F" w:rsidRPr="00AA640F">
              <w:rPr>
                <w:rFonts w:ascii="Times New Roman" w:eastAsia="Times New Roman" w:hAnsi="Times New Roman" w:cs="Times New Roman"/>
                <w:iCs/>
                <w:color w:val="000000"/>
                <w:sz w:val="24"/>
                <w:szCs w:val="24"/>
                <w:lang w:eastAsia="ja-JP"/>
              </w:rPr>
              <w:t>,</w:t>
            </w:r>
            <w:r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hAnsi="Times New Roman" w:cs="Times New Roman"/>
                <w:color w:val="000000"/>
                <w:sz w:val="24"/>
                <w:szCs w:val="24"/>
              </w:rPr>
              <w:t xml:space="preserve">diman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ditambahkan dapat berdiri sendiri meski tanp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tambahan itu. Arah panah mengarah pad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ditambahkan.</w:t>
            </w:r>
          </w:p>
        </w:tc>
      </w:tr>
      <w:tr w:rsidR="00A16712" w:rsidRPr="00660674" w14:paraId="2C6C4E7D"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6533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21487"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Generalization</w:t>
            </w:r>
          </w:p>
          <w:p w14:paraId="049A72D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3B23F29F" wp14:editId="6D1F919B">
                  <wp:extent cx="1219200" cy="163195"/>
                  <wp:effectExtent l="0" t="0" r="0" b="8255"/>
                  <wp:docPr id="18" name="Picture 18"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333B07"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Hubungan generalisasi dan spesialisasi (umum-khusus) antar dua buah use case dimana fungsi yang satu adalah fungsi yang lebih umum dari lainnya.</w:t>
            </w:r>
          </w:p>
        </w:tc>
      </w:tr>
      <w:tr w:rsidR="00A16712" w:rsidRPr="00660674" w14:paraId="7236ED5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EE2C"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CE2E1"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Include</w:t>
            </w:r>
          </w:p>
          <w:p w14:paraId="1F58A3DD"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6F21CAF6" wp14:editId="7E742FAE">
                  <wp:extent cx="990600" cy="272415"/>
                  <wp:effectExtent l="0" t="0" r="0" b="0"/>
                  <wp:docPr id="17" name="Picture 17"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30BC3"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00AA640F" w:rsidRPr="00AA640F">
              <w:rPr>
                <w:rFonts w:ascii="Times New Roman" w:eastAsia="Times New Roman" w:hAnsi="Times New Roman" w:cs="Times New Roman"/>
                <w:i/>
                <w:iCs/>
                <w:color w:val="000000"/>
                <w:sz w:val="24"/>
                <w:szCs w:val="24"/>
                <w:lang w:eastAsia="ja-JP"/>
              </w:rPr>
              <w:t>,</w:t>
            </w:r>
            <w:r w:rsidRPr="00AA640F">
              <w:rPr>
                <w:rFonts w:ascii="Times New Roman" w:eastAsia="Times New Roman" w:hAnsi="Times New Roman" w:cs="Times New Roman"/>
                <w:iCs/>
                <w:color w:val="000000"/>
                <w:sz w:val="24"/>
                <w:szCs w:val="24"/>
                <w:lang w:eastAsia="ja-JP"/>
              </w:rPr>
              <w:t xml:space="preserve"> dimana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ditambahkan memerlu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 untuk menjalankan fungsinya atau sebagai syarat dijalan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w:t>
            </w:r>
            <w:r w:rsidR="001C2C2F"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hAnsi="Times New Roman" w:cs="Times New Roman"/>
                <w:color w:val="000000"/>
                <w:sz w:val="24"/>
                <w:szCs w:val="24"/>
              </w:rPr>
              <w:t xml:space="preserve">Arah panah </w:t>
            </w:r>
            <w:r w:rsidR="001C2C2F" w:rsidRPr="00AA640F">
              <w:rPr>
                <w:rFonts w:ascii="Times New Roman" w:hAnsi="Times New Roman" w:cs="Times New Roman"/>
                <w:i/>
                <w:color w:val="000000"/>
                <w:sz w:val="24"/>
                <w:szCs w:val="24"/>
              </w:rPr>
              <w:t>include</w:t>
            </w:r>
            <w:r w:rsidR="001C2C2F" w:rsidRPr="00AA640F">
              <w:rPr>
                <w:rFonts w:ascii="Times New Roman" w:hAnsi="Times New Roman" w:cs="Times New Roman"/>
                <w:color w:val="000000"/>
                <w:sz w:val="24"/>
                <w:szCs w:val="24"/>
              </w:rPr>
              <w:t xml:space="preserve"> mengarah pad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dibutuhkan</w:t>
            </w:r>
          </w:p>
        </w:tc>
      </w:tr>
    </w:tbl>
    <w:p w14:paraId="403BF09B" w14:textId="77777777" w:rsidR="00F60752" w:rsidRPr="00660674" w:rsidRDefault="00F60752" w:rsidP="001E3BB2">
      <w:pPr>
        <w:spacing w:line="480" w:lineRule="auto"/>
        <w:jc w:val="both"/>
        <w:rPr>
          <w:rFonts w:ascii="Times New Roman" w:eastAsia="Times New Roman" w:hAnsi="Times New Roman" w:cs="Times New Roman"/>
          <w:b/>
          <w:sz w:val="24"/>
          <w:szCs w:val="24"/>
          <w:lang w:eastAsia="ja-JP"/>
        </w:rPr>
      </w:pPr>
    </w:p>
    <w:p w14:paraId="568A4798" w14:textId="7891BECE" w:rsidR="00A16712" w:rsidRPr="004C75F8" w:rsidRDefault="00A16712" w:rsidP="00167DBD">
      <w:pPr>
        <w:pStyle w:val="DaftarParagraf"/>
        <w:numPr>
          <w:ilvl w:val="2"/>
          <w:numId w:val="17"/>
        </w:numPr>
        <w:spacing w:line="480" w:lineRule="auto"/>
        <w:ind w:left="567" w:hanging="567"/>
        <w:jc w:val="both"/>
        <w:outlineLvl w:val="2"/>
        <w:rPr>
          <w:rFonts w:ascii="Times New Roman" w:eastAsia="Times New Roman" w:hAnsi="Times New Roman" w:cs="Times New Roman"/>
          <w:b/>
          <w:sz w:val="24"/>
          <w:szCs w:val="24"/>
          <w:lang w:eastAsia="ja-JP"/>
        </w:rPr>
      </w:pPr>
      <w:bookmarkStart w:id="54" w:name="_Toc52929868"/>
      <w:r w:rsidRPr="00067C12">
        <w:rPr>
          <w:rFonts w:ascii="Times New Roman" w:eastAsia="Times New Roman" w:hAnsi="Times New Roman" w:cs="Times New Roman"/>
          <w:b/>
          <w:i/>
          <w:iCs/>
          <w:color w:val="000000"/>
          <w:sz w:val="24"/>
          <w:szCs w:val="24"/>
          <w:lang w:eastAsia="ja-JP"/>
        </w:rPr>
        <w:t>Activity Diagram</w:t>
      </w:r>
      <w:bookmarkEnd w:id="54"/>
    </w:p>
    <w:p w14:paraId="4F74C144" w14:textId="77777777" w:rsidR="004C75F8" w:rsidRPr="00660674" w:rsidRDefault="004C75F8" w:rsidP="004C75F8">
      <w:pPr>
        <w:pStyle w:val="NormalWeb"/>
        <w:spacing w:before="0" w:beforeAutospacing="0" w:after="240" w:afterAutospacing="0" w:line="480" w:lineRule="auto"/>
        <w:ind w:firstLine="720"/>
        <w:jc w:val="both"/>
      </w:pPr>
      <w:r w:rsidRPr="0053308F">
        <w:rPr>
          <w:bCs/>
        </w:rPr>
        <w:t>…………… ……………. …………..</w:t>
      </w:r>
      <w:r>
        <w:t>……  …….</w:t>
      </w:r>
    </w:p>
    <w:p w14:paraId="47B53EC3" w14:textId="77777777" w:rsidR="00E86B11" w:rsidRPr="00067C12" w:rsidRDefault="009F0D96" w:rsidP="00167DBD">
      <w:pPr>
        <w:pStyle w:val="DaftarParagraf"/>
        <w:numPr>
          <w:ilvl w:val="2"/>
          <w:numId w:val="17"/>
        </w:numPr>
        <w:spacing w:line="480" w:lineRule="auto"/>
        <w:ind w:left="567" w:hanging="567"/>
        <w:outlineLvl w:val="2"/>
        <w:rPr>
          <w:rFonts w:ascii="Times New Roman" w:eastAsia="Times New Roman" w:hAnsi="Times New Roman" w:cs="Times New Roman"/>
          <w:b/>
          <w:i/>
          <w:sz w:val="24"/>
          <w:szCs w:val="24"/>
          <w:lang w:eastAsia="ja-JP"/>
        </w:rPr>
      </w:pPr>
      <w:bookmarkStart w:id="55" w:name="_Toc52929869"/>
      <w:r w:rsidRPr="00067C12">
        <w:rPr>
          <w:rFonts w:ascii="Times New Roman" w:eastAsia="Times New Roman" w:hAnsi="Times New Roman" w:cs="Times New Roman"/>
          <w:b/>
          <w:i/>
          <w:sz w:val="24"/>
          <w:szCs w:val="24"/>
          <w:lang w:eastAsia="ja-JP"/>
        </w:rPr>
        <w:t>Deployment Diagram</w:t>
      </w:r>
      <w:bookmarkEnd w:id="55"/>
      <w:r w:rsidRPr="00067C12">
        <w:rPr>
          <w:rFonts w:ascii="Times New Roman" w:eastAsia="Times New Roman" w:hAnsi="Times New Roman" w:cs="Times New Roman"/>
          <w:b/>
          <w:i/>
          <w:sz w:val="24"/>
          <w:szCs w:val="24"/>
          <w:lang w:eastAsia="ja-JP"/>
        </w:rPr>
        <w:t xml:space="preserve"> </w:t>
      </w:r>
    </w:p>
    <w:p w14:paraId="4D273DDF" w14:textId="77777777" w:rsidR="004C75F8" w:rsidRPr="00660674" w:rsidRDefault="004C75F8" w:rsidP="004C75F8">
      <w:pPr>
        <w:pStyle w:val="NormalWeb"/>
        <w:spacing w:before="0" w:beforeAutospacing="0" w:after="240" w:afterAutospacing="0" w:line="480" w:lineRule="auto"/>
        <w:ind w:left="480" w:firstLine="240"/>
        <w:jc w:val="both"/>
      </w:pPr>
      <w:bookmarkStart w:id="56" w:name="_Toc31033206"/>
      <w:bookmarkStart w:id="57" w:name="_Toc32323235"/>
      <w:bookmarkStart w:id="58" w:name="_Toc32919952"/>
      <w:bookmarkStart w:id="59" w:name="_Toc34126573"/>
      <w:bookmarkStart w:id="60" w:name="_Toc38876099"/>
      <w:bookmarkStart w:id="61" w:name="_Toc52929960"/>
      <w:r w:rsidRPr="0053308F">
        <w:rPr>
          <w:bCs/>
        </w:rPr>
        <w:t>…………… ……………. …………..</w:t>
      </w:r>
      <w:r>
        <w:t>……  …….</w:t>
      </w:r>
    </w:p>
    <w:p w14:paraId="480F4362" w14:textId="77777777" w:rsidR="001E0A28" w:rsidRPr="00067C12" w:rsidRDefault="00067C12" w:rsidP="00167DBD">
      <w:pPr>
        <w:pStyle w:val="DaftarParagraf"/>
        <w:numPr>
          <w:ilvl w:val="1"/>
          <w:numId w:val="17"/>
        </w:numPr>
        <w:spacing w:line="480" w:lineRule="auto"/>
        <w:ind w:left="567" w:hanging="567"/>
        <w:jc w:val="both"/>
        <w:outlineLvl w:val="1"/>
        <w:rPr>
          <w:rFonts w:ascii="Times New Roman" w:eastAsia="Times New Roman" w:hAnsi="Times New Roman" w:cs="Times New Roman"/>
          <w:b/>
          <w:i/>
          <w:sz w:val="24"/>
          <w:szCs w:val="24"/>
        </w:rPr>
      </w:pPr>
      <w:bookmarkStart w:id="62" w:name="_Toc52929870"/>
      <w:bookmarkEnd w:id="56"/>
      <w:bookmarkEnd w:id="57"/>
      <w:bookmarkEnd w:id="58"/>
      <w:bookmarkEnd w:id="59"/>
      <w:bookmarkEnd w:id="60"/>
      <w:bookmarkEnd w:id="61"/>
      <w:r w:rsidRPr="00067C12">
        <w:rPr>
          <w:rFonts w:ascii="Times New Roman" w:hAnsi="Times New Roman" w:cs="Times New Roman"/>
          <w:b/>
          <w:i/>
          <w:color w:val="000000" w:themeColor="text1"/>
          <w:sz w:val="24"/>
          <w:szCs w:val="24"/>
        </w:rPr>
        <w:t>Entity Relationship Diagram  (</w:t>
      </w:r>
      <w:r w:rsidR="00673B16" w:rsidRPr="00067C12">
        <w:rPr>
          <w:rFonts w:ascii="Times New Roman" w:eastAsia="Times New Roman" w:hAnsi="Times New Roman" w:cs="Times New Roman"/>
          <w:b/>
          <w:i/>
          <w:sz w:val="24"/>
          <w:szCs w:val="24"/>
        </w:rPr>
        <w:t>ERD</w:t>
      </w:r>
      <w:r w:rsidRPr="00067C12">
        <w:rPr>
          <w:rFonts w:ascii="Times New Roman" w:eastAsia="Times New Roman" w:hAnsi="Times New Roman" w:cs="Times New Roman"/>
          <w:b/>
          <w:i/>
          <w:sz w:val="24"/>
          <w:szCs w:val="24"/>
        </w:rPr>
        <w:t>)</w:t>
      </w:r>
      <w:bookmarkEnd w:id="62"/>
      <w:r w:rsidR="001E0A28" w:rsidRPr="00067C12">
        <w:rPr>
          <w:rFonts w:ascii="Times New Roman" w:eastAsia="Times New Roman" w:hAnsi="Times New Roman" w:cs="Times New Roman"/>
          <w:b/>
          <w:i/>
          <w:sz w:val="24"/>
          <w:szCs w:val="24"/>
        </w:rPr>
        <w:t xml:space="preserve"> </w:t>
      </w:r>
    </w:p>
    <w:p w14:paraId="613BF5D0" w14:textId="77777777" w:rsidR="004C75F8" w:rsidRPr="00660674" w:rsidRDefault="004C75F8" w:rsidP="004C75F8">
      <w:pPr>
        <w:pStyle w:val="NormalWeb"/>
        <w:spacing w:before="0" w:beforeAutospacing="0" w:after="240" w:afterAutospacing="0" w:line="480" w:lineRule="auto"/>
        <w:ind w:left="480" w:firstLine="240"/>
        <w:jc w:val="both"/>
      </w:pPr>
      <w:r w:rsidRPr="0053308F">
        <w:rPr>
          <w:bCs/>
        </w:rPr>
        <w:t>…………… ……………. …………..</w:t>
      </w:r>
      <w:r>
        <w:t>……  …….</w:t>
      </w:r>
    </w:p>
    <w:p w14:paraId="07BC414E" w14:textId="77777777" w:rsidR="001E0A28" w:rsidRPr="001E0A28" w:rsidRDefault="001E0A28" w:rsidP="00167DBD">
      <w:pPr>
        <w:pStyle w:val="DaftarParagraf"/>
        <w:numPr>
          <w:ilvl w:val="1"/>
          <w:numId w:val="17"/>
        </w:numPr>
        <w:spacing w:line="480" w:lineRule="auto"/>
        <w:ind w:left="567" w:hanging="567"/>
        <w:jc w:val="both"/>
        <w:outlineLvl w:val="1"/>
        <w:rPr>
          <w:rFonts w:ascii="Times New Roman" w:eastAsia="Times New Roman" w:hAnsi="Times New Roman" w:cs="Times New Roman"/>
          <w:b/>
          <w:i/>
          <w:sz w:val="24"/>
          <w:szCs w:val="24"/>
        </w:rPr>
      </w:pPr>
      <w:bookmarkStart w:id="63" w:name="_Toc52929872"/>
      <w:bookmarkStart w:id="64" w:name="_Toc27229187"/>
      <w:r>
        <w:rPr>
          <w:rFonts w:ascii="Times New Roman" w:eastAsia="Times New Roman" w:hAnsi="Times New Roman" w:cs="Times New Roman"/>
          <w:b/>
          <w:i/>
          <w:sz w:val="24"/>
          <w:szCs w:val="24"/>
        </w:rPr>
        <w:t>Usability Testing</w:t>
      </w:r>
      <w:bookmarkEnd w:id="63"/>
    </w:p>
    <w:p w14:paraId="1D71D30E" w14:textId="77777777" w:rsidR="004C75F8" w:rsidRPr="00660674" w:rsidRDefault="004C75F8" w:rsidP="004C75F8">
      <w:pPr>
        <w:pStyle w:val="NormalWeb"/>
        <w:spacing w:before="0" w:beforeAutospacing="0" w:after="240" w:afterAutospacing="0" w:line="480" w:lineRule="auto"/>
        <w:ind w:left="480" w:firstLine="87"/>
        <w:jc w:val="both"/>
      </w:pPr>
      <w:r w:rsidRPr="0053308F">
        <w:rPr>
          <w:bCs/>
        </w:rPr>
        <w:t>…………… ……………. …………..</w:t>
      </w:r>
      <w:r>
        <w:t>……  …….</w:t>
      </w:r>
    </w:p>
    <w:p w14:paraId="103F53C2" w14:textId="77777777" w:rsidR="00991B89" w:rsidRPr="00612642" w:rsidRDefault="00991B89" w:rsidP="00167DBD">
      <w:pPr>
        <w:pStyle w:val="Keterangan"/>
        <w:numPr>
          <w:ilvl w:val="1"/>
          <w:numId w:val="17"/>
        </w:numPr>
        <w:spacing w:after="0" w:line="480" w:lineRule="auto"/>
        <w:ind w:left="567" w:hanging="567"/>
        <w:outlineLvl w:val="1"/>
        <w:rPr>
          <w:b/>
          <w:i/>
          <w:szCs w:val="24"/>
        </w:rPr>
      </w:pPr>
      <w:bookmarkStart w:id="65" w:name="_Toc52929873"/>
      <w:r w:rsidRPr="00612642">
        <w:rPr>
          <w:b/>
          <w:i/>
          <w:szCs w:val="24"/>
        </w:rPr>
        <w:t>Heuristic Evaluation</w:t>
      </w:r>
      <w:bookmarkEnd w:id="65"/>
      <w:r w:rsidRPr="00612642">
        <w:rPr>
          <w:b/>
          <w:i/>
          <w:szCs w:val="24"/>
        </w:rPr>
        <w:t xml:space="preserve"> </w:t>
      </w:r>
    </w:p>
    <w:p w14:paraId="20E0F160" w14:textId="77777777" w:rsidR="004C75F8" w:rsidRPr="00660674" w:rsidRDefault="004C75F8" w:rsidP="004C75F8">
      <w:pPr>
        <w:pStyle w:val="NormalWeb"/>
        <w:spacing w:before="0" w:beforeAutospacing="0" w:after="240" w:afterAutospacing="0" w:line="480" w:lineRule="auto"/>
        <w:ind w:left="480" w:firstLine="87"/>
        <w:jc w:val="both"/>
      </w:pPr>
      <w:r w:rsidRPr="0053308F">
        <w:rPr>
          <w:bCs/>
        </w:rPr>
        <w:t>…………… ……………. …………..</w:t>
      </w:r>
      <w:r>
        <w:t>……  …….</w:t>
      </w:r>
    </w:p>
    <w:p w14:paraId="63DC6DB7" w14:textId="77777777" w:rsidR="00137808" w:rsidRDefault="00137808" w:rsidP="00167DBD">
      <w:pPr>
        <w:pStyle w:val="Keterangan"/>
        <w:numPr>
          <w:ilvl w:val="1"/>
          <w:numId w:val="17"/>
        </w:numPr>
        <w:spacing w:after="0" w:line="480" w:lineRule="auto"/>
        <w:ind w:left="567" w:hanging="567"/>
        <w:outlineLvl w:val="1"/>
        <w:rPr>
          <w:rFonts w:cs="Times New Roman"/>
          <w:b/>
          <w:szCs w:val="24"/>
        </w:rPr>
      </w:pPr>
      <w:bookmarkStart w:id="66" w:name="_Toc52929874"/>
      <w:r>
        <w:rPr>
          <w:rFonts w:cs="Times New Roman"/>
          <w:b/>
          <w:szCs w:val="24"/>
        </w:rPr>
        <w:t>Skala Likert</w:t>
      </w:r>
      <w:bookmarkEnd w:id="66"/>
      <w:r>
        <w:rPr>
          <w:rFonts w:cs="Times New Roman"/>
          <w:b/>
          <w:szCs w:val="24"/>
        </w:rPr>
        <w:t xml:space="preserve"> </w:t>
      </w:r>
    </w:p>
    <w:p w14:paraId="5A2D71EE" w14:textId="77777777" w:rsidR="005315DF" w:rsidRDefault="005315DF" w:rsidP="005315DF">
      <w:pPr>
        <w:pStyle w:val="NormalWeb"/>
        <w:spacing w:before="0" w:beforeAutospacing="0" w:after="0" w:afterAutospacing="0" w:line="480" w:lineRule="auto"/>
        <w:ind w:firstLine="720"/>
        <w:jc w:val="both"/>
        <w:rPr>
          <w:color w:val="000000"/>
        </w:rPr>
      </w:pPr>
      <w:r>
        <w:rPr>
          <w:color w:val="000000"/>
        </w:rPr>
        <w:lastRenderedPageBreak/>
        <w:t>……. ……….. …………. ……… …………… . ………… …….. …… ….. …. …… …. …. …. …. ……. .. …… ……… …………… . ………… …….. …… ….. ……… …………… . ………… …….. …… ….. ……….. …………. ……… …………… . ………… …….. …… ….. …. …… …. …. …. …. ……. .. …… ……… …………… . ………… …….. …… ….. ……… …………… . ………… ……..</w:t>
      </w:r>
    </w:p>
    <w:p w14:paraId="6CC86604" w14:textId="77777777" w:rsidR="00137808" w:rsidRDefault="00137808" w:rsidP="00F214E6">
      <w:pPr>
        <w:pStyle w:val="Keterangan"/>
        <w:keepNext/>
        <w:spacing w:after="0" w:line="480" w:lineRule="auto"/>
        <w:jc w:val="center"/>
      </w:pPr>
      <w:bookmarkStart w:id="67" w:name="_Toc34126575"/>
      <w:bookmarkStart w:id="68" w:name="_Toc38876101"/>
      <w:bookmarkStart w:id="69" w:name="_Toc52929962"/>
      <w:commentRangeStart w:id="70"/>
      <w:r>
        <w:t xml:space="preserve">Tabel </w:t>
      </w:r>
      <w:fldSimple w:instr=" STYLEREF 1 \s ">
        <w:r w:rsidR="000D480A">
          <w:rPr>
            <w:noProof/>
          </w:rPr>
          <w:t>2</w:t>
        </w:r>
      </w:fldSimple>
      <w:r w:rsidR="00CB3D76">
        <w:t>.</w:t>
      </w:r>
      <w:fldSimple w:instr=" SEQ Tabel \* ARABIC \s 1 ">
        <w:r w:rsidR="000D480A">
          <w:rPr>
            <w:noProof/>
          </w:rPr>
          <w:t>5</w:t>
        </w:r>
      </w:fldSimple>
      <w:r>
        <w:t xml:space="preserve"> Titik Respon</w:t>
      </w:r>
      <w:bookmarkEnd w:id="67"/>
      <w:bookmarkEnd w:id="68"/>
      <w:r>
        <w:t>s</w:t>
      </w:r>
      <w:bookmarkEnd w:id="69"/>
      <w:commentRangeEnd w:id="70"/>
      <w:r w:rsidR="00935224">
        <w:rPr>
          <w:rStyle w:val="ReferensiKomentar"/>
          <w:rFonts w:ascii="Arial" w:hAnsi="Arial"/>
          <w:iCs w:val="0"/>
          <w:color w:val="auto"/>
        </w:rPr>
        <w:commentReference w:id="70"/>
      </w:r>
    </w:p>
    <w:tbl>
      <w:tblPr>
        <w:tblStyle w:val="KisiTabel"/>
        <w:tblW w:w="0" w:type="auto"/>
        <w:jc w:val="center"/>
        <w:tblLook w:val="04A0" w:firstRow="1" w:lastRow="0" w:firstColumn="1" w:lastColumn="0" w:noHBand="0" w:noVBand="1"/>
      </w:tblPr>
      <w:tblGrid>
        <w:gridCol w:w="562"/>
        <w:gridCol w:w="3235"/>
        <w:gridCol w:w="1585"/>
      </w:tblGrid>
      <w:tr w:rsidR="00137808" w:rsidRPr="007B47DB" w14:paraId="7D282504" w14:textId="77777777" w:rsidTr="006D30B1">
        <w:trPr>
          <w:tblHeader/>
          <w:jc w:val="center"/>
        </w:trPr>
        <w:tc>
          <w:tcPr>
            <w:tcW w:w="562" w:type="dxa"/>
            <w:shd w:val="clear" w:color="auto" w:fill="C5E0B3" w:themeFill="accent6" w:themeFillTint="66"/>
          </w:tcPr>
          <w:p w14:paraId="5EFE9B97" w14:textId="77777777" w:rsidR="00137808" w:rsidRPr="00A13594" w:rsidRDefault="00137808" w:rsidP="006A5BBB">
            <w:pPr>
              <w:spacing w:line="240" w:lineRule="auto"/>
              <w:rPr>
                <w:rFonts w:ascii="Times New Roman" w:hAnsi="Times New Roman" w:cs="Times New Roman"/>
                <w:b/>
                <w:sz w:val="24"/>
                <w:szCs w:val="24"/>
              </w:rPr>
            </w:pPr>
            <w:r>
              <w:rPr>
                <w:rFonts w:ascii="Times New Roman" w:hAnsi="Times New Roman" w:cs="Times New Roman"/>
                <w:b/>
                <w:sz w:val="24"/>
                <w:szCs w:val="24"/>
              </w:rPr>
              <w:t>No</w:t>
            </w:r>
          </w:p>
        </w:tc>
        <w:tc>
          <w:tcPr>
            <w:tcW w:w="3235" w:type="dxa"/>
            <w:shd w:val="clear" w:color="auto" w:fill="C5E0B3" w:themeFill="accent6" w:themeFillTint="66"/>
            <w:vAlign w:val="center"/>
          </w:tcPr>
          <w:p w14:paraId="68A3DEAC" w14:textId="77777777" w:rsidR="00137808" w:rsidRPr="00A13594" w:rsidRDefault="00137808" w:rsidP="006D30B1">
            <w:pPr>
              <w:spacing w:line="240" w:lineRule="auto"/>
              <w:jc w:val="center"/>
              <w:rPr>
                <w:rFonts w:ascii="Times New Roman" w:hAnsi="Times New Roman" w:cs="Times New Roman"/>
                <w:b/>
                <w:sz w:val="24"/>
                <w:szCs w:val="24"/>
              </w:rPr>
            </w:pPr>
            <w:r w:rsidRPr="00A13594">
              <w:rPr>
                <w:rFonts w:ascii="Times New Roman" w:hAnsi="Times New Roman" w:cs="Times New Roman"/>
                <w:b/>
                <w:sz w:val="24"/>
                <w:szCs w:val="24"/>
              </w:rPr>
              <w:t>Pilihan Titik Respon</w:t>
            </w:r>
            <w:r>
              <w:rPr>
                <w:rFonts w:ascii="Times New Roman" w:hAnsi="Times New Roman" w:cs="Times New Roman"/>
                <w:b/>
                <w:sz w:val="24"/>
                <w:szCs w:val="24"/>
              </w:rPr>
              <w:t>s</w:t>
            </w:r>
          </w:p>
        </w:tc>
        <w:tc>
          <w:tcPr>
            <w:tcW w:w="1585" w:type="dxa"/>
            <w:shd w:val="clear" w:color="auto" w:fill="C5E0B3" w:themeFill="accent6" w:themeFillTint="66"/>
            <w:vAlign w:val="center"/>
          </w:tcPr>
          <w:p w14:paraId="71A25F1F" w14:textId="77777777" w:rsidR="00137808" w:rsidRPr="00A13594" w:rsidRDefault="00137808" w:rsidP="005315DF">
            <w:pPr>
              <w:spacing w:line="240" w:lineRule="auto"/>
              <w:jc w:val="center"/>
              <w:rPr>
                <w:rFonts w:ascii="Times New Roman" w:hAnsi="Times New Roman" w:cs="Times New Roman"/>
                <w:b/>
                <w:sz w:val="24"/>
                <w:szCs w:val="24"/>
              </w:rPr>
            </w:pPr>
            <w:r w:rsidRPr="00A13594">
              <w:rPr>
                <w:rFonts w:ascii="Times New Roman" w:hAnsi="Times New Roman" w:cs="Times New Roman"/>
                <w:b/>
                <w:sz w:val="24"/>
                <w:szCs w:val="24"/>
              </w:rPr>
              <w:t>Nilai</w:t>
            </w:r>
          </w:p>
        </w:tc>
      </w:tr>
      <w:tr w:rsidR="00137808" w:rsidRPr="007B47DB" w14:paraId="29713FF9" w14:textId="77777777" w:rsidTr="006D30B1">
        <w:trPr>
          <w:jc w:val="center"/>
        </w:trPr>
        <w:tc>
          <w:tcPr>
            <w:tcW w:w="562" w:type="dxa"/>
          </w:tcPr>
          <w:p w14:paraId="0820F4EE"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235" w:type="dxa"/>
            <w:vAlign w:val="center"/>
          </w:tcPr>
          <w:p w14:paraId="73610648"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Sangat Buruk</w:t>
            </w:r>
          </w:p>
        </w:tc>
        <w:tc>
          <w:tcPr>
            <w:tcW w:w="1585" w:type="dxa"/>
            <w:vAlign w:val="center"/>
          </w:tcPr>
          <w:p w14:paraId="6C3ADE5B"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1 </w:t>
            </w:r>
            <w:r w:rsidR="00137808" w:rsidRPr="00137808">
              <w:rPr>
                <w:rFonts w:ascii="Times New Roman" w:hAnsi="Times New Roman" w:cs="Times New Roman"/>
                <w:sz w:val="24"/>
                <w:szCs w:val="24"/>
              </w:rPr>
              <w:t>poin</w:t>
            </w:r>
          </w:p>
        </w:tc>
      </w:tr>
      <w:tr w:rsidR="00137808" w:rsidRPr="007B47DB" w14:paraId="6994D195" w14:textId="77777777" w:rsidTr="006D30B1">
        <w:trPr>
          <w:jc w:val="center"/>
        </w:trPr>
        <w:tc>
          <w:tcPr>
            <w:tcW w:w="562" w:type="dxa"/>
          </w:tcPr>
          <w:p w14:paraId="78AFF11F"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235" w:type="dxa"/>
            <w:vAlign w:val="center"/>
          </w:tcPr>
          <w:p w14:paraId="10C21EE9"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Buruk</w:t>
            </w:r>
          </w:p>
        </w:tc>
        <w:tc>
          <w:tcPr>
            <w:tcW w:w="1585" w:type="dxa"/>
            <w:vAlign w:val="center"/>
          </w:tcPr>
          <w:p w14:paraId="022892CF"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2 </w:t>
            </w:r>
            <w:r w:rsidR="00137808" w:rsidRPr="00137808">
              <w:rPr>
                <w:rFonts w:ascii="Times New Roman" w:hAnsi="Times New Roman" w:cs="Times New Roman"/>
                <w:sz w:val="24"/>
                <w:szCs w:val="24"/>
              </w:rPr>
              <w:t>poin</w:t>
            </w:r>
          </w:p>
        </w:tc>
      </w:tr>
      <w:tr w:rsidR="00137808" w:rsidRPr="007B47DB" w14:paraId="76B33FCC" w14:textId="77777777" w:rsidTr="006D30B1">
        <w:trPr>
          <w:jc w:val="center"/>
        </w:trPr>
        <w:tc>
          <w:tcPr>
            <w:tcW w:w="562" w:type="dxa"/>
          </w:tcPr>
          <w:p w14:paraId="0D393ECA"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235" w:type="dxa"/>
            <w:vAlign w:val="center"/>
          </w:tcPr>
          <w:p w14:paraId="682A86F3"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Cukup</w:t>
            </w:r>
          </w:p>
        </w:tc>
        <w:tc>
          <w:tcPr>
            <w:tcW w:w="1585" w:type="dxa"/>
            <w:vAlign w:val="center"/>
          </w:tcPr>
          <w:p w14:paraId="428801A0"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3 </w:t>
            </w:r>
            <w:r w:rsidR="00137808" w:rsidRPr="00137808">
              <w:rPr>
                <w:rFonts w:ascii="Times New Roman" w:hAnsi="Times New Roman" w:cs="Times New Roman"/>
                <w:sz w:val="24"/>
                <w:szCs w:val="24"/>
              </w:rPr>
              <w:t>poin</w:t>
            </w:r>
          </w:p>
        </w:tc>
      </w:tr>
      <w:tr w:rsidR="00137808" w:rsidRPr="007B47DB" w14:paraId="04193C91" w14:textId="77777777" w:rsidTr="006D30B1">
        <w:trPr>
          <w:jc w:val="center"/>
        </w:trPr>
        <w:tc>
          <w:tcPr>
            <w:tcW w:w="562" w:type="dxa"/>
          </w:tcPr>
          <w:p w14:paraId="55A36BCB"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235" w:type="dxa"/>
            <w:vAlign w:val="center"/>
          </w:tcPr>
          <w:p w14:paraId="796B4028"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Bagus</w:t>
            </w:r>
          </w:p>
        </w:tc>
        <w:tc>
          <w:tcPr>
            <w:tcW w:w="1585" w:type="dxa"/>
            <w:vAlign w:val="center"/>
          </w:tcPr>
          <w:p w14:paraId="22893093" w14:textId="77777777" w:rsidR="00137808" w:rsidRPr="00137808" w:rsidRDefault="006A5BBB" w:rsidP="005315DF">
            <w:pPr>
              <w:spacing w:line="240" w:lineRule="auto"/>
              <w:jc w:val="center"/>
              <w:rPr>
                <w:rFonts w:ascii="Times New Roman" w:hAnsi="Times New Roman" w:cs="Times New Roman"/>
                <w:sz w:val="24"/>
                <w:szCs w:val="24"/>
              </w:rPr>
            </w:pPr>
            <w:bookmarkStart w:id="71" w:name="_Toc34126385"/>
            <w:r>
              <w:rPr>
                <w:rFonts w:ascii="Times New Roman" w:hAnsi="Times New Roman" w:cs="Times New Roman"/>
                <w:sz w:val="24"/>
                <w:szCs w:val="24"/>
              </w:rPr>
              <w:t xml:space="preserve">4 </w:t>
            </w:r>
            <w:r w:rsidR="00137808" w:rsidRPr="00137808">
              <w:rPr>
                <w:rFonts w:ascii="Times New Roman" w:hAnsi="Times New Roman" w:cs="Times New Roman"/>
                <w:sz w:val="24"/>
                <w:szCs w:val="24"/>
              </w:rPr>
              <w:t>poin</w:t>
            </w:r>
            <w:bookmarkEnd w:id="71"/>
          </w:p>
        </w:tc>
      </w:tr>
      <w:tr w:rsidR="00137808" w:rsidRPr="007B47DB" w14:paraId="1A07627A" w14:textId="77777777" w:rsidTr="006D30B1">
        <w:trPr>
          <w:jc w:val="center"/>
        </w:trPr>
        <w:tc>
          <w:tcPr>
            <w:tcW w:w="562" w:type="dxa"/>
          </w:tcPr>
          <w:p w14:paraId="57352CE3"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235" w:type="dxa"/>
            <w:vAlign w:val="center"/>
          </w:tcPr>
          <w:p w14:paraId="2E07F2BB"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Sangat Bagus</w:t>
            </w:r>
          </w:p>
        </w:tc>
        <w:tc>
          <w:tcPr>
            <w:tcW w:w="1585" w:type="dxa"/>
            <w:vAlign w:val="center"/>
          </w:tcPr>
          <w:p w14:paraId="01F7C9DA" w14:textId="77777777" w:rsidR="00137808" w:rsidRPr="00137808" w:rsidRDefault="00137808" w:rsidP="005315DF">
            <w:pPr>
              <w:spacing w:line="240" w:lineRule="auto"/>
              <w:jc w:val="center"/>
              <w:rPr>
                <w:rFonts w:ascii="Times New Roman" w:hAnsi="Times New Roman" w:cs="Times New Roman"/>
                <w:sz w:val="24"/>
                <w:szCs w:val="24"/>
              </w:rPr>
            </w:pPr>
            <w:r w:rsidRPr="00137808">
              <w:rPr>
                <w:rFonts w:ascii="Times New Roman" w:hAnsi="Times New Roman" w:cs="Times New Roman"/>
                <w:sz w:val="24"/>
                <w:szCs w:val="24"/>
              </w:rPr>
              <w:t>5</w:t>
            </w:r>
            <w:r w:rsidR="006A5BBB">
              <w:rPr>
                <w:rFonts w:ascii="Times New Roman" w:hAnsi="Times New Roman" w:cs="Times New Roman"/>
                <w:sz w:val="24"/>
                <w:szCs w:val="24"/>
              </w:rPr>
              <w:t xml:space="preserve"> </w:t>
            </w:r>
            <w:r w:rsidRPr="00137808">
              <w:rPr>
                <w:rFonts w:ascii="Times New Roman" w:hAnsi="Times New Roman" w:cs="Times New Roman"/>
                <w:sz w:val="24"/>
                <w:szCs w:val="24"/>
              </w:rPr>
              <w:t>poin</w:t>
            </w:r>
          </w:p>
        </w:tc>
      </w:tr>
    </w:tbl>
    <w:p w14:paraId="2859913B" w14:textId="0EE6FD66" w:rsidR="00137808" w:rsidRPr="007B47DB" w:rsidRDefault="00137808" w:rsidP="00F214E6">
      <w:pPr>
        <w:spacing w:before="240" w:line="480" w:lineRule="auto"/>
        <w:ind w:firstLine="567"/>
        <w:jc w:val="both"/>
        <w:rPr>
          <w:rFonts w:ascii="Times New Roman" w:hAnsi="Times New Roman" w:cs="Times New Roman"/>
          <w:sz w:val="24"/>
          <w:szCs w:val="24"/>
        </w:rPr>
      </w:pPr>
      <w:r w:rsidRPr="007B47DB">
        <w:rPr>
          <w:rFonts w:ascii="Times New Roman" w:hAnsi="Times New Roman" w:cs="Times New Roman"/>
          <w:sz w:val="24"/>
          <w:szCs w:val="24"/>
        </w:rPr>
        <w:t xml:space="preserve">Maka, hasil penilaian dari kuesioner tersebut dapat </w:t>
      </w:r>
      <w:r>
        <w:rPr>
          <w:rFonts w:ascii="Times New Roman" w:hAnsi="Times New Roman" w:cs="Times New Roman"/>
          <w:sz w:val="24"/>
          <w:szCs w:val="24"/>
        </w:rPr>
        <w:t>di</w:t>
      </w:r>
      <w:r w:rsidRPr="007B47DB">
        <w:rPr>
          <w:rFonts w:ascii="Times New Roman" w:hAnsi="Times New Roman" w:cs="Times New Roman"/>
          <w:sz w:val="24"/>
          <w:szCs w:val="24"/>
        </w:rPr>
        <w:t xml:space="preserve">hitung dengan menentukan interval dan kriteria nilai terlebih dahulu dengan menggunakan </w:t>
      </w:r>
      <w:r w:rsidR="004A3036">
        <w:rPr>
          <w:rFonts w:ascii="Times New Roman" w:hAnsi="Times New Roman" w:cs="Times New Roman"/>
          <w:sz w:val="24"/>
          <w:szCs w:val="24"/>
        </w:rPr>
        <w:t>p</w:t>
      </w:r>
      <w:r w:rsidRPr="007B47DB">
        <w:rPr>
          <w:rFonts w:ascii="Times New Roman" w:hAnsi="Times New Roman" w:cs="Times New Roman"/>
          <w:sz w:val="24"/>
          <w:szCs w:val="24"/>
        </w:rPr>
        <w:t>ersamaan 2.1</w:t>
      </w:r>
      <w:r w:rsidR="004A3036">
        <w:rPr>
          <w:rFonts w:ascii="Times New Roman" w:hAnsi="Times New Roman" w:cs="Times New Roman"/>
          <w:sz w:val="24"/>
          <w:szCs w:val="24"/>
        </w:rPr>
        <w:t>.</w:t>
      </w:r>
    </w:p>
    <w:p w14:paraId="0F2543AD" w14:textId="61297235" w:rsidR="00137808" w:rsidRPr="007B47DB" w:rsidRDefault="00137808" w:rsidP="004A3036">
      <w:pPr>
        <w:tabs>
          <w:tab w:val="right" w:pos="7938"/>
        </w:tabs>
        <w:spacing w:line="480" w:lineRule="auto"/>
        <w:ind w:left="709"/>
        <w:jc w:val="center"/>
        <w:rPr>
          <w:rFonts w:ascii="Times New Roman" w:hAnsi="Times New Roman" w:cs="Times New Roman"/>
          <w:sz w:val="24"/>
          <w:szCs w:val="24"/>
        </w:rPr>
      </w:pPr>
      <m:oMath>
        <m:r>
          <w:rPr>
            <w:rFonts w:ascii="Cambria Math" w:hAnsi="Cambria Math" w:cs="Times New Roman"/>
            <w:sz w:val="24"/>
            <w:szCs w:val="24"/>
          </w:rPr>
          <m:t xml:space="preserve">Interval= </m:t>
        </m:r>
        <m:f>
          <m:fPr>
            <m:ctrlPr>
              <w:rPr>
                <w:rFonts w:ascii="Cambria Math" w:hAnsi="Cambria Math" w:cs="Times New Roman"/>
                <w:i/>
                <w:sz w:val="24"/>
                <w:szCs w:val="24"/>
              </w:rPr>
            </m:ctrlPr>
          </m:fPr>
          <m:num>
            <m:r>
              <w:rPr>
                <w:rFonts w:ascii="Cambria Math" w:hAnsi="Cambria Math" w:cs="Times New Roman"/>
                <w:sz w:val="24"/>
                <w:szCs w:val="24"/>
              </w:rPr>
              <m:t>Nilai tertinggi</m:t>
            </m:r>
          </m:num>
          <m:den>
            <m:r>
              <w:rPr>
                <w:rFonts w:ascii="Cambria Math" w:hAnsi="Cambria Math" w:cs="Times New Roman"/>
                <w:sz w:val="24"/>
                <w:szCs w:val="24"/>
              </w:rPr>
              <m:t>Jumlah titik respon</m:t>
            </m:r>
          </m:den>
        </m:f>
        <m:r>
          <w:rPr>
            <w:rFonts w:ascii="Cambria Math" w:hAnsi="Cambria Math" w:cs="Times New Roman"/>
            <w:sz w:val="24"/>
            <w:szCs w:val="24"/>
          </w:rPr>
          <m:t xml:space="preserve"> </m:t>
        </m:r>
      </m:oMath>
      <w:r w:rsidR="005315DF">
        <w:rPr>
          <w:rFonts w:ascii="Times New Roman" w:hAnsi="Times New Roman" w:cs="Times New Roman"/>
          <w:szCs w:val="24"/>
        </w:rPr>
        <w:tab/>
      </w:r>
      <w:commentRangeStart w:id="72"/>
      <w:r w:rsidR="005315DF" w:rsidRPr="004A3036">
        <w:rPr>
          <w:rFonts w:ascii="Times New Roman" w:hAnsi="Times New Roman" w:cs="Times New Roman"/>
          <w:sz w:val="24"/>
          <w:szCs w:val="24"/>
        </w:rPr>
        <w:t>(2.1)</w:t>
      </w:r>
      <w:commentRangeEnd w:id="72"/>
      <w:r w:rsidR="00935224">
        <w:rPr>
          <w:rStyle w:val="ReferensiKomentar"/>
        </w:rPr>
        <w:commentReference w:id="72"/>
      </w:r>
    </w:p>
    <w:p w14:paraId="195A68A7" w14:textId="543095F5" w:rsidR="00137808" w:rsidRDefault="00137808" w:rsidP="00F214E6">
      <w:pPr>
        <w:pStyle w:val="Keterangan"/>
        <w:spacing w:after="0" w:line="480" w:lineRule="auto"/>
        <w:ind w:firstLine="567"/>
        <w:jc w:val="both"/>
        <w:rPr>
          <w:rFonts w:cs="Times New Roman"/>
          <w:szCs w:val="24"/>
        </w:rPr>
      </w:pPr>
      <w:r w:rsidRPr="007B47DB">
        <w:rPr>
          <w:rFonts w:cs="Times New Roman"/>
          <w:szCs w:val="24"/>
        </w:rPr>
        <w:t xml:space="preserve">Berikutnya, untuk menentukan total skor dari setiap butir pertanyaan dapat menggunakan </w:t>
      </w:r>
      <w:r w:rsidR="00935224">
        <w:rPr>
          <w:rFonts w:cs="Times New Roman"/>
          <w:szCs w:val="24"/>
        </w:rPr>
        <w:t>p</w:t>
      </w:r>
      <w:r w:rsidRPr="007B47DB">
        <w:rPr>
          <w:rFonts w:cs="Times New Roman"/>
          <w:szCs w:val="24"/>
        </w:rPr>
        <w:t>ersamaan 2.2</w:t>
      </w:r>
      <w:r w:rsidR="00935224">
        <w:rPr>
          <w:rFonts w:cs="Times New Roman"/>
          <w:szCs w:val="24"/>
        </w:rPr>
        <w:t>.</w:t>
      </w:r>
    </w:p>
    <w:p w14:paraId="3C6D8AFC" w14:textId="79A0F657" w:rsidR="00137808" w:rsidRPr="00FD59F7" w:rsidRDefault="00137808" w:rsidP="004A3036">
      <w:pPr>
        <w:tabs>
          <w:tab w:val="right" w:pos="7938"/>
        </w:tabs>
        <w:spacing w:line="240" w:lineRule="auto"/>
        <w:ind w:left="1843" w:hanging="1134"/>
      </w:pPr>
      <m:oMath>
        <m:r>
          <w:rPr>
            <w:rFonts w:ascii="Cambria Math" w:hAnsi="Cambria Math"/>
          </w:rPr>
          <m:t>Skor Kriterium=</m:t>
        </m:r>
        <m:d>
          <m:dPr>
            <m:ctrlPr>
              <w:rPr>
                <w:rFonts w:ascii="Cambria Math" w:hAnsi="Cambria Math"/>
                <w:i/>
              </w:rPr>
            </m:ctrlPr>
          </m:dPr>
          <m:e>
            <m:r>
              <w:rPr>
                <w:rFonts w:ascii="Cambria Math" w:hAnsi="Cambria Math"/>
              </w:rPr>
              <m:t>Jumlah × Nilai 1</m:t>
            </m:r>
          </m:e>
        </m:d>
        <m:r>
          <w:rPr>
            <w:rFonts w:ascii="Cambria Math" w:hAnsi="Cambria Math"/>
          </w:rPr>
          <m:t>+</m:t>
        </m:r>
        <m:d>
          <m:dPr>
            <m:ctrlPr>
              <w:rPr>
                <w:rFonts w:ascii="Cambria Math" w:hAnsi="Cambria Math"/>
                <w:i/>
              </w:rPr>
            </m:ctrlPr>
          </m:dPr>
          <m:e>
            <m:r>
              <w:rPr>
                <w:rFonts w:ascii="Cambria Math" w:hAnsi="Cambria Math"/>
              </w:rPr>
              <m:t>Jumlah × Nilai 2</m:t>
            </m:r>
          </m:e>
        </m:d>
        <m:r>
          <w:rPr>
            <w:rFonts w:ascii="Cambria Math" w:hAnsi="Cambria Math"/>
          </w:rPr>
          <m:t>+</m:t>
        </m:r>
        <m:d>
          <m:dPr>
            <m:ctrlPr>
              <w:rPr>
                <w:rFonts w:ascii="Cambria Math" w:hAnsi="Cambria Math"/>
                <w:i/>
              </w:rPr>
            </m:ctrlPr>
          </m:dPr>
          <m:e>
            <m:r>
              <w:rPr>
                <w:rFonts w:ascii="Cambria Math" w:hAnsi="Cambria Math"/>
              </w:rPr>
              <m:t>Jumlah × Nilai 3</m:t>
            </m:r>
          </m:e>
        </m:d>
        <m:r>
          <w:rPr>
            <w:rFonts w:ascii="Cambria Math" w:hAnsi="Cambria Math"/>
          </w:rPr>
          <m:t>+</m:t>
        </m:r>
        <m:d>
          <m:dPr>
            <m:ctrlPr>
              <w:rPr>
                <w:rFonts w:ascii="Cambria Math" w:hAnsi="Cambria Math"/>
                <w:i/>
              </w:rPr>
            </m:ctrlPr>
          </m:dPr>
          <m:e>
            <m:r>
              <w:rPr>
                <w:rFonts w:ascii="Cambria Math" w:hAnsi="Cambria Math"/>
              </w:rPr>
              <m:t>Jumlah × Nilai 4</m:t>
            </m:r>
          </m:e>
        </m:d>
        <m:r>
          <w:rPr>
            <w:rFonts w:ascii="Cambria Math" w:hAnsi="Cambria Math"/>
          </w:rPr>
          <m:t>+</m:t>
        </m:r>
        <m:d>
          <m:dPr>
            <m:ctrlPr>
              <w:rPr>
                <w:rFonts w:ascii="Cambria Math" w:hAnsi="Cambria Math"/>
                <w:i/>
              </w:rPr>
            </m:ctrlPr>
          </m:dPr>
          <m:e>
            <m:r>
              <w:rPr>
                <w:rFonts w:ascii="Cambria Math" w:hAnsi="Cambria Math"/>
              </w:rPr>
              <m:t>Jumlah × Nilai 5</m:t>
            </m:r>
          </m:e>
        </m:d>
      </m:oMath>
      <w:r>
        <w:t xml:space="preserve"> </w:t>
      </w:r>
      <w:r w:rsidR="004A3036">
        <w:tab/>
      </w:r>
      <w:r w:rsidR="004A3036" w:rsidRPr="004A3036">
        <w:rPr>
          <w:rFonts w:ascii="Times New Roman" w:hAnsi="Times New Roman" w:cs="Times New Roman"/>
          <w:sz w:val="24"/>
          <w:szCs w:val="24"/>
        </w:rPr>
        <w:t>(2.2)</w:t>
      </w:r>
    </w:p>
    <w:p w14:paraId="5179C7DA" w14:textId="38852C3E" w:rsidR="00137808" w:rsidRPr="007B47DB" w:rsidRDefault="00137808" w:rsidP="00F214E6">
      <w:pPr>
        <w:pStyle w:val="Keterangan"/>
        <w:spacing w:after="0" w:line="480" w:lineRule="auto"/>
        <w:jc w:val="center"/>
        <w:rPr>
          <w:rFonts w:cs="Times New Roman"/>
          <w:i/>
          <w:noProof/>
          <w:szCs w:val="24"/>
        </w:rPr>
      </w:pPr>
    </w:p>
    <w:p w14:paraId="47F4DC06" w14:textId="4B36C87D" w:rsidR="00137808" w:rsidRDefault="00137808" w:rsidP="00F214E6">
      <w:pPr>
        <w:pStyle w:val="Keterangan"/>
        <w:spacing w:after="0" w:line="480" w:lineRule="auto"/>
        <w:ind w:firstLine="567"/>
        <w:jc w:val="both"/>
        <w:rPr>
          <w:i/>
        </w:rPr>
      </w:pPr>
      <w:r w:rsidRPr="007B47DB">
        <w:rPr>
          <w:rFonts w:cs="Times New Roman"/>
          <w:szCs w:val="24"/>
        </w:rPr>
        <w:t>Karena nilai tertinggi dari pilihan titik respon</w:t>
      </w:r>
      <w:r>
        <w:rPr>
          <w:rFonts w:cs="Times New Roman"/>
          <w:szCs w:val="24"/>
        </w:rPr>
        <w:t>s</w:t>
      </w:r>
      <w:r w:rsidRPr="007B47DB">
        <w:rPr>
          <w:rFonts w:cs="Times New Roman"/>
          <w:szCs w:val="24"/>
        </w:rPr>
        <w:t xml:space="preserve"> adalah 5, maka dari itu interpretasi nilai hasil dapat dihitung dengan menggunakan </w:t>
      </w:r>
      <w:r w:rsidR="00935224">
        <w:rPr>
          <w:rFonts w:cs="Times New Roman"/>
          <w:szCs w:val="24"/>
        </w:rPr>
        <w:t>p</w:t>
      </w:r>
      <w:r w:rsidRPr="007B47DB">
        <w:rPr>
          <w:rFonts w:cs="Times New Roman"/>
          <w:szCs w:val="24"/>
        </w:rPr>
        <w:t>ersamaan 2.3</w:t>
      </w:r>
      <w:r w:rsidR="00935224">
        <w:rPr>
          <w:rFonts w:cs="Times New Roman"/>
          <w:szCs w:val="24"/>
        </w:rPr>
        <w:t>.</w:t>
      </w:r>
    </w:p>
    <w:p w14:paraId="17A9A641" w14:textId="24991BED" w:rsidR="00137808" w:rsidRPr="003C0FFF" w:rsidRDefault="00137808" w:rsidP="00F43F5C">
      <w:pPr>
        <w:pStyle w:val="Keterangan"/>
        <w:tabs>
          <w:tab w:val="right" w:pos="7938"/>
        </w:tabs>
        <w:spacing w:line="480" w:lineRule="auto"/>
        <w:ind w:left="709"/>
        <w:jc w:val="center"/>
        <w:rPr>
          <w:rFonts w:cs="Times New Roman"/>
          <w:szCs w:val="24"/>
        </w:rPr>
      </w:pPr>
      <m:oMath>
        <m:r>
          <w:rPr>
            <w:rFonts w:ascii="Cambria Math" w:hAnsi="Cambria Math"/>
            <w:szCs w:val="24"/>
          </w:rPr>
          <m:t xml:space="preserve">Nilai akhir </m:t>
        </m:r>
        <m:d>
          <m:dPr>
            <m:ctrlPr>
              <w:rPr>
                <w:rFonts w:ascii="Cambria Math" w:hAnsi="Cambria Math"/>
                <w:szCs w:val="24"/>
              </w:rPr>
            </m:ctrlPr>
          </m:dPr>
          <m:e>
            <m:r>
              <w:rPr>
                <w:rFonts w:ascii="Cambria Math" w:hAnsi="Cambria Math"/>
                <w:szCs w:val="24"/>
              </w:rPr>
              <m:t>%</m:t>
            </m:r>
          </m:e>
        </m:d>
        <m:r>
          <w:rPr>
            <w:rFonts w:ascii="Cambria Math" w:hAnsi="Cambria Math"/>
            <w:szCs w:val="24"/>
          </w:rPr>
          <m:t xml:space="preserve">= </m:t>
        </m:r>
        <m:f>
          <m:fPr>
            <m:ctrlPr>
              <w:rPr>
                <w:rFonts w:ascii="Cambria Math" w:hAnsi="Cambria Math"/>
                <w:szCs w:val="24"/>
              </w:rPr>
            </m:ctrlPr>
          </m:fPr>
          <m:num>
            <m:r>
              <w:rPr>
                <w:rFonts w:ascii="Cambria Math" w:hAnsi="Cambria Math"/>
                <w:szCs w:val="24"/>
              </w:rPr>
              <m:t xml:space="preserve">Total skor (Skor Kriterium) </m:t>
            </m:r>
          </m:num>
          <m:den>
            <m:r>
              <w:rPr>
                <w:rFonts w:ascii="Cambria Math" w:hAnsi="Cambria Math"/>
                <w:szCs w:val="24"/>
              </w:rPr>
              <m:t xml:space="preserve">Jumlah responden </m:t>
            </m:r>
          </m:den>
        </m:f>
        <m:r>
          <w:rPr>
            <w:rFonts w:ascii="Cambria Math" w:hAnsi="Cambria Math"/>
            <w:szCs w:val="24"/>
          </w:rPr>
          <m:t xml:space="preserve">  x Interval</m:t>
        </m:r>
      </m:oMath>
      <w:r w:rsidR="00F43F5C">
        <w:rPr>
          <w:rFonts w:cs="Times New Roman"/>
          <w:szCs w:val="24"/>
        </w:rPr>
        <w:tab/>
        <w:t>(2.3)</w:t>
      </w:r>
    </w:p>
    <w:p w14:paraId="73997437" w14:textId="77777777" w:rsidR="00582C2D" w:rsidRPr="00582C2D" w:rsidRDefault="00582C2D" w:rsidP="00167DBD">
      <w:pPr>
        <w:pStyle w:val="Keterangan"/>
        <w:numPr>
          <w:ilvl w:val="1"/>
          <w:numId w:val="17"/>
        </w:numPr>
        <w:spacing w:after="0" w:line="480" w:lineRule="auto"/>
        <w:ind w:left="567" w:hanging="567"/>
        <w:outlineLvl w:val="1"/>
        <w:rPr>
          <w:i/>
          <w:szCs w:val="24"/>
        </w:rPr>
      </w:pPr>
      <w:bookmarkStart w:id="73" w:name="_Toc52929875"/>
      <w:r w:rsidRPr="00582C2D">
        <w:rPr>
          <w:rFonts w:cs="Times New Roman"/>
          <w:b/>
          <w:szCs w:val="24"/>
        </w:rPr>
        <w:lastRenderedPageBreak/>
        <w:t>Heroku</w:t>
      </w:r>
      <w:bookmarkEnd w:id="73"/>
    </w:p>
    <w:p w14:paraId="441536A0" w14:textId="77777777" w:rsidR="00F43F5C" w:rsidRPr="00660674" w:rsidRDefault="00F43F5C" w:rsidP="00F43F5C">
      <w:pPr>
        <w:pStyle w:val="NormalWeb"/>
        <w:spacing w:before="0" w:beforeAutospacing="0" w:after="240" w:afterAutospacing="0" w:line="480" w:lineRule="auto"/>
        <w:ind w:left="480" w:firstLine="240"/>
        <w:jc w:val="both"/>
      </w:pPr>
      <w:r w:rsidRPr="0053308F">
        <w:rPr>
          <w:bCs/>
        </w:rPr>
        <w:t>…………… ……………. …………..</w:t>
      </w:r>
      <w:r>
        <w:t>……  …….</w:t>
      </w:r>
    </w:p>
    <w:p w14:paraId="1ACA82BC" w14:textId="7CDD5EC7" w:rsidR="006F386B" w:rsidRPr="003C0FFF" w:rsidRDefault="006F386B" w:rsidP="003C0FFF">
      <w:pPr>
        <w:pStyle w:val="Keterangan"/>
        <w:jc w:val="center"/>
      </w:pPr>
      <w:r w:rsidRPr="001E0A28">
        <w:rPr>
          <w:rFonts w:cs="Times New Roman"/>
          <w:b/>
        </w:rPr>
        <w:br w:type="page"/>
      </w:r>
    </w:p>
    <w:p w14:paraId="660621F0" w14:textId="77777777" w:rsidR="00A51C3C" w:rsidRDefault="00A51C3C" w:rsidP="00D836F9">
      <w:pPr>
        <w:pStyle w:val="Judul1"/>
        <w:rPr>
          <w:b/>
          <w:color w:val="auto"/>
        </w:rPr>
        <w:sectPr w:rsidR="00A51C3C" w:rsidSect="003456FC">
          <w:headerReference w:type="default" r:id="rId37"/>
          <w:footerReference w:type="default" r:id="rId38"/>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Judul1"/>
        <w:numPr>
          <w:ilvl w:val="0"/>
          <w:numId w:val="20"/>
        </w:numPr>
        <w:spacing w:line="480" w:lineRule="auto"/>
        <w:jc w:val="center"/>
        <w:rPr>
          <w:rFonts w:eastAsia="Times New Roman" w:cs="Times New Roman"/>
          <w:b/>
          <w:szCs w:val="24"/>
        </w:rPr>
      </w:pPr>
      <w:bookmarkStart w:id="74" w:name="_Toc52929876"/>
      <w:bookmarkEnd w:id="64"/>
      <w:r>
        <w:rPr>
          <w:rFonts w:eastAsia="Times New Roman" w:cs="Times New Roman"/>
          <w:b/>
          <w:szCs w:val="24"/>
        </w:rPr>
        <w:lastRenderedPageBreak/>
        <w:t>BAB III</w:t>
      </w:r>
      <w:bookmarkEnd w:id="74"/>
    </w:p>
    <w:p w14:paraId="7E5B0D6A" w14:textId="77777777" w:rsidR="00370132" w:rsidRPr="00660674" w:rsidRDefault="000F13F4" w:rsidP="00FC0B5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63298057" w14:textId="77777777" w:rsidR="00CD50AC" w:rsidRPr="00660674" w:rsidRDefault="00CD50AC" w:rsidP="00CD50AC">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5DE9B6A4" w14:textId="77777777" w:rsidR="00D712A5" w:rsidRPr="00660674" w:rsidRDefault="003A7071" w:rsidP="00D75495">
      <w:pPr>
        <w:pStyle w:val="DaftarParagraf"/>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75" w:name="_Toc52929877"/>
      <w:r w:rsidRPr="00660674">
        <w:rPr>
          <w:rFonts w:ascii="Times New Roman" w:eastAsia="Times New Roman" w:hAnsi="Times New Roman" w:cs="Times New Roman"/>
          <w:b/>
          <w:sz w:val="24"/>
          <w:szCs w:val="24"/>
        </w:rPr>
        <w:t xml:space="preserve">Fase </w:t>
      </w:r>
      <w:r w:rsidR="00D712A5" w:rsidRPr="00660674">
        <w:rPr>
          <w:rFonts w:ascii="Times New Roman" w:eastAsia="Times New Roman" w:hAnsi="Times New Roman" w:cs="Times New Roman"/>
          <w:b/>
          <w:sz w:val="24"/>
          <w:szCs w:val="24"/>
        </w:rPr>
        <w:t>Eksplorasi</w:t>
      </w:r>
      <w:bookmarkEnd w:id="75"/>
      <w:r w:rsidR="00D712A5" w:rsidRPr="00660674">
        <w:rPr>
          <w:rFonts w:ascii="Times New Roman" w:eastAsia="Times New Roman" w:hAnsi="Times New Roman" w:cs="Times New Roman"/>
          <w:b/>
          <w:sz w:val="24"/>
          <w:szCs w:val="24"/>
        </w:rPr>
        <w:t xml:space="preserve"> </w:t>
      </w:r>
    </w:p>
    <w:p w14:paraId="0C277C32" w14:textId="77777777" w:rsidR="00CD50AC" w:rsidRPr="00D07AB1" w:rsidRDefault="00CD50AC" w:rsidP="00CD50AC">
      <w:pPr>
        <w:pStyle w:val="NormalWeb"/>
        <w:spacing w:before="0" w:beforeAutospacing="0" w:after="240" w:afterAutospacing="0" w:line="480" w:lineRule="auto"/>
        <w:ind w:left="720"/>
        <w:jc w:val="both"/>
        <w:rPr>
          <w:bCs/>
        </w:rPr>
      </w:pPr>
      <w:r w:rsidRPr="00D07AB1">
        <w:rPr>
          <w:bCs/>
        </w:rPr>
        <w:t>…………… ……………. …………..……  …….</w:t>
      </w:r>
    </w:p>
    <w:p w14:paraId="13A4B948" w14:textId="77777777" w:rsidR="000C0566" w:rsidRPr="00660674" w:rsidRDefault="006D34E4" w:rsidP="00167DBD">
      <w:pPr>
        <w:pStyle w:val="DaftarParagraf"/>
        <w:numPr>
          <w:ilvl w:val="2"/>
          <w:numId w:val="5"/>
        </w:numPr>
        <w:spacing w:line="480" w:lineRule="auto"/>
        <w:ind w:left="567" w:hanging="578"/>
        <w:outlineLvl w:val="2"/>
        <w:rPr>
          <w:rFonts w:ascii="Times New Roman" w:eastAsia="Times New Roman" w:hAnsi="Times New Roman" w:cs="Times New Roman"/>
          <w:b/>
          <w:sz w:val="24"/>
          <w:szCs w:val="24"/>
        </w:rPr>
      </w:pPr>
      <w:bookmarkStart w:id="76" w:name="_Toc52929878"/>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 Pengguna</w:t>
      </w:r>
      <w:bookmarkEnd w:id="76"/>
      <w:r w:rsidR="00BC0ACA" w:rsidRPr="00660674">
        <w:rPr>
          <w:rFonts w:ascii="Times New Roman" w:eastAsia="Times New Roman" w:hAnsi="Times New Roman" w:cs="Times New Roman"/>
          <w:b/>
          <w:sz w:val="24"/>
          <w:szCs w:val="24"/>
        </w:rPr>
        <w:t xml:space="preserve"> </w:t>
      </w:r>
    </w:p>
    <w:p w14:paraId="27953F82" w14:textId="77777777" w:rsidR="00CD50AC" w:rsidRPr="00660674" w:rsidRDefault="00CD50AC" w:rsidP="00CD50AC">
      <w:pPr>
        <w:pStyle w:val="NormalWeb"/>
        <w:spacing w:before="0" w:beforeAutospacing="0" w:after="240" w:afterAutospacing="0" w:line="480" w:lineRule="auto"/>
        <w:ind w:left="480" w:firstLine="240"/>
        <w:jc w:val="both"/>
      </w:pPr>
      <w:r w:rsidRPr="0053308F">
        <w:rPr>
          <w:bCs/>
        </w:rPr>
        <w:t>…………… ……………. …………..</w:t>
      </w:r>
      <w:r>
        <w:t>……  …….</w:t>
      </w:r>
    </w:p>
    <w:p w14:paraId="5873E058" w14:textId="77777777" w:rsidR="00DB57BE" w:rsidRPr="00660674" w:rsidRDefault="00DB57BE" w:rsidP="00167DBD">
      <w:pPr>
        <w:pStyle w:val="DaftarParagraf"/>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77" w:name="_Toc52929879"/>
      <w:r w:rsidRPr="00660674">
        <w:rPr>
          <w:rFonts w:ascii="Times New Roman" w:eastAsia="Times New Roman" w:hAnsi="Times New Roman" w:cs="Times New Roman"/>
          <w:b/>
          <w:sz w:val="24"/>
          <w:szCs w:val="24"/>
        </w:rPr>
        <w:t>Kebutuhan Data</w:t>
      </w:r>
      <w:bookmarkEnd w:id="77"/>
    </w:p>
    <w:p w14:paraId="131F412C" w14:textId="77777777" w:rsidR="00CD50AC" w:rsidRPr="00660674" w:rsidRDefault="00CD50AC" w:rsidP="00CD50AC">
      <w:pPr>
        <w:pStyle w:val="NormalWeb"/>
        <w:spacing w:before="0" w:beforeAutospacing="0" w:after="240" w:afterAutospacing="0" w:line="480" w:lineRule="auto"/>
        <w:ind w:left="480" w:firstLine="87"/>
        <w:jc w:val="both"/>
      </w:pPr>
      <w:r w:rsidRPr="0053308F">
        <w:rPr>
          <w:bCs/>
        </w:rPr>
        <w:t>…………… ……………. …………..</w:t>
      </w:r>
      <w:r>
        <w:t>……  …….</w:t>
      </w:r>
    </w:p>
    <w:p w14:paraId="14F4A4E1" w14:textId="77777777" w:rsidR="000F13F4" w:rsidRPr="00660674" w:rsidRDefault="006D34E4" w:rsidP="00167DBD">
      <w:pPr>
        <w:pStyle w:val="DaftarParagraf"/>
        <w:numPr>
          <w:ilvl w:val="2"/>
          <w:numId w:val="5"/>
        </w:numPr>
        <w:spacing w:line="480" w:lineRule="auto"/>
        <w:ind w:left="567" w:hanging="578"/>
        <w:outlineLvl w:val="2"/>
        <w:rPr>
          <w:rFonts w:ascii="Times New Roman" w:eastAsia="Times New Roman" w:hAnsi="Times New Roman" w:cs="Times New Roman"/>
          <w:b/>
          <w:sz w:val="24"/>
          <w:szCs w:val="24"/>
        </w:rPr>
      </w:pPr>
      <w:bookmarkStart w:id="78" w:name="_Toc52929880"/>
      <w:r w:rsidRPr="00660674">
        <w:rPr>
          <w:rFonts w:ascii="Times New Roman" w:eastAsia="Times New Roman" w:hAnsi="Times New Roman" w:cs="Times New Roman"/>
          <w:b/>
          <w:sz w:val="24"/>
          <w:szCs w:val="24"/>
        </w:rPr>
        <w:t>Kebutuhan Perangkat Lunak</w:t>
      </w:r>
      <w:bookmarkEnd w:id="78"/>
      <w:r w:rsidRPr="00660674">
        <w:rPr>
          <w:rFonts w:ascii="Times New Roman" w:eastAsia="Times New Roman" w:hAnsi="Times New Roman" w:cs="Times New Roman"/>
          <w:b/>
          <w:sz w:val="24"/>
          <w:szCs w:val="24"/>
        </w:rPr>
        <w:t xml:space="preserve"> </w:t>
      </w:r>
    </w:p>
    <w:p w14:paraId="6F56671E" w14:textId="77777777" w:rsidR="002B4211" w:rsidRPr="00660674" w:rsidRDefault="002B4211" w:rsidP="002B4211">
      <w:pPr>
        <w:pStyle w:val="NormalWeb"/>
        <w:spacing w:before="0" w:beforeAutospacing="0" w:after="240" w:afterAutospacing="0" w:line="480" w:lineRule="auto"/>
        <w:ind w:left="480" w:firstLine="87"/>
        <w:jc w:val="both"/>
      </w:pPr>
      <w:r w:rsidRPr="0053308F">
        <w:rPr>
          <w:bCs/>
        </w:rPr>
        <w:t>…………… ……………. …………..</w:t>
      </w:r>
      <w:r>
        <w:t>……  …….</w:t>
      </w:r>
    </w:p>
    <w:p w14:paraId="36894D05" w14:textId="77777777" w:rsidR="00E56AAB" w:rsidRPr="00660674" w:rsidRDefault="006D34E4" w:rsidP="00167DBD">
      <w:pPr>
        <w:pStyle w:val="DaftarParagraf"/>
        <w:numPr>
          <w:ilvl w:val="2"/>
          <w:numId w:val="5"/>
        </w:numPr>
        <w:spacing w:line="480" w:lineRule="auto"/>
        <w:ind w:left="567" w:hanging="578"/>
        <w:outlineLvl w:val="2"/>
        <w:rPr>
          <w:rFonts w:ascii="Times New Roman" w:eastAsia="Times New Roman" w:hAnsi="Times New Roman" w:cs="Times New Roman"/>
          <w:b/>
          <w:sz w:val="24"/>
          <w:szCs w:val="24"/>
        </w:rPr>
      </w:pPr>
      <w:bookmarkStart w:id="79" w:name="_Toc52929881"/>
      <w:r w:rsidRPr="00660674">
        <w:rPr>
          <w:rFonts w:ascii="Times New Roman" w:eastAsia="Times New Roman" w:hAnsi="Times New Roman" w:cs="Times New Roman"/>
          <w:b/>
          <w:sz w:val="24"/>
          <w:szCs w:val="24"/>
        </w:rPr>
        <w:t>Kebutuhan Perangkat Keras</w:t>
      </w:r>
      <w:bookmarkEnd w:id="79"/>
    </w:p>
    <w:p w14:paraId="2BEA3D85" w14:textId="204C8078" w:rsidR="00CD50AC" w:rsidRDefault="00CD50AC" w:rsidP="00D07AB1">
      <w:pPr>
        <w:pStyle w:val="NormalWeb"/>
        <w:spacing w:before="0" w:beforeAutospacing="0" w:after="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1EFA8B5C" w14:textId="77777777" w:rsidR="00D07AB1" w:rsidRPr="00660674" w:rsidRDefault="00D07AB1" w:rsidP="00D07AB1">
      <w:pPr>
        <w:pStyle w:val="NormalWeb"/>
        <w:spacing w:before="0" w:beforeAutospacing="0" w:after="240" w:afterAutospacing="0" w:line="480" w:lineRule="auto"/>
        <w:ind w:firstLine="720"/>
        <w:jc w:val="both"/>
      </w:pPr>
      <w:r w:rsidRPr="0053308F">
        <w:rPr>
          <w:bCs/>
        </w:rPr>
        <w:t>…………… ……………. …………..</w:t>
      </w:r>
      <w:r>
        <w:t>……  …….</w:t>
      </w:r>
    </w:p>
    <w:p w14:paraId="3BBC01D7" w14:textId="77777777" w:rsidR="00D07AB1" w:rsidRPr="00660674" w:rsidRDefault="00D07AB1" w:rsidP="00D07AB1">
      <w:pPr>
        <w:pStyle w:val="NormalWeb"/>
        <w:spacing w:before="0" w:beforeAutospacing="0" w:after="240" w:afterAutospacing="0" w:line="480" w:lineRule="auto"/>
        <w:ind w:left="480" w:firstLine="240"/>
        <w:jc w:val="both"/>
      </w:pPr>
      <w:bookmarkStart w:id="80" w:name="_Toc52929882"/>
      <w:r w:rsidRPr="0053308F">
        <w:rPr>
          <w:bCs/>
        </w:rPr>
        <w:t>…………… ……………. …………..</w:t>
      </w:r>
      <w:r>
        <w:t>……  …….</w:t>
      </w:r>
    </w:p>
    <w:p w14:paraId="369F75EA"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04A4698A" w14:textId="77777777" w:rsidR="00D712A5" w:rsidRPr="00660674" w:rsidRDefault="00D712A5" w:rsidP="00167DBD">
      <w:pPr>
        <w:pStyle w:val="DaftarParagraf"/>
        <w:numPr>
          <w:ilvl w:val="2"/>
          <w:numId w:val="5"/>
        </w:numPr>
        <w:spacing w:line="480" w:lineRule="auto"/>
        <w:ind w:left="567" w:hanging="567"/>
        <w:outlineLvl w:val="2"/>
        <w:rPr>
          <w:rFonts w:ascii="Times New Roman" w:eastAsia="Times New Roman" w:hAnsi="Times New Roman" w:cs="Times New Roman"/>
          <w:b/>
          <w:sz w:val="24"/>
          <w:szCs w:val="24"/>
        </w:rPr>
      </w:pPr>
      <w:r w:rsidRPr="00660674">
        <w:rPr>
          <w:rFonts w:ascii="Times New Roman" w:eastAsia="Times New Roman" w:hAnsi="Times New Roman" w:cs="Times New Roman"/>
          <w:b/>
          <w:sz w:val="24"/>
          <w:szCs w:val="24"/>
        </w:rPr>
        <w:t>Kebutuhan Sistem</w:t>
      </w:r>
      <w:bookmarkEnd w:id="80"/>
    </w:p>
    <w:p w14:paraId="3271803E" w14:textId="77777777"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tahapan ini dilakukan survei kepada target pengguna</w:t>
      </w:r>
      <w:r w:rsidR="00DF0B99">
        <w:rPr>
          <w:rFonts w:ascii="Times New Roman" w:eastAsia="Times New Roman" w:hAnsi="Times New Roman" w:cs="Times New Roman"/>
          <w:sz w:val="24"/>
          <w:szCs w:val="24"/>
        </w:rPr>
        <w:t xml:space="preserve"> yaitu mahasiswa Teknik Informatika Unpad</w:t>
      </w:r>
      <w:r>
        <w:rPr>
          <w:rFonts w:ascii="Times New Roman" w:eastAsia="Times New Roman" w:hAnsi="Times New Roman" w:cs="Times New Roman"/>
          <w:sz w:val="24"/>
          <w:szCs w:val="24"/>
        </w:rPr>
        <w:t xml:space="preserve"> untuk mendapatkan kebutuhan </w:t>
      </w:r>
      <w:r w:rsidR="00662185">
        <w:rPr>
          <w:rFonts w:ascii="Times New Roman" w:eastAsia="Times New Roman" w:hAnsi="Times New Roman" w:cs="Times New Roman"/>
          <w:sz w:val="24"/>
          <w:szCs w:val="24"/>
        </w:rPr>
        <w:t xml:space="preserve">sistem repositori </w:t>
      </w:r>
      <w:r>
        <w:rPr>
          <w:rFonts w:ascii="Times New Roman" w:eastAsia="Times New Roman" w:hAnsi="Times New Roman" w:cs="Times New Roman"/>
          <w:sz w:val="24"/>
          <w:szCs w:val="24"/>
        </w:rPr>
        <w:t>skripsi yang diinginkan.</w:t>
      </w:r>
      <w:r w:rsidR="00E763C2">
        <w:rPr>
          <w:rFonts w:ascii="Times New Roman" w:eastAsia="Times New Roman" w:hAnsi="Times New Roman" w:cs="Times New Roman"/>
          <w:sz w:val="24"/>
          <w:szCs w:val="24"/>
        </w:rPr>
        <w:t xml:space="preserve"> </w:t>
      </w:r>
      <w:r w:rsidR="00C94493">
        <w:rPr>
          <w:rFonts w:ascii="Times New Roman" w:eastAsia="Times New Roman" w:hAnsi="Times New Roman" w:cs="Times New Roman"/>
          <w:sz w:val="24"/>
          <w:szCs w:val="24"/>
        </w:rPr>
        <w:t>Dari hasil survei dirancang f</w:t>
      </w:r>
      <w:r w:rsidR="00365242">
        <w:rPr>
          <w:rFonts w:ascii="Times New Roman" w:eastAsia="Times New Roman" w:hAnsi="Times New Roman" w:cs="Times New Roman"/>
          <w:sz w:val="24"/>
          <w:szCs w:val="24"/>
        </w:rPr>
        <w:t>itur-f</w:t>
      </w:r>
      <w:r w:rsidR="000F1FE6">
        <w:rPr>
          <w:rFonts w:ascii="Times New Roman" w:eastAsia="Times New Roman" w:hAnsi="Times New Roman" w:cs="Times New Roman"/>
          <w:sz w:val="24"/>
          <w:szCs w:val="24"/>
        </w:rPr>
        <w:t>itur seperti yang tertera pada Tabel 3.1 dan T</w:t>
      </w:r>
      <w:r w:rsidR="00365242">
        <w:rPr>
          <w:rFonts w:ascii="Times New Roman" w:eastAsia="Times New Roman" w:hAnsi="Times New Roman" w:cs="Times New Roman"/>
          <w:sz w:val="24"/>
          <w:szCs w:val="24"/>
        </w:rPr>
        <w:t>abel 3.2.</w:t>
      </w:r>
    </w:p>
    <w:p w14:paraId="47518B56" w14:textId="77777777" w:rsidR="009A2421" w:rsidRPr="00660674" w:rsidRDefault="00F2428C" w:rsidP="00383B9B">
      <w:pPr>
        <w:pStyle w:val="Keterangan"/>
        <w:spacing w:after="0" w:line="480" w:lineRule="auto"/>
        <w:jc w:val="center"/>
        <w:rPr>
          <w:rFonts w:eastAsia="Times New Roman" w:cs="Times New Roman"/>
          <w:szCs w:val="24"/>
        </w:rPr>
      </w:pPr>
      <w:bookmarkStart w:id="81" w:name="_Toc32323237"/>
      <w:bookmarkStart w:id="82" w:name="_Toc32919954"/>
      <w:bookmarkStart w:id="83" w:name="_Toc34126576"/>
      <w:bookmarkStart w:id="84" w:name="_Toc38876102"/>
      <w:bookmarkStart w:id="85" w:name="_Toc52929963"/>
      <w:commentRangeStart w:id="86"/>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3</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009A2421" w:rsidRPr="00660674">
        <w:rPr>
          <w:rFonts w:cs="Times New Roman"/>
        </w:rPr>
        <w:t xml:space="preserve"> Kebutuhan </w:t>
      </w:r>
      <w:r w:rsidR="007F2C75">
        <w:rPr>
          <w:rFonts w:cs="Times New Roman"/>
        </w:rPr>
        <w:t xml:space="preserve">Sistem </w:t>
      </w:r>
      <w:r w:rsidR="009A2421" w:rsidRPr="00660674">
        <w:rPr>
          <w:rFonts w:cs="Times New Roman"/>
        </w:rPr>
        <w:t>Pengguna: Mahasi</w:t>
      </w:r>
      <w:r w:rsidR="00F738EF" w:rsidRPr="00660674">
        <w:rPr>
          <w:rFonts w:cs="Times New Roman"/>
        </w:rPr>
        <w:t>s</w:t>
      </w:r>
      <w:r w:rsidR="009A2421" w:rsidRPr="00660674">
        <w:rPr>
          <w:rFonts w:cs="Times New Roman"/>
        </w:rPr>
        <w:t>wa</w:t>
      </w:r>
      <w:bookmarkEnd w:id="81"/>
      <w:bookmarkEnd w:id="82"/>
      <w:bookmarkEnd w:id="83"/>
      <w:bookmarkEnd w:id="84"/>
      <w:bookmarkEnd w:id="85"/>
      <w:commentRangeEnd w:id="86"/>
      <w:r w:rsidR="00935224">
        <w:rPr>
          <w:rStyle w:val="ReferensiKomentar"/>
          <w:rFonts w:ascii="Arial" w:hAnsi="Arial"/>
          <w:iCs w:val="0"/>
          <w:color w:val="auto"/>
        </w:rPr>
        <w:commentReference w:id="86"/>
      </w:r>
    </w:p>
    <w:tbl>
      <w:tblPr>
        <w:tblW w:w="7938" w:type="dxa"/>
        <w:tblInd w:w="-5" w:type="dxa"/>
        <w:tblLook w:val="04A0" w:firstRow="1" w:lastRow="0" w:firstColumn="1" w:lastColumn="0" w:noHBand="0" w:noVBand="1"/>
      </w:tblPr>
      <w:tblGrid>
        <w:gridCol w:w="1985"/>
        <w:gridCol w:w="5953"/>
      </w:tblGrid>
      <w:tr w:rsidR="00D712A5" w:rsidRPr="0066067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Pengguna : Mahasiswa</w:t>
            </w:r>
          </w:p>
        </w:tc>
      </w:tr>
      <w:tr w:rsidR="00D712A5" w:rsidRPr="0066067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Deskripsi</w:t>
            </w:r>
          </w:p>
        </w:tc>
      </w:tr>
      <w:tr w:rsidR="00D712A5" w:rsidRPr="0066067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Registrasi</w:t>
            </w:r>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D07AB1" w:rsidRDefault="00DF0B99" w:rsidP="00FD06C8">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w:t>
            </w:r>
            <w:r w:rsidR="00D712A5" w:rsidRPr="00D07AB1">
              <w:rPr>
                <w:rFonts w:ascii="Times New Roman" w:eastAsia="Times New Roman" w:hAnsi="Times New Roman" w:cs="Times New Roman"/>
                <w:color w:val="000000"/>
              </w:rPr>
              <w:t xml:space="preserve">mendaftarkan diri </w:t>
            </w:r>
            <w:r w:rsidR="00FD06C8" w:rsidRPr="00D07AB1">
              <w:rPr>
                <w:rFonts w:ascii="Times New Roman" w:eastAsia="Times New Roman" w:hAnsi="Times New Roman" w:cs="Times New Roman"/>
                <w:color w:val="000000"/>
              </w:rPr>
              <w:t>dengan mengisi</w:t>
            </w:r>
            <w:r w:rsidR="00D712A5" w:rsidRPr="00D07AB1">
              <w:rPr>
                <w:rFonts w:ascii="Times New Roman" w:eastAsia="Times New Roman" w:hAnsi="Times New Roman" w:cs="Times New Roman"/>
                <w:color w:val="000000"/>
              </w:rPr>
              <w:t xml:space="preserve"> nama, NPM</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email</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iCs/>
                <w:color w:val="000000"/>
              </w:rPr>
              <w:t xml:space="preserve">password, </w:t>
            </w:r>
            <w:r w:rsidRPr="00D07AB1">
              <w:rPr>
                <w:rFonts w:ascii="Times New Roman" w:eastAsia="Times New Roman" w:hAnsi="Times New Roman" w:cs="Times New Roman"/>
                <w:iCs/>
                <w:color w:val="000000"/>
              </w:rPr>
              <w:t>dan foto KTM</w:t>
            </w:r>
            <w:r w:rsidR="00934772" w:rsidRPr="00D07AB1">
              <w:rPr>
                <w:rFonts w:ascii="Times New Roman" w:eastAsia="Times New Roman" w:hAnsi="Times New Roman" w:cs="Times New Roman"/>
                <w:iCs/>
                <w:color w:val="000000"/>
              </w:rPr>
              <w:t>.</w:t>
            </w:r>
          </w:p>
        </w:tc>
      </w:tr>
      <w:tr w:rsidR="00D712A5" w:rsidRPr="0066067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D07AB1" w:rsidRDefault="00D712A5" w:rsidP="0096009D">
            <w:pPr>
              <w:spacing w:line="240" w:lineRule="auto"/>
              <w:jc w:val="both"/>
              <w:rPr>
                <w:rFonts w:ascii="Times New Roman" w:eastAsia="Times New Roman" w:hAnsi="Times New Roman" w:cs="Times New Roman"/>
                <w:i/>
                <w:iCs/>
                <w:color w:val="000000"/>
              </w:rPr>
            </w:pPr>
            <w:r w:rsidRPr="00D07AB1">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D07AB1" w:rsidRDefault="00D712A5" w:rsidP="00FD06C8">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w:t>
            </w:r>
            <w:r w:rsidR="00DF0B99" w:rsidRPr="00D07AB1">
              <w:rPr>
                <w:rFonts w:ascii="Times New Roman" w:eastAsia="Times New Roman" w:hAnsi="Times New Roman" w:cs="Times New Roman"/>
                <w:i/>
                <w:color w:val="000000"/>
              </w:rPr>
              <w:t>l</w:t>
            </w:r>
            <w:r w:rsidRPr="00D07AB1">
              <w:rPr>
                <w:rFonts w:ascii="Times New Roman" w:eastAsia="Times New Roman" w:hAnsi="Times New Roman" w:cs="Times New Roman"/>
                <w:i/>
                <w:color w:val="000000"/>
              </w:rPr>
              <w:t>ogin</w:t>
            </w:r>
            <w:r w:rsidRPr="00D07AB1">
              <w:rPr>
                <w:rFonts w:ascii="Times New Roman" w:eastAsia="Times New Roman" w:hAnsi="Times New Roman" w:cs="Times New Roman"/>
                <w:color w:val="000000"/>
              </w:rPr>
              <w:t xml:space="preserve"> dengan </w:t>
            </w:r>
            <w:r w:rsidR="00FD06C8" w:rsidRPr="00D07AB1">
              <w:rPr>
                <w:rFonts w:ascii="Times New Roman" w:eastAsia="Times New Roman" w:hAnsi="Times New Roman" w:cs="Times New Roman"/>
                <w:color w:val="000000"/>
              </w:rPr>
              <w:t>mengisi</w:t>
            </w:r>
            <w:r w:rsidRPr="00D07AB1">
              <w:rPr>
                <w:rFonts w:ascii="Times New Roman" w:eastAsia="Times New Roman" w:hAnsi="Times New Roman" w:cs="Times New Roman"/>
                <w:color w:val="000000"/>
              </w:rPr>
              <w:t xml:space="preserve"> NPM dan </w:t>
            </w:r>
            <w:r w:rsidRPr="00D07AB1">
              <w:rPr>
                <w:rFonts w:ascii="Times New Roman" w:eastAsia="Times New Roman" w:hAnsi="Times New Roman" w:cs="Times New Roman"/>
                <w:i/>
                <w:iCs/>
                <w:color w:val="000000"/>
              </w:rPr>
              <w:t xml:space="preserve">password </w:t>
            </w:r>
          </w:p>
        </w:tc>
      </w:tr>
      <w:tr w:rsidR="00D712A5" w:rsidRPr="0066067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Cari Skripsi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D07AB1" w:rsidRDefault="00D712A5" w:rsidP="00DF0B99">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Pengguna dapat mencari skripsi b</w:t>
            </w:r>
            <w:r w:rsidR="00EB57A0" w:rsidRPr="00D07AB1">
              <w:rPr>
                <w:rFonts w:ascii="Times New Roman" w:eastAsia="Times New Roman" w:hAnsi="Times New Roman" w:cs="Times New Roman"/>
                <w:color w:val="000000"/>
              </w:rPr>
              <w:t>erdasa</w:t>
            </w:r>
            <w:r w:rsidR="00CC0D41" w:rsidRPr="00D07AB1">
              <w:rPr>
                <w:rFonts w:ascii="Times New Roman" w:eastAsia="Times New Roman" w:hAnsi="Times New Roman" w:cs="Times New Roman"/>
                <w:color w:val="000000"/>
              </w:rPr>
              <w:t xml:space="preserve">rkan judul, </w:t>
            </w:r>
            <w:r w:rsidR="00DF0B99" w:rsidRPr="00D07AB1">
              <w:rPr>
                <w:rFonts w:ascii="Times New Roman" w:eastAsia="Times New Roman" w:hAnsi="Times New Roman" w:cs="Times New Roman"/>
                <w:color w:val="000000"/>
              </w:rPr>
              <w:t xml:space="preserve">nama </w:t>
            </w:r>
            <w:r w:rsidR="00CC0D41" w:rsidRPr="00D07AB1">
              <w:rPr>
                <w:rFonts w:ascii="Times New Roman" w:eastAsia="Times New Roman" w:hAnsi="Times New Roman" w:cs="Times New Roman"/>
                <w:color w:val="000000"/>
              </w:rPr>
              <w:t>penulis,</w:t>
            </w:r>
            <w:r w:rsidR="00DF0B99" w:rsidRPr="00D07AB1">
              <w:rPr>
                <w:rFonts w:ascii="Times New Roman" w:eastAsia="Times New Roman" w:hAnsi="Times New Roman" w:cs="Times New Roman"/>
                <w:color w:val="000000"/>
              </w:rPr>
              <w:t xml:space="preserve"> kata kunci terkait, dan menyaring skripsi berdasarkan </w:t>
            </w:r>
            <w:r w:rsidR="00EB57A0" w:rsidRPr="00D07AB1">
              <w:rPr>
                <w:rFonts w:ascii="Times New Roman" w:eastAsia="Times New Roman" w:hAnsi="Times New Roman" w:cs="Times New Roman"/>
                <w:color w:val="000000"/>
              </w:rPr>
              <w:t>tahun</w:t>
            </w:r>
            <w:r w:rsidR="00DF0B99" w:rsidRPr="00D07AB1">
              <w:rPr>
                <w:rFonts w:ascii="Times New Roman" w:eastAsia="Times New Roman" w:hAnsi="Times New Roman" w:cs="Times New Roman"/>
                <w:color w:val="000000"/>
              </w:rPr>
              <w:t xml:space="preserve"> </w:t>
            </w:r>
            <w:r w:rsidR="00CC0D41" w:rsidRPr="00D07AB1">
              <w:rPr>
                <w:rFonts w:ascii="Times New Roman" w:eastAsia="Times New Roman" w:hAnsi="Times New Roman" w:cs="Times New Roman"/>
                <w:color w:val="000000"/>
              </w:rPr>
              <w:t xml:space="preserve">atau </w:t>
            </w:r>
            <w:r w:rsidR="00DF0B99" w:rsidRPr="00D07AB1">
              <w:rPr>
                <w:rFonts w:ascii="Times New Roman" w:eastAsia="Times New Roman" w:hAnsi="Times New Roman" w:cs="Times New Roman"/>
                <w:color w:val="000000"/>
              </w:rPr>
              <w:t>kategori skripsi</w:t>
            </w:r>
          </w:p>
        </w:tc>
      </w:tr>
      <w:tr w:rsidR="00D712A5" w:rsidRPr="0066067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D07AB1" w:rsidRDefault="003B73D7"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Melihat</w:t>
            </w:r>
            <w:r w:rsidR="00D712A5" w:rsidRPr="00D07AB1">
              <w:rPr>
                <w:rFonts w:ascii="Times New Roman" w:eastAsia="Times New Roman" w:hAnsi="Times New Roman" w:cs="Times New Roman"/>
                <w:color w:val="000000"/>
              </w:rPr>
              <w:t xml:space="preserve"> Skripsi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D07AB1" w:rsidRDefault="00D712A5" w:rsidP="003B73D7">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Pengguna yang telah</w:t>
            </w:r>
            <w:r w:rsidRPr="00D07AB1">
              <w:rPr>
                <w:rFonts w:ascii="Times New Roman" w:eastAsia="Times New Roman" w:hAnsi="Times New Roman" w:cs="Times New Roman"/>
                <w:i/>
                <w:iCs/>
                <w:color w:val="000000"/>
              </w:rPr>
              <w:t xml:space="preserve"> login</w:t>
            </w:r>
            <w:r w:rsidRPr="00D07AB1">
              <w:rPr>
                <w:rFonts w:ascii="Times New Roman" w:eastAsia="Times New Roman" w:hAnsi="Times New Roman" w:cs="Times New Roman"/>
                <w:color w:val="000000"/>
              </w:rPr>
              <w:t xml:space="preserve"> dapat </w:t>
            </w:r>
            <w:r w:rsidR="00391F55" w:rsidRPr="00D07AB1">
              <w:rPr>
                <w:rFonts w:ascii="Times New Roman" w:eastAsia="Times New Roman" w:hAnsi="Times New Roman" w:cs="Times New Roman"/>
                <w:color w:val="000000"/>
              </w:rPr>
              <w:t>melihat</w:t>
            </w:r>
            <w:r w:rsidR="00391F55" w:rsidRPr="00D07AB1">
              <w:rPr>
                <w:rFonts w:ascii="Times New Roman" w:eastAsia="Times New Roman" w:hAnsi="Times New Roman" w:cs="Times New Roman"/>
                <w:i/>
                <w:color w:val="000000"/>
              </w:rPr>
              <w:t xml:space="preserve"> </w:t>
            </w:r>
            <w:r w:rsidR="003B73D7" w:rsidRPr="00D07AB1">
              <w:rPr>
                <w:rFonts w:ascii="Times New Roman" w:eastAsia="Times New Roman" w:hAnsi="Times New Roman" w:cs="Times New Roman"/>
                <w:i/>
                <w:color w:val="000000"/>
              </w:rPr>
              <w:t>file</w:t>
            </w:r>
            <w:r w:rsidR="00DF0B99" w:rsidRPr="00D07AB1">
              <w:rPr>
                <w:rFonts w:ascii="Times New Roman" w:eastAsia="Times New Roman" w:hAnsi="Times New Roman" w:cs="Times New Roman"/>
                <w:color w:val="000000"/>
              </w:rPr>
              <w:t xml:space="preserve"> skripsi</w:t>
            </w:r>
          </w:p>
        </w:tc>
      </w:tr>
      <w:tr w:rsidR="00D712A5" w:rsidRPr="0066067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Unggah Skripsi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dapat mengunggah skripsi </w:t>
            </w:r>
          </w:p>
        </w:tc>
      </w:tr>
      <w:tr w:rsidR="007F6185" w:rsidRPr="0066067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D07AB1" w:rsidRDefault="007F6185"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Edit </w:t>
            </w:r>
            <w:r w:rsidRPr="00D07AB1">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D07AB1" w:rsidRDefault="00DF0B99" w:rsidP="00DF0B99">
            <w:pPr>
              <w:spacing w:line="240" w:lineRule="auto"/>
              <w:jc w:val="both"/>
              <w:rPr>
                <w:rFonts w:ascii="Times New Roman" w:eastAsia="Times New Roman" w:hAnsi="Times New Roman" w:cs="Times New Roman"/>
                <w:color w:val="000000"/>
              </w:rPr>
            </w:pPr>
            <w:r w:rsidRPr="00D07AB1">
              <w:rPr>
                <w:rFonts w:ascii="Times New Roman" w:hAnsi="Times New Roman" w:cs="Times New Roman"/>
                <w:color w:val="000000"/>
              </w:rPr>
              <w:t>Pengguna dapat m</w:t>
            </w:r>
            <w:r w:rsidR="007F6185" w:rsidRPr="00D07AB1">
              <w:rPr>
                <w:rFonts w:ascii="Times New Roman" w:hAnsi="Times New Roman" w:cs="Times New Roman"/>
                <w:color w:val="000000"/>
              </w:rPr>
              <w:t>engubah kata sandi</w:t>
            </w:r>
            <w:r w:rsidR="00123EBB" w:rsidRPr="00D07AB1">
              <w:rPr>
                <w:rFonts w:ascii="Times New Roman" w:hAnsi="Times New Roman" w:cs="Times New Roman"/>
                <w:color w:val="000000"/>
              </w:rPr>
              <w:t xml:space="preserve"> pada halaman profil</w:t>
            </w:r>
          </w:p>
        </w:tc>
      </w:tr>
      <w:tr w:rsidR="007F6185" w:rsidRPr="0066067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D07AB1" w:rsidRDefault="007F618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Status Skripsi</w:t>
            </w:r>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D07AB1" w:rsidRDefault="00DF0B99" w:rsidP="00DF0B99">
            <w:pPr>
              <w:spacing w:line="240" w:lineRule="auto"/>
              <w:jc w:val="both"/>
              <w:rPr>
                <w:rFonts w:ascii="Times New Roman" w:hAnsi="Times New Roman" w:cs="Times New Roman"/>
                <w:color w:val="000000"/>
              </w:rPr>
            </w:pPr>
            <w:r w:rsidRPr="00D07AB1">
              <w:rPr>
                <w:rFonts w:ascii="Times New Roman" w:hAnsi="Times New Roman" w:cs="Times New Roman"/>
                <w:color w:val="000000"/>
              </w:rPr>
              <w:t>Pengguna dapat m</w:t>
            </w:r>
            <w:r w:rsidR="007F6185" w:rsidRPr="00D07AB1">
              <w:rPr>
                <w:rFonts w:ascii="Times New Roman" w:hAnsi="Times New Roman" w:cs="Times New Roman"/>
                <w:color w:val="000000"/>
              </w:rPr>
              <w:t xml:space="preserve">engecek status skripsi </w:t>
            </w:r>
            <w:r w:rsidRPr="00D07AB1">
              <w:rPr>
                <w:rFonts w:ascii="Times New Roman" w:hAnsi="Times New Roman" w:cs="Times New Roman"/>
                <w:color w:val="000000"/>
              </w:rPr>
              <w:t xml:space="preserve">apakah </w:t>
            </w:r>
            <w:r w:rsidR="007F6185" w:rsidRPr="00D07AB1">
              <w:rPr>
                <w:rFonts w:ascii="Times New Roman" w:hAnsi="Times New Roman" w:cs="Times New Roman"/>
                <w:color w:val="000000"/>
              </w:rPr>
              <w:t>telah disetujui</w:t>
            </w:r>
            <w:r w:rsidRPr="00D07AB1">
              <w:rPr>
                <w:rFonts w:ascii="Times New Roman" w:hAnsi="Times New Roman" w:cs="Times New Roman"/>
                <w:color w:val="000000"/>
              </w:rPr>
              <w:t xml:space="preserve"> </w:t>
            </w:r>
            <w:r w:rsidR="007F6185" w:rsidRPr="00D07AB1">
              <w:rPr>
                <w:rFonts w:ascii="Times New Roman" w:hAnsi="Times New Roman" w:cs="Times New Roman"/>
                <w:color w:val="000000"/>
              </w:rPr>
              <w:t xml:space="preserve">admin atau tidak </w:t>
            </w:r>
          </w:p>
        </w:tc>
      </w:tr>
      <w:tr w:rsidR="009D5F9C" w:rsidRPr="0066067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Tampilan </w:t>
            </w:r>
            <w:r w:rsidRPr="00D07AB1">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tetap memiliki tampilan pada saat koneksi </w:t>
            </w:r>
            <w:r w:rsidRPr="00D07AB1">
              <w:rPr>
                <w:rFonts w:ascii="Times New Roman" w:hAnsi="Times New Roman" w:cs="Times New Roman"/>
                <w:i/>
                <w:color w:val="000000"/>
              </w:rPr>
              <w:t>offline</w:t>
            </w:r>
          </w:p>
        </w:tc>
      </w:tr>
      <w:tr w:rsidR="009D5F9C" w:rsidRPr="0066067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i/>
                <w:color w:val="000000"/>
              </w:rPr>
              <w:t>Add to homescreen</w:t>
            </w:r>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dapat ditambahkan ke </w:t>
            </w:r>
            <w:r w:rsidRPr="00D07AB1">
              <w:rPr>
                <w:rFonts w:ascii="Times New Roman" w:hAnsi="Times New Roman" w:cs="Times New Roman"/>
                <w:i/>
                <w:color w:val="000000"/>
              </w:rPr>
              <w:t>homescreen</w:t>
            </w:r>
            <w:r w:rsidRPr="00D07AB1">
              <w:rPr>
                <w:rFonts w:ascii="Times New Roman" w:hAnsi="Times New Roman" w:cs="Times New Roman"/>
                <w:color w:val="000000"/>
              </w:rPr>
              <w:t xml:space="preserve"> dan digunakan seperti </w:t>
            </w:r>
            <w:r w:rsidRPr="00D07AB1">
              <w:rPr>
                <w:rFonts w:ascii="Times New Roman" w:hAnsi="Times New Roman" w:cs="Times New Roman"/>
                <w:i/>
                <w:color w:val="000000"/>
              </w:rPr>
              <w:t>native app</w:t>
            </w:r>
          </w:p>
        </w:tc>
      </w:tr>
      <w:tr w:rsidR="00DF0B99" w:rsidRPr="0066067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D07AB1" w:rsidRDefault="00DF0B99" w:rsidP="000E203C">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Lupa </w:t>
            </w:r>
            <w:r w:rsidR="00AE00FD" w:rsidRPr="00D07AB1">
              <w:rPr>
                <w:rFonts w:ascii="Times New Roman" w:eastAsia="Times New Roman" w:hAnsi="Times New Roman" w:cs="Times New Roman"/>
                <w:i/>
                <w:color w:val="000000"/>
              </w:rPr>
              <w:t>P</w:t>
            </w:r>
            <w:r w:rsidR="000E203C" w:rsidRPr="00D07AB1">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D07AB1" w:rsidRDefault="00DF0B99"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Pengguna mendapatkan kata sandi baru yang dikir</w:t>
            </w:r>
            <w:r w:rsidR="00AE6CA2" w:rsidRPr="00D07AB1">
              <w:rPr>
                <w:rFonts w:ascii="Times New Roman" w:hAnsi="Times New Roman" w:cs="Times New Roman"/>
                <w:color w:val="000000"/>
              </w:rPr>
              <w:t>i</w:t>
            </w:r>
            <w:r w:rsidRPr="00D07AB1">
              <w:rPr>
                <w:rFonts w:ascii="Times New Roman" w:hAnsi="Times New Roman" w:cs="Times New Roman"/>
                <w:color w:val="000000"/>
              </w:rPr>
              <w:t xml:space="preserve">mkan melalui </w:t>
            </w:r>
            <w:r w:rsidRPr="00D07AB1">
              <w:rPr>
                <w:rFonts w:ascii="Times New Roman" w:hAnsi="Times New Roman" w:cs="Times New Roman"/>
                <w:i/>
                <w:color w:val="000000"/>
              </w:rPr>
              <w:t>email</w:t>
            </w:r>
          </w:p>
        </w:tc>
      </w:tr>
      <w:tr w:rsidR="00DF0B99" w:rsidRPr="0066067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D07AB1" w:rsidRDefault="00DF0B99"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Kontak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D07AB1" w:rsidRDefault="00DF0B99"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Pengguna dapat mengirim pesan ke admin</w:t>
            </w:r>
          </w:p>
        </w:tc>
      </w:tr>
    </w:tbl>
    <w:p w14:paraId="6FB83DBD" w14:textId="7E0DCAB6" w:rsidR="00D07AB1" w:rsidRDefault="00D07AB1" w:rsidP="00D07AB1">
      <w:pPr>
        <w:pStyle w:val="DaftarParagraf"/>
        <w:spacing w:line="480" w:lineRule="auto"/>
        <w:ind w:left="567"/>
        <w:jc w:val="both"/>
        <w:outlineLvl w:val="2"/>
        <w:rPr>
          <w:rFonts w:ascii="Times New Roman" w:eastAsia="Times New Roman" w:hAnsi="Times New Roman" w:cs="Times New Roman"/>
          <w:b/>
          <w:i/>
          <w:sz w:val="24"/>
          <w:szCs w:val="24"/>
        </w:rPr>
      </w:pPr>
      <w:bookmarkStart w:id="87" w:name="_Toc52929883"/>
    </w:p>
    <w:p w14:paraId="4DCF7DA9" w14:textId="2C169601" w:rsidR="00D07AB1" w:rsidRDefault="00D07AB1" w:rsidP="00D07AB1">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11BA5D65"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2B38E56B" w14:textId="359D937B" w:rsidR="000D15F3" w:rsidRDefault="000D15F3" w:rsidP="00167DBD">
      <w:pPr>
        <w:pStyle w:val="DaftarParagraf"/>
        <w:numPr>
          <w:ilvl w:val="2"/>
          <w:numId w:val="5"/>
        </w:numPr>
        <w:spacing w:line="480" w:lineRule="auto"/>
        <w:ind w:left="567" w:hanging="567"/>
        <w:jc w:val="both"/>
        <w:outlineLvl w:val="2"/>
        <w:rPr>
          <w:rFonts w:ascii="Times New Roman" w:eastAsia="Times New Roman" w:hAnsi="Times New Roman" w:cs="Times New Roman"/>
          <w:b/>
          <w:i/>
          <w:sz w:val="24"/>
          <w:szCs w:val="24"/>
        </w:rPr>
      </w:pPr>
      <w:r w:rsidRPr="00056B1B">
        <w:rPr>
          <w:rFonts w:ascii="Times New Roman" w:eastAsia="Times New Roman" w:hAnsi="Times New Roman" w:cs="Times New Roman"/>
          <w:b/>
          <w:i/>
          <w:sz w:val="24"/>
          <w:szCs w:val="24"/>
        </w:rPr>
        <w:t>User Story</w:t>
      </w:r>
      <w:bookmarkEnd w:id="87"/>
    </w:p>
    <w:p w14:paraId="20B06844"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7C5679FF" w14:textId="77777777" w:rsidR="001F752C" w:rsidRPr="00660674" w:rsidRDefault="00020F07" w:rsidP="00167DBD">
      <w:pPr>
        <w:pStyle w:val="DaftarParagraf"/>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88" w:name="_Toc52929884"/>
      <w:r w:rsidRPr="00660674">
        <w:rPr>
          <w:rFonts w:ascii="Times New Roman" w:eastAsia="Times New Roman" w:hAnsi="Times New Roman" w:cs="Times New Roman"/>
          <w:b/>
          <w:sz w:val="24"/>
          <w:szCs w:val="24"/>
        </w:rPr>
        <w:t xml:space="preserve">Fase </w:t>
      </w:r>
      <w:r w:rsidR="00D712A5" w:rsidRPr="00660674">
        <w:rPr>
          <w:rFonts w:ascii="Times New Roman" w:eastAsia="Times New Roman" w:hAnsi="Times New Roman" w:cs="Times New Roman"/>
          <w:b/>
          <w:sz w:val="24"/>
          <w:szCs w:val="24"/>
        </w:rPr>
        <w:t>Perencanaan</w:t>
      </w:r>
      <w:bookmarkEnd w:id="88"/>
      <w:r w:rsidR="00D712A5" w:rsidRPr="00660674">
        <w:rPr>
          <w:rFonts w:ascii="Times New Roman" w:eastAsia="Times New Roman" w:hAnsi="Times New Roman" w:cs="Times New Roman"/>
          <w:b/>
          <w:sz w:val="24"/>
          <w:szCs w:val="24"/>
        </w:rPr>
        <w:t xml:space="preserve"> </w:t>
      </w:r>
    </w:p>
    <w:p w14:paraId="588BC69D" w14:textId="77777777" w:rsidR="00D07AB1" w:rsidRPr="00660674"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038D22D" w14:textId="77777777" w:rsidR="006E71A7" w:rsidRPr="00660674" w:rsidRDefault="006E71A7" w:rsidP="006E71A7">
      <w:pPr>
        <w:pStyle w:val="NormalWeb"/>
        <w:spacing w:before="0" w:beforeAutospacing="0" w:after="0" w:afterAutospacing="0" w:line="480" w:lineRule="auto"/>
        <w:ind w:left="482" w:firstLine="238"/>
        <w:jc w:val="both"/>
      </w:pPr>
      <w:r w:rsidRPr="0053308F">
        <w:rPr>
          <w:bCs/>
        </w:rPr>
        <w:t>…………… ……………. …………..</w:t>
      </w:r>
      <w:r>
        <w:t>……  …….</w:t>
      </w:r>
    </w:p>
    <w:p w14:paraId="01F91E11"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10858116" w14:textId="77777777" w:rsidR="00D712A5" w:rsidRPr="00660674" w:rsidRDefault="00020F07" w:rsidP="00167DBD">
      <w:pPr>
        <w:pStyle w:val="DaftarParagraf"/>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89" w:name="_Toc52929885"/>
      <w:r w:rsidRPr="00660674">
        <w:rPr>
          <w:rFonts w:ascii="Times New Roman" w:hAnsi="Times New Roman" w:cs="Times New Roman"/>
          <w:b/>
          <w:sz w:val="24"/>
          <w:szCs w:val="24"/>
        </w:rPr>
        <w:t xml:space="preserve">Fase </w:t>
      </w:r>
      <w:r w:rsidR="00D712A5" w:rsidRPr="00660674">
        <w:rPr>
          <w:rFonts w:ascii="Times New Roman" w:hAnsi="Times New Roman" w:cs="Times New Roman"/>
          <w:b/>
          <w:sz w:val="24"/>
          <w:szCs w:val="24"/>
        </w:rPr>
        <w:t>Iterasi</w:t>
      </w:r>
      <w:bookmarkEnd w:id="89"/>
      <w:r w:rsidR="00D712A5" w:rsidRPr="00660674">
        <w:rPr>
          <w:rFonts w:ascii="Times New Roman" w:hAnsi="Times New Roman" w:cs="Times New Roman"/>
          <w:b/>
          <w:sz w:val="24"/>
          <w:szCs w:val="24"/>
        </w:rPr>
        <w:t xml:space="preserve"> </w:t>
      </w:r>
    </w:p>
    <w:p w14:paraId="32B4C2A8" w14:textId="77777777" w:rsidR="00D07AB1" w:rsidRPr="00660674" w:rsidRDefault="00D07AB1" w:rsidP="00D07AB1">
      <w:pPr>
        <w:pStyle w:val="NormalWeb"/>
        <w:spacing w:before="0" w:beforeAutospacing="0" w:after="24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58C7970D" w14:textId="58F51C7D" w:rsidR="00D07AB1" w:rsidRDefault="000E15F2" w:rsidP="00167DBD">
      <w:pPr>
        <w:pStyle w:val="DaftarParagraf"/>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90" w:name="_Toc52929886"/>
      <w:r w:rsidRPr="00660674">
        <w:rPr>
          <w:rFonts w:ascii="Times New Roman" w:hAnsi="Times New Roman" w:cs="Times New Roman"/>
          <w:b/>
          <w:sz w:val="24"/>
          <w:szCs w:val="24"/>
        </w:rPr>
        <w:t>Analisis</w:t>
      </w:r>
      <w:r w:rsidR="00D41258">
        <w:rPr>
          <w:rFonts w:ascii="Times New Roman" w:hAnsi="Times New Roman" w:cs="Times New Roman"/>
          <w:b/>
          <w:sz w:val="24"/>
          <w:szCs w:val="24"/>
        </w:rPr>
        <w:t xml:space="preserve"> S</w:t>
      </w:r>
      <w:r w:rsidR="009136D7" w:rsidRPr="00660674">
        <w:rPr>
          <w:rFonts w:ascii="Times New Roman" w:hAnsi="Times New Roman" w:cs="Times New Roman"/>
          <w:b/>
          <w:sz w:val="24"/>
          <w:szCs w:val="24"/>
        </w:rPr>
        <w:t>istem</w:t>
      </w:r>
      <w:bookmarkEnd w:id="90"/>
      <w:r w:rsidR="009136D7" w:rsidRPr="00660674">
        <w:rPr>
          <w:rFonts w:ascii="Times New Roman" w:hAnsi="Times New Roman" w:cs="Times New Roman"/>
          <w:b/>
          <w:sz w:val="24"/>
          <w:szCs w:val="24"/>
        </w:rPr>
        <w:t xml:space="preserve"> </w:t>
      </w:r>
    </w:p>
    <w:p w14:paraId="66160638" w14:textId="77777777" w:rsidR="006E71A7" w:rsidRPr="00660674"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E74A8BD" w14:textId="77777777" w:rsidR="00756AA1" w:rsidRPr="00D07AB1" w:rsidRDefault="004617F2" w:rsidP="00167DBD">
      <w:pPr>
        <w:pStyle w:val="DaftarParagraf"/>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sidRPr="00D07AB1">
        <w:rPr>
          <w:rFonts w:ascii="Times New Roman" w:hAnsi="Times New Roman" w:cs="Times New Roman"/>
          <w:b/>
          <w:bCs/>
          <w:i/>
          <w:sz w:val="24"/>
          <w:szCs w:val="24"/>
        </w:rPr>
        <w:t xml:space="preserve">Use Case diagram </w:t>
      </w:r>
    </w:p>
    <w:p w14:paraId="5C7A4A4D" w14:textId="77777777" w:rsidR="00EB7AD9" w:rsidRPr="0050219D" w:rsidRDefault="00EB7AD9" w:rsidP="00EB7AD9">
      <w:pPr>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ja-JP"/>
        </w:rPr>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77777777" w:rsidR="00EB7AD9" w:rsidRPr="00EB7AD9" w:rsidRDefault="00EB7AD9" w:rsidP="00EB7AD9">
      <w:pPr>
        <w:pStyle w:val="Keterangan"/>
        <w:spacing w:after="0" w:line="480" w:lineRule="auto"/>
        <w:jc w:val="center"/>
        <w:rPr>
          <w:rFonts w:cs="Times New Roman"/>
        </w:rPr>
      </w:pPr>
      <w:bookmarkStart w:id="91" w:name="_Toc32323122"/>
      <w:bookmarkStart w:id="92" w:name="_Toc32323201"/>
      <w:bookmarkStart w:id="93" w:name="_Toc32908105"/>
      <w:bookmarkStart w:id="94" w:name="_Toc38876057"/>
      <w:bookmarkStart w:id="95" w:name="_Toc52930062"/>
      <w:commentRangeStart w:id="96"/>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2</w:t>
      </w:r>
      <w:r w:rsidR="008C1494">
        <w:rPr>
          <w:rFonts w:cs="Times New Roman"/>
        </w:rPr>
        <w:fldChar w:fldCharType="end"/>
      </w:r>
      <w:r w:rsidRPr="00660674">
        <w:rPr>
          <w:rFonts w:cs="Times New Roman"/>
        </w:rPr>
        <w:t xml:space="preserve"> </w:t>
      </w:r>
      <w:r w:rsidRPr="00660674">
        <w:rPr>
          <w:rFonts w:cs="Times New Roman"/>
          <w:i/>
        </w:rPr>
        <w:t>Use Case Diagram</w:t>
      </w:r>
      <w:bookmarkEnd w:id="91"/>
      <w:bookmarkEnd w:id="92"/>
      <w:bookmarkEnd w:id="93"/>
      <w:bookmarkEnd w:id="94"/>
      <w:bookmarkEnd w:id="95"/>
      <w:commentRangeEnd w:id="96"/>
      <w:r w:rsidR="00935224">
        <w:rPr>
          <w:rStyle w:val="ReferensiKomentar"/>
          <w:rFonts w:ascii="Arial" w:hAnsi="Arial"/>
          <w:iCs w:val="0"/>
          <w:color w:val="auto"/>
        </w:rPr>
        <w:commentReference w:id="96"/>
      </w:r>
    </w:p>
    <w:p w14:paraId="301A634D" w14:textId="77777777" w:rsidR="002E228C"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B13156">
        <w:rPr>
          <w:rFonts w:ascii="Times New Roman" w:eastAsia="Times New Roman" w:hAnsi="Times New Roman" w:cs="Times New Roman"/>
          <w:i/>
          <w:color w:val="000000"/>
          <w:sz w:val="24"/>
          <w:szCs w:val="24"/>
          <w:lang w:eastAsia="ja-JP"/>
        </w:rPr>
        <w:lastRenderedPageBreak/>
        <w:t>U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ca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diagram</w:t>
      </w:r>
      <w:r w:rsidRPr="00B13156">
        <w:rPr>
          <w:rFonts w:ascii="Times New Roman" w:eastAsia="Times New Roman" w:hAnsi="Times New Roman" w:cs="Times New Roman"/>
          <w:color w:val="000000"/>
          <w:sz w:val="24"/>
          <w:szCs w:val="24"/>
          <w:lang w:eastAsia="ja-JP"/>
        </w:rPr>
        <w:t xml:space="preserve"> me</w:t>
      </w:r>
      <w:r w:rsidR="007D4459">
        <w:rPr>
          <w:rFonts w:ascii="Times New Roman" w:eastAsia="Times New Roman" w:hAnsi="Times New Roman" w:cs="Times New Roman"/>
          <w:color w:val="000000"/>
          <w:sz w:val="24"/>
          <w:szCs w:val="24"/>
          <w:lang w:eastAsia="ja-JP"/>
        </w:rPr>
        <w:t>njelaskan kelakuan dari sistem web repositori s</w:t>
      </w:r>
      <w:r w:rsidRPr="00B13156">
        <w:rPr>
          <w:rFonts w:ascii="Times New Roman" w:eastAsia="Times New Roman" w:hAnsi="Times New Roman" w:cs="Times New Roman"/>
          <w:color w:val="000000"/>
          <w:sz w:val="24"/>
          <w:szCs w:val="24"/>
          <w:lang w:eastAsia="ja-JP"/>
        </w:rPr>
        <w:t xml:space="preserve">kripsi Teknik Informatika Unpad. Pada </w:t>
      </w:r>
      <w:r w:rsidR="005E6B1A">
        <w:rPr>
          <w:rFonts w:ascii="Times New Roman" w:eastAsia="Times New Roman" w:hAnsi="Times New Roman" w:cs="Times New Roman"/>
          <w:color w:val="000000"/>
          <w:sz w:val="24"/>
          <w:szCs w:val="24"/>
          <w:lang w:eastAsia="ja-JP"/>
        </w:rPr>
        <w:t>G</w:t>
      </w:r>
      <w:r w:rsidR="00365242">
        <w:rPr>
          <w:rFonts w:ascii="Times New Roman" w:eastAsia="Times New Roman" w:hAnsi="Times New Roman" w:cs="Times New Roman"/>
          <w:color w:val="000000"/>
          <w:sz w:val="24"/>
          <w:szCs w:val="24"/>
          <w:lang w:eastAsia="ja-JP"/>
        </w:rPr>
        <w:t>ambar 3.2</w:t>
      </w:r>
      <w:r w:rsidRPr="00B13156">
        <w:rPr>
          <w:rFonts w:ascii="Times New Roman" w:eastAsia="Times New Roman" w:hAnsi="Times New Roman" w:cs="Times New Roman"/>
          <w:i/>
          <w:color w:val="000000"/>
          <w:sz w:val="24"/>
          <w:szCs w:val="24"/>
          <w:lang w:eastAsia="ja-JP"/>
        </w:rPr>
        <w:t>,</w:t>
      </w:r>
      <w:r w:rsidRPr="00B13156">
        <w:rPr>
          <w:rFonts w:ascii="Times New Roman" w:eastAsia="Times New Roman" w:hAnsi="Times New Roman" w:cs="Times New Roman"/>
          <w:color w:val="000000"/>
          <w:sz w:val="24"/>
          <w:szCs w:val="24"/>
          <w:lang w:eastAsia="ja-JP"/>
        </w:rPr>
        <w:t xml:space="preserve"> terdapat dua aktor yang merepresentasikan dua jenis pengguna, yaitu mahasiswa dan admin. Mahasiswa dapat melakukan registrasi akun, </w:t>
      </w:r>
      <w:r w:rsidRPr="00B13156">
        <w:rPr>
          <w:rFonts w:ascii="Times New Roman" w:eastAsia="Times New Roman" w:hAnsi="Times New Roman" w:cs="Times New Roman"/>
          <w:i/>
          <w:color w:val="000000"/>
          <w:sz w:val="24"/>
          <w:szCs w:val="24"/>
          <w:lang w:eastAsia="ja-JP"/>
        </w:rPr>
        <w:t xml:space="preserve">login, </w:t>
      </w:r>
      <w:r w:rsidRPr="00B13156">
        <w:rPr>
          <w:rFonts w:ascii="Times New Roman" w:eastAsia="Times New Roman" w:hAnsi="Times New Roman" w:cs="Times New Roman"/>
          <w:color w:val="000000"/>
          <w:sz w:val="24"/>
          <w:szCs w:val="24"/>
          <w:lang w:eastAsia="ja-JP"/>
        </w:rPr>
        <w:t xml:space="preserve">pencarian skripsi, </w:t>
      </w:r>
      <w:r w:rsidR="00123EBB">
        <w:rPr>
          <w:rFonts w:ascii="Times New Roman" w:eastAsia="Times New Roman" w:hAnsi="Times New Roman" w:cs="Times New Roman"/>
          <w:color w:val="000000"/>
          <w:sz w:val="24"/>
          <w:szCs w:val="24"/>
          <w:lang w:eastAsia="ja-JP"/>
        </w:rPr>
        <w:t>melihat</w:t>
      </w:r>
      <w:r w:rsidRPr="00B13156">
        <w:rPr>
          <w:rFonts w:ascii="Times New Roman" w:eastAsia="Times New Roman" w:hAnsi="Times New Roman" w:cs="Times New Roman"/>
          <w:color w:val="000000"/>
          <w:sz w:val="24"/>
          <w:szCs w:val="24"/>
          <w:lang w:eastAsia="ja-JP"/>
        </w:rPr>
        <w:t xml:space="preserve"> skripsi, unggah skripsi, </w:t>
      </w:r>
      <w:r w:rsidRPr="00B13156">
        <w:rPr>
          <w:rFonts w:ascii="Times New Roman" w:eastAsia="Times New Roman" w:hAnsi="Times New Roman" w:cs="Times New Roman"/>
          <w:i/>
          <w:color w:val="000000"/>
          <w:sz w:val="24"/>
          <w:szCs w:val="24"/>
          <w:lang w:eastAsia="ja-JP"/>
        </w:rPr>
        <w:t>edit password</w:t>
      </w:r>
      <w:r w:rsidRPr="00B13156">
        <w:rPr>
          <w:rFonts w:ascii="Times New Roman" w:eastAsia="Times New Roman" w:hAnsi="Times New Roman" w:cs="Times New Roman"/>
          <w:color w:val="000000"/>
          <w:sz w:val="24"/>
          <w:szCs w:val="24"/>
          <w:lang w:eastAsia="ja-JP"/>
        </w:rPr>
        <w:t xml:space="preserve">, dan melihat info tinjauan skripsi. Pencarian skripsi dapat dilakukan tanpa </w:t>
      </w:r>
      <w:r w:rsidRPr="00B13156">
        <w:rPr>
          <w:rFonts w:ascii="Times New Roman" w:eastAsia="Times New Roman" w:hAnsi="Times New Roman" w:cs="Times New Roman"/>
          <w:i/>
          <w:color w:val="000000"/>
          <w:sz w:val="24"/>
          <w:szCs w:val="24"/>
          <w:lang w:eastAsia="ja-JP"/>
        </w:rPr>
        <w:t xml:space="preserve">login, </w:t>
      </w:r>
      <w:r w:rsidRPr="00B13156">
        <w:rPr>
          <w:rFonts w:ascii="Times New Roman" w:eastAsia="Times New Roman" w:hAnsi="Times New Roman" w:cs="Times New Roman"/>
          <w:color w:val="000000"/>
          <w:sz w:val="24"/>
          <w:szCs w:val="24"/>
          <w:lang w:eastAsia="ja-JP"/>
        </w:rPr>
        <w:t xml:space="preserve">sementara </w:t>
      </w:r>
      <w:r w:rsidR="00B90EB4">
        <w:rPr>
          <w:rFonts w:ascii="Times New Roman" w:eastAsia="Times New Roman" w:hAnsi="Times New Roman" w:cs="Times New Roman"/>
          <w:color w:val="000000"/>
          <w:sz w:val="24"/>
          <w:szCs w:val="24"/>
          <w:lang w:eastAsia="ja-JP"/>
        </w:rPr>
        <w:t>fitur-fitur</w:t>
      </w:r>
      <w:r w:rsidRPr="00B13156">
        <w:rPr>
          <w:rFonts w:ascii="Times New Roman" w:eastAsia="Times New Roman" w:hAnsi="Times New Roman" w:cs="Times New Roman"/>
          <w:color w:val="000000"/>
          <w:sz w:val="24"/>
          <w:szCs w:val="24"/>
          <w:lang w:eastAsia="ja-JP"/>
        </w:rPr>
        <w:t xml:space="preserve"> </w:t>
      </w:r>
      <w:r w:rsidR="00B90EB4">
        <w:rPr>
          <w:rFonts w:ascii="Times New Roman" w:eastAsia="Times New Roman" w:hAnsi="Times New Roman" w:cs="Times New Roman"/>
          <w:color w:val="000000"/>
          <w:sz w:val="24"/>
          <w:szCs w:val="24"/>
          <w:lang w:eastAsia="ja-JP"/>
        </w:rPr>
        <w:t xml:space="preserve">lainnya dapat dilakukan setelah </w:t>
      </w:r>
      <w:r w:rsidR="00B90EB4">
        <w:rPr>
          <w:rFonts w:ascii="Times New Roman" w:eastAsia="Times New Roman" w:hAnsi="Times New Roman" w:cs="Times New Roman"/>
          <w:i/>
          <w:color w:val="000000"/>
          <w:sz w:val="24"/>
          <w:szCs w:val="24"/>
          <w:lang w:eastAsia="ja-JP"/>
        </w:rPr>
        <w:t>login</w:t>
      </w:r>
      <w:r w:rsidR="00CF7002">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r w:rsidRPr="00B13156">
        <w:rPr>
          <w:rFonts w:ascii="Times New Roman" w:eastAsia="Times New Roman" w:hAnsi="Times New Roman" w:cs="Times New Roman"/>
          <w:color w:val="000000"/>
          <w:sz w:val="24"/>
          <w:szCs w:val="24"/>
          <w:lang w:eastAsia="ja-JP"/>
        </w:rPr>
        <w:t xml:space="preserve">dapat dilakukan apabila mahasiswa telah mendaftarkan akun dan akun telah </w:t>
      </w:r>
      <w:r w:rsidR="00B90EB4">
        <w:rPr>
          <w:rFonts w:ascii="Times New Roman" w:eastAsia="Times New Roman" w:hAnsi="Times New Roman" w:cs="Times New Roman"/>
          <w:color w:val="000000"/>
          <w:sz w:val="24"/>
          <w:szCs w:val="24"/>
          <w:lang w:eastAsia="ja-JP"/>
        </w:rPr>
        <w:t>diaktifkan</w:t>
      </w:r>
      <w:r w:rsidRPr="00B13156">
        <w:rPr>
          <w:rFonts w:ascii="Times New Roman" w:eastAsia="Times New Roman" w:hAnsi="Times New Roman" w:cs="Times New Roman"/>
          <w:color w:val="000000"/>
          <w:sz w:val="24"/>
          <w:szCs w:val="24"/>
          <w:lang w:eastAsia="ja-JP"/>
        </w:rPr>
        <w:t xml:space="preserve"> oleh admin. Admin dapat melakukan verifikasi akun dan tinjau skripsi apabila admin telah </w:t>
      </w:r>
      <w:r w:rsidRPr="00B13156">
        <w:rPr>
          <w:rFonts w:ascii="Times New Roman" w:eastAsia="Times New Roman" w:hAnsi="Times New Roman" w:cs="Times New Roman"/>
          <w:i/>
          <w:color w:val="000000"/>
          <w:sz w:val="24"/>
          <w:szCs w:val="24"/>
          <w:lang w:eastAsia="ja-JP"/>
        </w:rPr>
        <w:t>login.</w:t>
      </w:r>
      <w:r w:rsidR="00B90EB4">
        <w:rPr>
          <w:rFonts w:ascii="Times New Roman" w:eastAsia="Times New Roman" w:hAnsi="Times New Roman" w:cs="Times New Roman"/>
          <w:i/>
          <w:color w:val="000000"/>
          <w:sz w:val="24"/>
          <w:szCs w:val="24"/>
          <w:lang w:eastAsia="ja-JP"/>
        </w:rPr>
        <w:t xml:space="preserve"> </w:t>
      </w:r>
    </w:p>
    <w:p w14:paraId="0235B983" w14:textId="2C16238C" w:rsidR="006E71A7"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9BE3645" w14:textId="71E08EDA" w:rsidR="006E71A7" w:rsidRPr="00D07AB1" w:rsidRDefault="006E71A7" w:rsidP="00167DBD">
      <w:pPr>
        <w:pStyle w:val="DaftarParagraf"/>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diagram </w:t>
      </w:r>
    </w:p>
    <w:p w14:paraId="418C4C04" w14:textId="77777777" w:rsidR="00123EBB" w:rsidRDefault="00B13156" w:rsidP="00B13156">
      <w:pPr>
        <w:autoSpaceDE w:val="0"/>
        <w:autoSpaceDN w:val="0"/>
        <w:adjustRightInd w:val="0"/>
        <w:spacing w:line="480" w:lineRule="auto"/>
        <w:ind w:firstLine="567"/>
        <w:jc w:val="both"/>
        <w:rPr>
          <w:rFonts w:ascii="Times New Roman" w:hAnsi="Times New Roman" w:cs="Times New Roman"/>
          <w:i/>
          <w:sz w:val="24"/>
          <w:szCs w:val="24"/>
        </w:rPr>
      </w:pPr>
      <w:r w:rsidRPr="00660674">
        <w:rPr>
          <w:rFonts w:ascii="Times New Roman" w:hAnsi="Times New Roman" w:cs="Times New Roman"/>
          <w:sz w:val="24"/>
          <w:szCs w:val="24"/>
        </w:rPr>
        <w:t xml:space="preserve">Diagram aktivitas menggambarkan aliran kerja dari suatu sistem. </w:t>
      </w:r>
      <w:r w:rsidR="005E6B1A">
        <w:rPr>
          <w:rFonts w:ascii="Times New Roman" w:hAnsi="Times New Roman" w:cs="Times New Roman"/>
          <w:sz w:val="24"/>
          <w:szCs w:val="24"/>
        </w:rPr>
        <w:t>Pada G</w:t>
      </w:r>
      <w:r w:rsidR="00365242">
        <w:rPr>
          <w:rFonts w:ascii="Times New Roman" w:hAnsi="Times New Roman" w:cs="Times New Roman"/>
          <w:sz w:val="24"/>
          <w:szCs w:val="24"/>
        </w:rPr>
        <w:t>ambar 3.3, t</w:t>
      </w:r>
      <w:r w:rsidR="004305C4">
        <w:rPr>
          <w:rFonts w:ascii="Times New Roman" w:hAnsi="Times New Roman" w:cs="Times New Roman"/>
          <w:sz w:val="24"/>
          <w:szCs w:val="24"/>
        </w:rPr>
        <w:t>erdapat dua</w:t>
      </w:r>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 xml:space="preserve">swimlane </w:t>
      </w:r>
      <w:r w:rsidRPr="00660674">
        <w:rPr>
          <w:rFonts w:ascii="Times New Roman" w:hAnsi="Times New Roman" w:cs="Times New Roman"/>
          <w:sz w:val="24"/>
          <w:szCs w:val="24"/>
        </w:rPr>
        <w:t xml:space="preserve">dengan label mahasiswa dan admin. </w:t>
      </w:r>
      <w:r w:rsidRPr="004305C4">
        <w:rPr>
          <w:rFonts w:ascii="Times New Roman" w:hAnsi="Times New Roman" w:cs="Times New Roman"/>
          <w:i/>
          <w:sz w:val="24"/>
          <w:szCs w:val="24"/>
        </w:rPr>
        <w:t>Swimlane</w:t>
      </w:r>
      <w:r w:rsidRPr="00660674">
        <w:rPr>
          <w:rFonts w:ascii="Times New Roman" w:hAnsi="Times New Roman" w:cs="Times New Roman"/>
          <w:sz w:val="24"/>
          <w:szCs w:val="24"/>
        </w:rPr>
        <w:t xml:space="preserve"> memisahkan aktivitas berdasarkan pengguna. Mulai dari status a</w:t>
      </w:r>
      <w:r w:rsidR="004305C4">
        <w:rPr>
          <w:rFonts w:ascii="Times New Roman" w:hAnsi="Times New Roman" w:cs="Times New Roman"/>
          <w:sz w:val="24"/>
          <w:szCs w:val="24"/>
        </w:rPr>
        <w:t>wal, mahasiswa dapat melakukan tiga</w:t>
      </w:r>
      <w:r w:rsidRPr="00660674">
        <w:rPr>
          <w:rFonts w:ascii="Times New Roman" w:hAnsi="Times New Roman" w:cs="Times New Roman"/>
          <w:sz w:val="24"/>
          <w:szCs w:val="24"/>
        </w:rPr>
        <w:t xml:space="preserve"> aktivitas yaitu registrasi, </w:t>
      </w:r>
      <w:r w:rsidR="004305C4">
        <w:rPr>
          <w:rFonts w:ascii="Times New Roman" w:hAnsi="Times New Roman" w:cs="Times New Roman"/>
          <w:i/>
          <w:sz w:val="24"/>
          <w:szCs w:val="24"/>
        </w:rPr>
        <w:t>log</w:t>
      </w:r>
      <w:r w:rsidRPr="00660674">
        <w:rPr>
          <w:rFonts w:ascii="Times New Roman" w:hAnsi="Times New Roman" w:cs="Times New Roman"/>
          <w:i/>
          <w:sz w:val="24"/>
          <w:szCs w:val="24"/>
        </w:rPr>
        <w:t>in</w:t>
      </w:r>
      <w:r w:rsidRPr="00660674">
        <w:rPr>
          <w:rFonts w:ascii="Times New Roman" w:hAnsi="Times New Roman" w:cs="Times New Roman"/>
          <w:sz w:val="24"/>
          <w:szCs w:val="24"/>
        </w:rPr>
        <w:t xml:space="preserve">, mencari skripsi. Akun yang didaftarkan akan </w:t>
      </w:r>
      <w:r w:rsidR="00B90EB4">
        <w:rPr>
          <w:rFonts w:ascii="Times New Roman" w:hAnsi="Times New Roman" w:cs="Times New Roman"/>
          <w:sz w:val="24"/>
          <w:szCs w:val="24"/>
        </w:rPr>
        <w:t>ditinjau</w:t>
      </w:r>
      <w:r w:rsidRPr="00660674">
        <w:rPr>
          <w:rFonts w:ascii="Times New Roman" w:hAnsi="Times New Roman" w:cs="Times New Roman"/>
          <w:sz w:val="24"/>
          <w:szCs w:val="24"/>
        </w:rPr>
        <w:t xml:space="preserve"> oleh admin terlebih dahulu.</w:t>
      </w:r>
      <w:r w:rsidR="00B90EB4">
        <w:rPr>
          <w:rFonts w:ascii="Times New Roman" w:hAnsi="Times New Roman" w:cs="Times New Roman"/>
          <w:sz w:val="24"/>
          <w:szCs w:val="24"/>
        </w:rPr>
        <w:t xml:space="preserve"> Apabila memenuhi syarat maka</w:t>
      </w:r>
      <w:r w:rsidR="004305C4">
        <w:rPr>
          <w:rFonts w:ascii="Times New Roman" w:hAnsi="Times New Roman" w:cs="Times New Roman"/>
          <w:sz w:val="24"/>
          <w:szCs w:val="24"/>
        </w:rPr>
        <w:t xml:space="preserve"> akun</w:t>
      </w:r>
      <w:r w:rsidR="00B90EB4">
        <w:rPr>
          <w:rFonts w:ascii="Times New Roman" w:hAnsi="Times New Roman" w:cs="Times New Roman"/>
          <w:sz w:val="24"/>
          <w:szCs w:val="24"/>
        </w:rPr>
        <w:t xml:space="preserve"> akan diaktifkan.</w:t>
      </w:r>
      <w:r w:rsidRPr="00660674">
        <w:rPr>
          <w:rFonts w:ascii="Times New Roman" w:hAnsi="Times New Roman" w:cs="Times New Roman"/>
          <w:sz w:val="24"/>
          <w:szCs w:val="24"/>
        </w:rPr>
        <w:t xml:space="preserve"> Setelah diaktifkan, mahasiswa dapat </w:t>
      </w:r>
      <w:r w:rsidRPr="00660674">
        <w:rPr>
          <w:rFonts w:ascii="Times New Roman" w:hAnsi="Times New Roman" w:cs="Times New Roman"/>
          <w:i/>
          <w:sz w:val="24"/>
          <w:szCs w:val="24"/>
        </w:rPr>
        <w:t xml:space="preserve">login. </w:t>
      </w:r>
    </w:p>
    <w:p w14:paraId="152F28BF" w14:textId="4D3AF157" w:rsidR="002C3900" w:rsidRDefault="002C3900" w:rsidP="002C3900">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3B6A59F0" w14:textId="77777777" w:rsidR="00DD061D" w:rsidRPr="00F33963" w:rsidRDefault="00DD061D" w:rsidP="00D07AB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1173635C" w:rsidR="00DD061D" w:rsidRDefault="00DD061D" w:rsidP="00DD061D">
      <w:pPr>
        <w:pStyle w:val="Keterangan"/>
        <w:spacing w:after="0" w:line="480" w:lineRule="auto"/>
        <w:jc w:val="center"/>
        <w:rPr>
          <w:rFonts w:cs="Times New Roman"/>
          <w:i/>
        </w:rPr>
      </w:pPr>
      <w:bookmarkStart w:id="97" w:name="_Toc32323123"/>
      <w:bookmarkStart w:id="98" w:name="_Toc32323202"/>
      <w:bookmarkStart w:id="99" w:name="_Toc32908106"/>
      <w:bookmarkStart w:id="100" w:name="_Toc38876058"/>
      <w:bookmarkStart w:id="101" w:name="_Toc52930063"/>
      <w:commentRangeStart w:id="102"/>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3</w:t>
      </w:r>
      <w:r w:rsidR="008C1494">
        <w:rPr>
          <w:rFonts w:cs="Times New Roman"/>
        </w:rPr>
        <w:fldChar w:fldCharType="end"/>
      </w:r>
      <w:r w:rsidRPr="00660674">
        <w:rPr>
          <w:rFonts w:cs="Times New Roman"/>
        </w:rPr>
        <w:t xml:space="preserve"> </w:t>
      </w:r>
      <w:r w:rsidRPr="00660674">
        <w:rPr>
          <w:rFonts w:cs="Times New Roman"/>
          <w:i/>
        </w:rPr>
        <w:t>Activity Diagram</w:t>
      </w:r>
      <w:bookmarkEnd w:id="97"/>
      <w:bookmarkEnd w:id="98"/>
      <w:bookmarkEnd w:id="99"/>
      <w:bookmarkEnd w:id="100"/>
      <w:bookmarkEnd w:id="101"/>
      <w:commentRangeEnd w:id="102"/>
      <w:r w:rsidR="00935224">
        <w:rPr>
          <w:rStyle w:val="ReferensiKomentar"/>
          <w:rFonts w:ascii="Arial" w:hAnsi="Arial"/>
          <w:iCs w:val="0"/>
          <w:color w:val="auto"/>
        </w:rPr>
        <w:commentReference w:id="102"/>
      </w:r>
    </w:p>
    <w:p w14:paraId="4DAE1913" w14:textId="56466CB7" w:rsidR="00EB7AD9" w:rsidRPr="00B748A4" w:rsidRDefault="000E15F2" w:rsidP="00167DBD">
      <w:pPr>
        <w:pStyle w:val="DaftarParagraf"/>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03" w:name="_Toc52929887"/>
      <w:r w:rsidRPr="00660674">
        <w:rPr>
          <w:rFonts w:ascii="Times New Roman" w:hAnsi="Times New Roman" w:cs="Times New Roman"/>
          <w:b/>
          <w:sz w:val="24"/>
          <w:szCs w:val="24"/>
        </w:rPr>
        <w:lastRenderedPageBreak/>
        <w:t>Analisis</w:t>
      </w:r>
      <w:r w:rsidR="004617F2" w:rsidRPr="00660674">
        <w:rPr>
          <w:rFonts w:ascii="Times New Roman" w:hAnsi="Times New Roman" w:cs="Times New Roman"/>
          <w:b/>
          <w:sz w:val="24"/>
          <w:szCs w:val="24"/>
        </w:rPr>
        <w:t xml:space="preserve"> Arsitektur</w:t>
      </w:r>
      <w:r w:rsidR="00834DB4">
        <w:rPr>
          <w:rFonts w:ascii="Times New Roman" w:hAnsi="Times New Roman" w:cs="Times New Roman"/>
          <w:b/>
          <w:sz w:val="24"/>
          <w:szCs w:val="24"/>
        </w:rPr>
        <w:t xml:space="preserve"> Menggunakan </w:t>
      </w:r>
      <w:r w:rsidR="001661F6" w:rsidRPr="00834DB4">
        <w:rPr>
          <w:rFonts w:ascii="Times New Roman" w:hAnsi="Times New Roman" w:cs="Times New Roman"/>
          <w:b/>
          <w:i/>
          <w:sz w:val="24"/>
          <w:szCs w:val="24"/>
        </w:rPr>
        <w:t xml:space="preserve">Deployment </w:t>
      </w:r>
      <w:r w:rsidR="009A2421" w:rsidRPr="00834DB4">
        <w:rPr>
          <w:rFonts w:ascii="Times New Roman" w:hAnsi="Times New Roman" w:cs="Times New Roman"/>
          <w:b/>
          <w:i/>
          <w:sz w:val="24"/>
          <w:szCs w:val="24"/>
        </w:rPr>
        <w:t>D</w:t>
      </w:r>
      <w:r w:rsidR="001661F6" w:rsidRPr="00834DB4">
        <w:rPr>
          <w:rFonts w:ascii="Times New Roman" w:hAnsi="Times New Roman" w:cs="Times New Roman"/>
          <w:b/>
          <w:i/>
          <w:sz w:val="24"/>
          <w:szCs w:val="24"/>
        </w:rPr>
        <w:t>iagram</w:t>
      </w:r>
      <w:bookmarkEnd w:id="103"/>
      <w:r w:rsidR="001661F6" w:rsidRPr="00834DB4">
        <w:rPr>
          <w:rFonts w:ascii="Times New Roman" w:hAnsi="Times New Roman" w:cs="Times New Roman"/>
          <w:b/>
          <w:i/>
          <w:sz w:val="24"/>
          <w:szCs w:val="24"/>
        </w:rPr>
        <w:t xml:space="preserve"> </w:t>
      </w:r>
    </w:p>
    <w:p w14:paraId="424AB3C8"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B04CB57" w14:textId="77777777" w:rsidR="00C2312A" w:rsidRPr="00660674" w:rsidRDefault="00C2312A"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77777777" w:rsidR="00C2312A" w:rsidRPr="00C2312A" w:rsidRDefault="00C2312A" w:rsidP="00C2312A">
      <w:pPr>
        <w:pStyle w:val="Keterangan"/>
        <w:spacing w:after="0" w:line="480" w:lineRule="auto"/>
        <w:jc w:val="center"/>
        <w:rPr>
          <w:rFonts w:cs="Times New Roman"/>
          <w:i/>
          <w:szCs w:val="24"/>
        </w:rPr>
      </w:pPr>
      <w:bookmarkStart w:id="104" w:name="_Toc31033295"/>
      <w:bookmarkStart w:id="105" w:name="_Toc31062732"/>
      <w:bookmarkStart w:id="106" w:name="_Toc32323124"/>
      <w:bookmarkStart w:id="107" w:name="_Toc32323203"/>
      <w:bookmarkStart w:id="108" w:name="_Toc32908107"/>
      <w:bookmarkStart w:id="109" w:name="_Toc38876059"/>
      <w:bookmarkStart w:id="110" w:name="_Toc52930064"/>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4</w:t>
      </w:r>
      <w:r w:rsidR="008C1494">
        <w:rPr>
          <w:rFonts w:cs="Times New Roman"/>
        </w:rPr>
        <w:fldChar w:fldCharType="end"/>
      </w:r>
      <w:r w:rsidRPr="00660674">
        <w:rPr>
          <w:rFonts w:cs="Times New Roman"/>
        </w:rPr>
        <w:t xml:space="preserve"> </w:t>
      </w:r>
      <w:r w:rsidRPr="00660674">
        <w:rPr>
          <w:rFonts w:cs="Times New Roman"/>
          <w:i/>
        </w:rPr>
        <w:t>Deployment Diagram</w:t>
      </w:r>
      <w:bookmarkEnd w:id="104"/>
      <w:bookmarkEnd w:id="105"/>
      <w:bookmarkEnd w:id="106"/>
      <w:bookmarkEnd w:id="107"/>
      <w:bookmarkEnd w:id="108"/>
      <w:bookmarkEnd w:id="109"/>
      <w:bookmarkEnd w:id="110"/>
    </w:p>
    <w:p w14:paraId="7A39B302" w14:textId="77777777" w:rsidR="00B748A4" w:rsidRDefault="00B748A4" w:rsidP="00B748A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3A9C1F" w14:textId="77777777" w:rsidR="0021773A" w:rsidRPr="00834DB4" w:rsidRDefault="008751E7" w:rsidP="00167DBD">
      <w:pPr>
        <w:pStyle w:val="DaftarParagraf"/>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11" w:name="_Toc52929888"/>
      <w:r>
        <w:rPr>
          <w:rFonts w:ascii="Times New Roman" w:hAnsi="Times New Roman" w:cs="Times New Roman"/>
          <w:b/>
          <w:sz w:val="24"/>
          <w:szCs w:val="24"/>
        </w:rPr>
        <w:t>Desain</w:t>
      </w:r>
      <w:r w:rsidR="004617F2" w:rsidRPr="00660674">
        <w:rPr>
          <w:rFonts w:ascii="Times New Roman" w:hAnsi="Times New Roman" w:cs="Times New Roman"/>
          <w:b/>
          <w:sz w:val="24"/>
          <w:szCs w:val="24"/>
        </w:rPr>
        <w:t xml:space="preserve"> B</w:t>
      </w:r>
      <w:r w:rsidR="00834DB4">
        <w:rPr>
          <w:rFonts w:ascii="Times New Roman" w:hAnsi="Times New Roman" w:cs="Times New Roman"/>
          <w:b/>
          <w:sz w:val="24"/>
          <w:szCs w:val="24"/>
        </w:rPr>
        <w:t>asis D</w:t>
      </w:r>
      <w:r w:rsidR="0097107F" w:rsidRPr="00660674">
        <w:rPr>
          <w:rFonts w:ascii="Times New Roman" w:hAnsi="Times New Roman" w:cs="Times New Roman"/>
          <w:b/>
          <w:sz w:val="24"/>
          <w:szCs w:val="24"/>
        </w:rPr>
        <w:t>ata</w:t>
      </w:r>
      <w:bookmarkEnd w:id="111"/>
      <w:r w:rsidR="00834DB4">
        <w:rPr>
          <w:rFonts w:ascii="Times New Roman" w:hAnsi="Times New Roman" w:cs="Times New Roman"/>
          <w:b/>
          <w:sz w:val="24"/>
          <w:szCs w:val="24"/>
        </w:rPr>
        <w:t xml:space="preserve"> </w:t>
      </w:r>
    </w:p>
    <w:p w14:paraId="10841467" w14:textId="77777777" w:rsidR="00DD061D" w:rsidRPr="00DD061D"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 w:val="24"/>
          <w:szCs w:val="24"/>
          <w:lang w:eastAsia="ja-JP"/>
        </w:rPr>
      </w:pPr>
      <w:r>
        <w:rPr>
          <w:rFonts w:ascii="Times New Roman" w:hAnsi="Times New Roman" w:cs="Times New Roman"/>
          <w:sz w:val="24"/>
          <w:szCs w:val="24"/>
          <w:shd w:val="clear" w:color="auto" w:fill="FFFFFF"/>
        </w:rPr>
        <w:t>Pada G</w:t>
      </w:r>
      <w:r w:rsidR="00F4115B">
        <w:rPr>
          <w:rFonts w:ascii="Times New Roman" w:hAnsi="Times New Roman" w:cs="Times New Roman"/>
          <w:sz w:val="24"/>
          <w:szCs w:val="24"/>
          <w:shd w:val="clear" w:color="auto" w:fill="FFFFFF"/>
        </w:rPr>
        <w:t xml:space="preserve">ambar 3.5 terdapat empat pada entitas dalam ERD </w:t>
      </w:r>
      <w:r w:rsidR="000F1737" w:rsidRPr="00660674">
        <w:rPr>
          <w:rFonts w:ascii="Times New Roman" w:hAnsi="Times New Roman" w:cs="Times New Roman"/>
          <w:sz w:val="24"/>
          <w:szCs w:val="24"/>
          <w:shd w:val="clear" w:color="auto" w:fill="FFFFFF"/>
        </w:rPr>
        <w:t xml:space="preserve">yaitu </w:t>
      </w:r>
      <w:r w:rsidR="00F4115B">
        <w:rPr>
          <w:rFonts w:ascii="Times New Roman" w:hAnsi="Times New Roman" w:cs="Times New Roman"/>
          <w:i/>
          <w:sz w:val="24"/>
          <w:szCs w:val="24"/>
          <w:shd w:val="clear" w:color="auto" w:fill="FFFFFF"/>
        </w:rPr>
        <w:t xml:space="preserve">users, temp_user, </w:t>
      </w:r>
      <w:r w:rsidR="00F4115B">
        <w:rPr>
          <w:rFonts w:ascii="Times New Roman" w:hAnsi="Times New Roman" w:cs="Times New Roman"/>
          <w:sz w:val="24"/>
          <w:szCs w:val="24"/>
          <w:shd w:val="clear" w:color="auto" w:fill="FFFFFF"/>
        </w:rPr>
        <w:t xml:space="preserve">skripsi, dan </w:t>
      </w:r>
      <w:r w:rsidR="00F4115B" w:rsidRPr="00FD5998">
        <w:rPr>
          <w:rFonts w:ascii="Times New Roman" w:hAnsi="Times New Roman" w:cs="Times New Roman"/>
          <w:i/>
          <w:sz w:val="24"/>
          <w:szCs w:val="24"/>
          <w:shd w:val="clear" w:color="auto" w:fill="FFFFFF"/>
        </w:rPr>
        <w:t>forum</w:t>
      </w:r>
      <w:r w:rsidR="00FD5998" w:rsidRPr="00FD5998">
        <w:rPr>
          <w:rFonts w:ascii="Times New Roman" w:hAnsi="Times New Roman" w:cs="Times New Roman"/>
          <w:i/>
          <w:sz w:val="24"/>
          <w:szCs w:val="24"/>
          <w:shd w:val="clear" w:color="auto" w:fill="FFFFFF"/>
        </w:rPr>
        <w:t>s</w:t>
      </w:r>
      <w:r w:rsidR="00F4115B">
        <w:rPr>
          <w:rFonts w:ascii="Times New Roman" w:hAnsi="Times New Roman" w:cs="Times New Roman"/>
          <w:sz w:val="24"/>
          <w:szCs w:val="24"/>
          <w:shd w:val="clear" w:color="auto" w:fill="FFFFFF"/>
        </w:rPr>
        <w:t xml:space="preserve">. </w:t>
      </w:r>
      <w:r w:rsidR="00882C15">
        <w:rPr>
          <w:rFonts w:ascii="Times New Roman" w:hAnsi="Times New Roman" w:cs="Times New Roman"/>
          <w:sz w:val="24"/>
          <w:szCs w:val="24"/>
          <w:shd w:val="clear" w:color="auto" w:fill="FFFFFF"/>
        </w:rPr>
        <w:t>Tabel</w:t>
      </w:r>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ditambahkan </w:t>
      </w:r>
      <w:r w:rsidR="00FD5998">
        <w:rPr>
          <w:rFonts w:ascii="Times New Roman" w:hAnsi="Times New Roman" w:cs="Times New Roman"/>
          <w:sz w:val="24"/>
          <w:szCs w:val="24"/>
          <w:shd w:val="clear" w:color="auto" w:fill="FFFFFF"/>
        </w:rPr>
        <w:t xml:space="preserve">karena </w:t>
      </w:r>
      <w:r w:rsidR="00C862EB">
        <w:rPr>
          <w:rFonts w:ascii="Times New Roman" w:hAnsi="Times New Roman" w:cs="Times New Roman"/>
          <w:sz w:val="24"/>
          <w:szCs w:val="24"/>
          <w:shd w:val="clear" w:color="auto" w:fill="FFFFFF"/>
        </w:rPr>
        <w:t xml:space="preserve">hasil </w:t>
      </w:r>
      <w:r w:rsidR="00FD5998" w:rsidRPr="00FD5998">
        <w:rPr>
          <w:rFonts w:ascii="Times New Roman" w:hAnsi="Times New Roman" w:cs="Times New Roman"/>
          <w:i/>
          <w:sz w:val="24"/>
          <w:szCs w:val="24"/>
          <w:shd w:val="clear" w:color="auto" w:fill="FFFFFF"/>
        </w:rPr>
        <w:t>feedback</w:t>
      </w:r>
      <w:r w:rsidR="00FD5998">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lastRenderedPageBreak/>
        <w:t>pada fase pemeliharaan</w:t>
      </w:r>
      <w:r w:rsidR="00FD5998">
        <w:rPr>
          <w:rFonts w:ascii="Times New Roman" w:hAnsi="Times New Roman" w:cs="Times New Roman"/>
          <w:sz w:val="24"/>
          <w:szCs w:val="24"/>
          <w:shd w:val="clear" w:color="auto" w:fill="FFFFFF"/>
        </w:rPr>
        <w:t xml:space="preserve"> yang menambahkan fitur kontak admin</w:t>
      </w:r>
      <w:r w:rsidR="00C862EB">
        <w:rPr>
          <w:rFonts w:ascii="Times New Roman" w:hAnsi="Times New Roman" w:cs="Times New Roman"/>
          <w:sz w:val="24"/>
          <w:szCs w:val="24"/>
          <w:shd w:val="clear" w:color="auto" w:fill="FFFFFF"/>
        </w:rPr>
        <w:t xml:space="preserve">. Tabel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berisi</w:t>
      </w:r>
      <w:r w:rsidR="00C2312A">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 xml:space="preserve">data pesan yang dikirimkan pada fitur kontak admin. </w:t>
      </w:r>
      <w:r w:rsidR="00FD5998">
        <w:rPr>
          <w:rFonts w:ascii="Times New Roman" w:hAnsi="Times New Roman" w:cs="Times New Roman"/>
          <w:sz w:val="24"/>
          <w:szCs w:val="24"/>
          <w:shd w:val="clear" w:color="auto" w:fill="FFFFFF"/>
        </w:rPr>
        <w:t xml:space="preserve">Gambar 3.5 adalah </w:t>
      </w:r>
      <w:r w:rsidR="00FD5998" w:rsidRPr="00FD5998">
        <w:rPr>
          <w:rFonts w:ascii="Times New Roman" w:eastAsia="Times New Roman" w:hAnsi="Times New Roman" w:cs="Times New Roman"/>
          <w:color w:val="000000"/>
          <w:sz w:val="24"/>
          <w:szCs w:val="24"/>
          <w:lang w:eastAsia="ja-JP"/>
        </w:rPr>
        <w:t>ERD</w:t>
      </w:r>
      <w:r w:rsidR="00FD5998">
        <w:rPr>
          <w:rFonts w:ascii="Times New Roman" w:eastAsia="Times New Roman" w:hAnsi="Times New Roman" w:cs="Times New Roman"/>
          <w:color w:val="000000"/>
          <w:sz w:val="24"/>
          <w:szCs w:val="24"/>
          <w:lang w:eastAsia="ja-JP"/>
        </w:rPr>
        <w:t xml:space="preserve"> yang menjelaskan </w:t>
      </w:r>
      <w:r w:rsidR="00FD5998" w:rsidRPr="003552AB">
        <w:rPr>
          <w:rFonts w:ascii="Times New Roman" w:eastAsia="Times New Roman" w:hAnsi="Times New Roman" w:cs="Times New Roman"/>
          <w:i/>
          <w:color w:val="000000"/>
          <w:sz w:val="24"/>
          <w:szCs w:val="24"/>
          <w:lang w:eastAsia="ja-JP"/>
        </w:rPr>
        <w:t>database</w:t>
      </w:r>
      <w:r w:rsidR="00FD5998">
        <w:rPr>
          <w:rFonts w:ascii="Times New Roman" w:eastAsia="Times New Roman" w:hAnsi="Times New Roman" w:cs="Times New Roman"/>
          <w:color w:val="000000"/>
          <w:sz w:val="24"/>
          <w:szCs w:val="24"/>
          <w:lang w:eastAsia="ja-JP"/>
        </w:rPr>
        <w:t xml:space="preserve"> web aplikasi hasil final rilis.</w:t>
      </w:r>
    </w:p>
    <w:p w14:paraId="3A00FE33"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67B416C" w14:textId="77777777" w:rsidR="00DD061D" w:rsidRPr="00660674" w:rsidRDefault="00DD061D" w:rsidP="00DD061D">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p>
    <w:p w14:paraId="418975AC" w14:textId="77777777" w:rsidR="00DD061D" w:rsidRPr="00DD061D" w:rsidRDefault="00DD061D" w:rsidP="00DD061D">
      <w:pPr>
        <w:pStyle w:val="Keterangan"/>
        <w:spacing w:after="0" w:line="480" w:lineRule="auto"/>
        <w:jc w:val="center"/>
        <w:rPr>
          <w:rFonts w:cs="Times New Roman"/>
          <w:i/>
          <w:color w:val="auto"/>
          <w:szCs w:val="24"/>
        </w:rPr>
      </w:pPr>
      <w:bookmarkStart w:id="112" w:name="_Toc31033296"/>
      <w:bookmarkStart w:id="113" w:name="_Toc31062733"/>
      <w:bookmarkStart w:id="114" w:name="_Toc32323125"/>
      <w:bookmarkStart w:id="115" w:name="_Toc32323204"/>
      <w:bookmarkStart w:id="116" w:name="_Toc32908108"/>
      <w:bookmarkStart w:id="117" w:name="_Toc38876060"/>
      <w:bookmarkStart w:id="118" w:name="_Toc52930065"/>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5</w:t>
      </w:r>
      <w:r w:rsidR="008C1494">
        <w:rPr>
          <w:rFonts w:cs="Times New Roman"/>
        </w:rPr>
        <w:fldChar w:fldCharType="end"/>
      </w:r>
      <w:r w:rsidRPr="00660674">
        <w:rPr>
          <w:rFonts w:cs="Times New Roman"/>
        </w:rPr>
        <w:t xml:space="preserve"> </w:t>
      </w:r>
      <w:r w:rsidRPr="00660674">
        <w:rPr>
          <w:rFonts w:cs="Times New Roman"/>
          <w:i/>
          <w:color w:val="auto"/>
          <w:szCs w:val="24"/>
        </w:rPr>
        <w:t>Entity Relationship Diagram</w:t>
      </w:r>
      <w:bookmarkEnd w:id="112"/>
      <w:bookmarkEnd w:id="113"/>
      <w:bookmarkEnd w:id="114"/>
      <w:bookmarkEnd w:id="115"/>
      <w:bookmarkEnd w:id="116"/>
      <w:bookmarkEnd w:id="117"/>
      <w:bookmarkEnd w:id="118"/>
    </w:p>
    <w:p w14:paraId="3F3B2DEE" w14:textId="77777777" w:rsidR="00710CF5" w:rsidRDefault="00710CF5" w:rsidP="00710CF5">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6C01C36C" w14:textId="77777777" w:rsidR="000F1737" w:rsidRPr="00660674" w:rsidRDefault="00A700BF" w:rsidP="0031243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77777777" w:rsidR="00B86FD4" w:rsidRPr="00FF1319" w:rsidRDefault="00F2428C" w:rsidP="00FF1319">
      <w:pPr>
        <w:pStyle w:val="Keterangan"/>
        <w:spacing w:after="0" w:line="480" w:lineRule="auto"/>
        <w:jc w:val="center"/>
        <w:rPr>
          <w:rFonts w:cs="Times New Roman"/>
        </w:rPr>
      </w:pPr>
      <w:bookmarkStart w:id="119" w:name="_Toc31033297"/>
      <w:bookmarkStart w:id="120" w:name="_Toc31062734"/>
      <w:bookmarkStart w:id="121" w:name="_Toc32323126"/>
      <w:bookmarkStart w:id="122" w:name="_Toc32323205"/>
      <w:bookmarkStart w:id="123" w:name="_Toc32908109"/>
      <w:bookmarkStart w:id="124" w:name="_Toc38876061"/>
      <w:bookmarkStart w:id="125" w:name="_Toc52930066"/>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6</w:t>
      </w:r>
      <w:r w:rsidR="008C1494">
        <w:rPr>
          <w:rFonts w:cs="Times New Roman"/>
        </w:rPr>
        <w:fldChar w:fldCharType="end"/>
      </w:r>
      <w:r w:rsidR="000F1737" w:rsidRPr="00660674">
        <w:rPr>
          <w:rFonts w:cs="Times New Roman"/>
        </w:rPr>
        <w:t xml:space="preserve"> </w:t>
      </w:r>
      <w:r w:rsidR="00A04DE6">
        <w:rPr>
          <w:rFonts w:cs="Times New Roman"/>
        </w:rPr>
        <w:t>Mode</w:t>
      </w:r>
      <w:r w:rsidR="00BE4BB7">
        <w:rPr>
          <w:rFonts w:cs="Times New Roman"/>
        </w:rPr>
        <w:t>l</w:t>
      </w:r>
      <w:r w:rsidR="00A04DE6">
        <w:rPr>
          <w:rFonts w:cs="Times New Roman"/>
        </w:rPr>
        <w:t xml:space="preserve"> Data </w:t>
      </w:r>
      <w:r w:rsidR="000F1737" w:rsidRPr="00660674">
        <w:rPr>
          <w:rFonts w:cs="Times New Roman"/>
        </w:rPr>
        <w:t>Fisik</w:t>
      </w:r>
      <w:bookmarkEnd w:id="119"/>
      <w:bookmarkEnd w:id="120"/>
      <w:bookmarkEnd w:id="121"/>
      <w:bookmarkEnd w:id="122"/>
      <w:bookmarkEnd w:id="123"/>
      <w:bookmarkEnd w:id="124"/>
      <w:bookmarkEnd w:id="125"/>
    </w:p>
    <w:p w14:paraId="5D8710FD" w14:textId="77777777" w:rsidR="00B86FD4" w:rsidRPr="007B4BFC" w:rsidRDefault="006A6717" w:rsidP="00B86FD4">
      <w:pPr>
        <w:spacing w:line="480" w:lineRule="auto"/>
        <w:jc w:val="both"/>
        <w:rPr>
          <w:rFonts w:ascii="Times New Roman" w:hAnsi="Times New Roman" w:cs="Times New Roman"/>
          <w:sz w:val="24"/>
          <w:szCs w:val="24"/>
        </w:rPr>
      </w:pPr>
      <w:r w:rsidRPr="00B86FD4">
        <w:rPr>
          <w:rFonts w:ascii="Times New Roman" w:hAnsi="Times New Roman" w:cs="Times New Roman"/>
          <w:sz w:val="24"/>
          <w:szCs w:val="24"/>
        </w:rPr>
        <w:t xml:space="preserve"> </w:t>
      </w:r>
      <w:r w:rsidR="00EA213A">
        <w:rPr>
          <w:rFonts w:ascii="Times New Roman" w:hAnsi="Times New Roman" w:cs="Times New Roman"/>
          <w:sz w:val="24"/>
          <w:szCs w:val="24"/>
        </w:rPr>
        <w:tab/>
      </w:r>
      <w:r w:rsidR="004D0357">
        <w:rPr>
          <w:rFonts w:ascii="Times New Roman" w:hAnsi="Times New Roman" w:cs="Times New Roman"/>
          <w:sz w:val="24"/>
          <w:szCs w:val="24"/>
        </w:rPr>
        <w:t>Tabel 3.5</w:t>
      </w:r>
      <w:r w:rsidR="00B86FD4">
        <w:rPr>
          <w:rFonts w:ascii="Times New Roman" w:hAnsi="Times New Roman" w:cs="Times New Roman"/>
          <w:sz w:val="24"/>
          <w:szCs w:val="24"/>
        </w:rPr>
        <w:t xml:space="preserve"> menjelaskan mengenai </w:t>
      </w:r>
      <w:r w:rsidR="00193479">
        <w:rPr>
          <w:rFonts w:ascii="Times New Roman" w:hAnsi="Times New Roman" w:cs="Times New Roman"/>
          <w:sz w:val="24"/>
          <w:szCs w:val="24"/>
        </w:rPr>
        <w:t xml:space="preserve">tipe data, ukuran, dan keterangan </w:t>
      </w:r>
      <w:r w:rsidR="00B86FD4">
        <w:rPr>
          <w:rFonts w:ascii="Times New Roman" w:hAnsi="Times New Roman" w:cs="Times New Roman"/>
          <w:sz w:val="24"/>
          <w:szCs w:val="24"/>
        </w:rPr>
        <w:t xml:space="preserve">dari </w:t>
      </w:r>
      <w:r w:rsidR="00193479">
        <w:rPr>
          <w:rFonts w:ascii="Times New Roman" w:hAnsi="Times New Roman" w:cs="Times New Roman"/>
          <w:sz w:val="24"/>
          <w:szCs w:val="24"/>
        </w:rPr>
        <w:t xml:space="preserve">tiap atribut pada </w:t>
      </w:r>
      <w:r w:rsidR="00B86FD4">
        <w:rPr>
          <w:rFonts w:ascii="Times New Roman" w:hAnsi="Times New Roman" w:cs="Times New Roman"/>
          <w:sz w:val="24"/>
          <w:szCs w:val="24"/>
        </w:rPr>
        <w:t xml:space="preserve">tabel skripsi yang ada pada </w:t>
      </w:r>
      <w:r w:rsidR="00B86FD4">
        <w:rPr>
          <w:rFonts w:ascii="Times New Roman" w:hAnsi="Times New Roman" w:cs="Times New Roman"/>
          <w:i/>
          <w:sz w:val="24"/>
          <w:szCs w:val="24"/>
        </w:rPr>
        <w:t xml:space="preserve">database. </w:t>
      </w:r>
      <w:r w:rsidR="00B86FD4">
        <w:rPr>
          <w:rFonts w:ascii="Times New Roman" w:hAnsi="Times New Roman" w:cs="Times New Roman"/>
          <w:sz w:val="24"/>
          <w:szCs w:val="24"/>
        </w:rPr>
        <w:t>Tabel skripsi berisi</w:t>
      </w:r>
      <w:r w:rsidR="00193479">
        <w:rPr>
          <w:rFonts w:ascii="Times New Roman" w:hAnsi="Times New Roman" w:cs="Times New Roman"/>
          <w:sz w:val="24"/>
          <w:szCs w:val="24"/>
        </w:rPr>
        <w:t xml:space="preserve"> data dari skripsi yang diunggah</w:t>
      </w:r>
      <w:r w:rsidR="00B86FD4">
        <w:rPr>
          <w:rFonts w:ascii="Times New Roman" w:hAnsi="Times New Roman" w:cs="Times New Roman"/>
          <w:sz w:val="24"/>
          <w:szCs w:val="24"/>
        </w:rPr>
        <w:t xml:space="preserve"> oleh </w:t>
      </w:r>
      <w:r w:rsidR="00193479" w:rsidRPr="00193479">
        <w:rPr>
          <w:rFonts w:ascii="Times New Roman" w:hAnsi="Times New Roman" w:cs="Times New Roman"/>
          <w:sz w:val="24"/>
          <w:szCs w:val="24"/>
        </w:rPr>
        <w:t>mahasiswa</w:t>
      </w:r>
      <w:r w:rsidR="00193479">
        <w:rPr>
          <w:rFonts w:ascii="Times New Roman" w:hAnsi="Times New Roman" w:cs="Times New Roman"/>
          <w:i/>
          <w:sz w:val="24"/>
          <w:szCs w:val="24"/>
        </w:rPr>
        <w:t>.</w:t>
      </w:r>
      <w:r w:rsidR="00193479" w:rsidRPr="00193479">
        <w:rPr>
          <w:rFonts w:ascii="Times New Roman" w:hAnsi="Times New Roman" w:cs="Times New Roman"/>
          <w:sz w:val="24"/>
          <w:szCs w:val="24"/>
        </w:rPr>
        <w:t xml:space="preserve"> Data </w:t>
      </w:r>
      <w:r w:rsidR="00193479">
        <w:rPr>
          <w:rFonts w:ascii="Times New Roman" w:hAnsi="Times New Roman" w:cs="Times New Roman"/>
          <w:sz w:val="24"/>
          <w:szCs w:val="24"/>
        </w:rPr>
        <w:t>tersebut terdiri dari</w:t>
      </w:r>
      <w:r w:rsidR="00B86FD4">
        <w:rPr>
          <w:rFonts w:ascii="Times New Roman" w:hAnsi="Times New Roman" w:cs="Times New Roman"/>
          <w:sz w:val="24"/>
          <w:szCs w:val="24"/>
        </w:rPr>
        <w:t xml:space="preserve"> </w:t>
      </w:r>
      <w:r w:rsidR="00CF0B6C">
        <w:rPr>
          <w:rFonts w:ascii="Times New Roman" w:hAnsi="Times New Roman" w:cs="Times New Roman"/>
          <w:sz w:val="24"/>
          <w:szCs w:val="24"/>
        </w:rPr>
        <w:t xml:space="preserve">id skripsi, </w:t>
      </w:r>
      <w:r w:rsidR="00B86FD4">
        <w:rPr>
          <w:rFonts w:ascii="Times New Roman" w:hAnsi="Times New Roman" w:cs="Times New Roman"/>
          <w:sz w:val="24"/>
          <w:szCs w:val="24"/>
        </w:rPr>
        <w:t>judul, abstrak</w:t>
      </w:r>
      <w:r w:rsidR="00CF0B6C">
        <w:rPr>
          <w:rFonts w:ascii="Times New Roman" w:hAnsi="Times New Roman" w:cs="Times New Roman"/>
          <w:sz w:val="24"/>
          <w:szCs w:val="24"/>
        </w:rPr>
        <w:t xml:space="preserve"> dalam bahasa inggris dan indonesia</w:t>
      </w:r>
      <w:r w:rsidR="00B86FD4">
        <w:rPr>
          <w:rFonts w:ascii="Times New Roman" w:hAnsi="Times New Roman" w:cs="Times New Roman"/>
          <w:sz w:val="24"/>
          <w:szCs w:val="24"/>
        </w:rPr>
        <w:t xml:space="preserve">, </w:t>
      </w:r>
      <w:r w:rsidR="002E472C">
        <w:rPr>
          <w:rFonts w:ascii="Times New Roman" w:hAnsi="Times New Roman" w:cs="Times New Roman"/>
          <w:i/>
          <w:sz w:val="24"/>
          <w:szCs w:val="24"/>
        </w:rPr>
        <w:t xml:space="preserve">url file </w:t>
      </w:r>
      <w:r w:rsidR="002E472C">
        <w:rPr>
          <w:rFonts w:ascii="Times New Roman" w:hAnsi="Times New Roman" w:cs="Times New Roman"/>
          <w:sz w:val="24"/>
          <w:szCs w:val="24"/>
        </w:rPr>
        <w:t>skripsi,</w:t>
      </w:r>
      <w:r w:rsidR="00193479">
        <w:rPr>
          <w:rFonts w:ascii="Times New Roman" w:hAnsi="Times New Roman" w:cs="Times New Roman"/>
          <w:sz w:val="24"/>
          <w:szCs w:val="24"/>
        </w:rPr>
        <w:t xml:space="preserve"> kategori, kata kunci,</w:t>
      </w:r>
      <w:r w:rsidR="002E472C">
        <w:rPr>
          <w:rFonts w:ascii="Times New Roman" w:hAnsi="Times New Roman" w:cs="Times New Roman"/>
          <w:sz w:val="24"/>
          <w:szCs w:val="24"/>
        </w:rPr>
        <w:t xml:space="preserve"> tahun publikasi, waktu diunggah dan ditinjau oleh </w:t>
      </w:r>
      <w:r w:rsidR="002E472C" w:rsidRPr="00193479">
        <w:rPr>
          <w:rFonts w:ascii="Times New Roman" w:hAnsi="Times New Roman" w:cs="Times New Roman"/>
          <w:sz w:val="24"/>
          <w:szCs w:val="24"/>
        </w:rPr>
        <w:t>admin</w:t>
      </w:r>
      <w:r w:rsidR="002E472C">
        <w:rPr>
          <w:rFonts w:ascii="Times New Roman" w:hAnsi="Times New Roman" w:cs="Times New Roman"/>
          <w:i/>
          <w:sz w:val="24"/>
          <w:szCs w:val="24"/>
        </w:rPr>
        <w:t xml:space="preserve">, </w:t>
      </w:r>
      <w:r w:rsidR="00CF0B6C" w:rsidRPr="00CF0B6C">
        <w:rPr>
          <w:rFonts w:ascii="Times New Roman" w:hAnsi="Times New Roman" w:cs="Times New Roman"/>
          <w:sz w:val="24"/>
          <w:szCs w:val="24"/>
        </w:rPr>
        <w:t xml:space="preserve">status </w:t>
      </w:r>
      <w:r w:rsidR="00CF0B6C">
        <w:rPr>
          <w:rFonts w:ascii="Times New Roman" w:hAnsi="Times New Roman" w:cs="Times New Roman"/>
          <w:sz w:val="24"/>
          <w:szCs w:val="24"/>
        </w:rPr>
        <w:t>ung</w:t>
      </w:r>
      <w:r w:rsidR="00C862EB">
        <w:rPr>
          <w:rFonts w:ascii="Times New Roman" w:hAnsi="Times New Roman" w:cs="Times New Roman"/>
          <w:sz w:val="24"/>
          <w:szCs w:val="24"/>
        </w:rPr>
        <w:t>g</w:t>
      </w:r>
      <w:r w:rsidR="00CF0B6C">
        <w:rPr>
          <w:rFonts w:ascii="Times New Roman" w:hAnsi="Times New Roman" w:cs="Times New Roman"/>
          <w:sz w:val="24"/>
          <w:szCs w:val="24"/>
        </w:rPr>
        <w:t xml:space="preserve">ahan skripsi, </w:t>
      </w:r>
      <w:r w:rsidR="002E472C">
        <w:rPr>
          <w:rFonts w:ascii="Times New Roman" w:hAnsi="Times New Roman" w:cs="Times New Roman"/>
          <w:sz w:val="24"/>
          <w:szCs w:val="24"/>
        </w:rPr>
        <w:t xml:space="preserve">serta </w:t>
      </w:r>
      <w:r w:rsidR="005C267A">
        <w:rPr>
          <w:rFonts w:ascii="Times New Roman" w:hAnsi="Times New Roman" w:cs="Times New Roman"/>
          <w:sz w:val="24"/>
          <w:szCs w:val="24"/>
        </w:rPr>
        <w:t>NPM</w:t>
      </w:r>
      <w:r w:rsidR="00CF0B6C">
        <w:rPr>
          <w:rFonts w:ascii="Times New Roman" w:hAnsi="Times New Roman" w:cs="Times New Roman"/>
          <w:sz w:val="24"/>
          <w:szCs w:val="24"/>
        </w:rPr>
        <w:t xml:space="preserve"> </w:t>
      </w:r>
      <w:r w:rsidR="002E472C">
        <w:rPr>
          <w:rFonts w:ascii="Times New Roman" w:hAnsi="Times New Roman" w:cs="Times New Roman"/>
          <w:sz w:val="24"/>
          <w:szCs w:val="24"/>
        </w:rPr>
        <w:t xml:space="preserve">dari </w:t>
      </w:r>
      <w:r w:rsidR="00CF0B6C">
        <w:rPr>
          <w:rFonts w:ascii="Times New Roman" w:hAnsi="Times New Roman" w:cs="Times New Roman"/>
          <w:sz w:val="24"/>
          <w:szCs w:val="24"/>
        </w:rPr>
        <w:t>pengguna</w:t>
      </w:r>
      <w:r w:rsidR="002E472C">
        <w:rPr>
          <w:rFonts w:ascii="Times New Roman" w:hAnsi="Times New Roman" w:cs="Times New Roman"/>
          <w:i/>
          <w:sz w:val="24"/>
          <w:szCs w:val="24"/>
        </w:rPr>
        <w:t xml:space="preserve"> </w:t>
      </w:r>
      <w:r w:rsidR="002E472C">
        <w:rPr>
          <w:rFonts w:ascii="Times New Roman" w:hAnsi="Times New Roman" w:cs="Times New Roman"/>
          <w:sz w:val="24"/>
          <w:szCs w:val="24"/>
        </w:rPr>
        <w:t>terkait</w:t>
      </w:r>
      <w:r w:rsidR="007B4BFC">
        <w:rPr>
          <w:rFonts w:ascii="Times New Roman" w:hAnsi="Times New Roman" w:cs="Times New Roman"/>
          <w:sz w:val="24"/>
          <w:szCs w:val="24"/>
        </w:rPr>
        <w:t>.</w:t>
      </w:r>
    </w:p>
    <w:p w14:paraId="21A392C7" w14:textId="77777777" w:rsidR="00CC062F" w:rsidRPr="00660674" w:rsidRDefault="00F2428C" w:rsidP="00383B9B">
      <w:pPr>
        <w:pStyle w:val="Keterangan"/>
        <w:spacing w:after="0" w:line="480" w:lineRule="auto"/>
        <w:jc w:val="center"/>
        <w:rPr>
          <w:rFonts w:cs="Times New Roman"/>
          <w:szCs w:val="24"/>
        </w:rPr>
      </w:pPr>
      <w:bookmarkStart w:id="126" w:name="_Toc32323241"/>
      <w:bookmarkStart w:id="127" w:name="_Toc32919958"/>
      <w:bookmarkStart w:id="128" w:name="_Toc34126580"/>
      <w:bookmarkStart w:id="129" w:name="_Toc38876106"/>
      <w:bookmarkStart w:id="130" w:name="_Toc52929967"/>
      <w:r w:rsidRPr="00660674">
        <w:rPr>
          <w:rFonts w:cs="Times New Roman"/>
          <w:szCs w:val="24"/>
        </w:rPr>
        <w:t xml:space="preserve">Tabel </w:t>
      </w:r>
      <w:r w:rsidR="00CB3D76">
        <w:rPr>
          <w:rFonts w:cs="Times New Roman"/>
          <w:szCs w:val="24"/>
        </w:rPr>
        <w:fldChar w:fldCharType="begin"/>
      </w:r>
      <w:r w:rsidR="00CB3D76">
        <w:rPr>
          <w:rFonts w:cs="Times New Roman"/>
          <w:szCs w:val="24"/>
        </w:rPr>
        <w:instrText xml:space="preserve"> STYLEREF 1 \s </w:instrText>
      </w:r>
      <w:r w:rsidR="00CB3D76">
        <w:rPr>
          <w:rFonts w:cs="Times New Roman"/>
          <w:szCs w:val="24"/>
        </w:rPr>
        <w:fldChar w:fldCharType="separate"/>
      </w:r>
      <w:r w:rsidR="000D480A">
        <w:rPr>
          <w:rFonts w:cs="Times New Roman"/>
          <w:noProof/>
          <w:szCs w:val="24"/>
        </w:rPr>
        <w:t>3</w:t>
      </w:r>
      <w:r w:rsidR="00CB3D76">
        <w:rPr>
          <w:rFonts w:cs="Times New Roman"/>
          <w:szCs w:val="24"/>
        </w:rPr>
        <w:fldChar w:fldCharType="end"/>
      </w:r>
      <w:r w:rsidR="00CB3D76">
        <w:rPr>
          <w:rFonts w:cs="Times New Roman"/>
          <w:szCs w:val="24"/>
        </w:rPr>
        <w:t>.</w:t>
      </w:r>
      <w:r w:rsidR="00CB3D76">
        <w:rPr>
          <w:rFonts w:cs="Times New Roman"/>
          <w:szCs w:val="24"/>
        </w:rPr>
        <w:fldChar w:fldCharType="begin"/>
      </w:r>
      <w:r w:rsidR="00CB3D76">
        <w:rPr>
          <w:rFonts w:cs="Times New Roman"/>
          <w:szCs w:val="24"/>
        </w:rPr>
        <w:instrText xml:space="preserve"> SEQ Tabel \* ARABIC \s 1 </w:instrText>
      </w:r>
      <w:r w:rsidR="00CB3D76">
        <w:rPr>
          <w:rFonts w:cs="Times New Roman"/>
          <w:szCs w:val="24"/>
        </w:rPr>
        <w:fldChar w:fldCharType="separate"/>
      </w:r>
      <w:r w:rsidR="000D480A">
        <w:rPr>
          <w:rFonts w:cs="Times New Roman"/>
          <w:noProof/>
          <w:szCs w:val="24"/>
        </w:rPr>
        <w:t>5</w:t>
      </w:r>
      <w:r w:rsidR="00CB3D76">
        <w:rPr>
          <w:rFonts w:cs="Times New Roman"/>
          <w:szCs w:val="24"/>
        </w:rPr>
        <w:fldChar w:fldCharType="end"/>
      </w:r>
      <w:r w:rsidRPr="00660674">
        <w:rPr>
          <w:rFonts w:cs="Times New Roman"/>
          <w:szCs w:val="24"/>
        </w:rPr>
        <w:t xml:space="preserve"> </w:t>
      </w:r>
      <w:r w:rsidR="00537E3D">
        <w:rPr>
          <w:rFonts w:cs="Times New Roman"/>
          <w:szCs w:val="24"/>
        </w:rPr>
        <w:t>Atribut Tabel s</w:t>
      </w:r>
      <w:r w:rsidR="00CC062F" w:rsidRPr="00660674">
        <w:rPr>
          <w:rFonts w:cs="Times New Roman"/>
          <w:szCs w:val="24"/>
        </w:rPr>
        <w:t>kripsi</w:t>
      </w:r>
      <w:bookmarkEnd w:id="126"/>
      <w:bookmarkEnd w:id="127"/>
      <w:bookmarkEnd w:id="128"/>
      <w:bookmarkEnd w:id="129"/>
      <w:bookmarkEnd w:id="130"/>
    </w:p>
    <w:tbl>
      <w:tblPr>
        <w:tblW w:w="0" w:type="auto"/>
        <w:tblLook w:val="04A0" w:firstRow="1" w:lastRow="0" w:firstColumn="1" w:lastColumn="0" w:noHBand="0" w:noVBand="1"/>
      </w:tblPr>
      <w:tblGrid>
        <w:gridCol w:w="562"/>
        <w:gridCol w:w="1806"/>
        <w:gridCol w:w="1240"/>
        <w:gridCol w:w="1078"/>
        <w:gridCol w:w="3242"/>
      </w:tblGrid>
      <w:tr w:rsidR="004F061F" w:rsidRPr="0066067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Atribut</w:t>
            </w:r>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Tipe</w:t>
            </w:r>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Ukuran</w:t>
            </w:r>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7D4459" w:rsidRDefault="004F061F" w:rsidP="00365242">
            <w:pPr>
              <w:spacing w:line="240" w:lineRule="auto"/>
              <w:ind w:left="-16"/>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Keterangan</w:t>
            </w:r>
          </w:p>
        </w:tc>
      </w:tr>
      <w:tr w:rsidR="004F061F" w:rsidRPr="0066067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2A01C6" w:rsidRDefault="00B54DAA"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Primary key</w:t>
            </w:r>
            <w:r w:rsidRPr="002A01C6">
              <w:rPr>
                <w:rFonts w:ascii="Times New Roman" w:eastAsia="Times New Roman" w:hAnsi="Times New Roman" w:cs="Times New Roman"/>
                <w:color w:val="000000"/>
                <w:lang w:eastAsia="ja-JP"/>
              </w:rPr>
              <w:t xml:space="preserve"> sebagai kode identitas s</w:t>
            </w:r>
            <w:r w:rsidR="00ED28E0" w:rsidRPr="002A01C6">
              <w:rPr>
                <w:rFonts w:ascii="Times New Roman" w:eastAsia="Times New Roman" w:hAnsi="Times New Roman" w:cs="Times New Roman"/>
                <w:color w:val="000000"/>
                <w:lang w:eastAsia="ja-JP"/>
              </w:rPr>
              <w:t xml:space="preserve">kripsi. </w:t>
            </w:r>
          </w:p>
        </w:tc>
      </w:tr>
      <w:tr w:rsidR="004F061F" w:rsidRPr="0066067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npm</w:t>
            </w:r>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Foreign key</w:t>
            </w:r>
            <w:r w:rsidRPr="002A01C6">
              <w:rPr>
                <w:rFonts w:ascii="Times New Roman" w:eastAsia="Times New Roman" w:hAnsi="Times New Roman" w:cs="Times New Roman"/>
                <w:color w:val="000000"/>
                <w:lang w:eastAsia="ja-JP"/>
              </w:rPr>
              <w:t xml:space="preserve"> dari tabel </w:t>
            </w:r>
            <w:r w:rsidRPr="002A01C6">
              <w:rPr>
                <w:rFonts w:ascii="Times New Roman" w:eastAsia="Times New Roman" w:hAnsi="Times New Roman" w:cs="Times New Roman"/>
                <w:i/>
                <w:color w:val="000000"/>
                <w:lang w:eastAsia="ja-JP"/>
              </w:rPr>
              <w:t>user</w:t>
            </w:r>
            <w:r w:rsidR="003552AB" w:rsidRPr="002A01C6">
              <w:rPr>
                <w:rFonts w:ascii="Times New Roman" w:eastAsia="Times New Roman" w:hAnsi="Times New Roman" w:cs="Times New Roman"/>
                <w:i/>
                <w:color w:val="000000"/>
                <w:lang w:eastAsia="ja-JP"/>
              </w:rPr>
              <w:t>s</w:t>
            </w:r>
            <w:r w:rsidRPr="002A01C6">
              <w:rPr>
                <w:rFonts w:ascii="Times New Roman" w:eastAsia="Times New Roman" w:hAnsi="Times New Roman" w:cs="Times New Roman"/>
                <w:color w:val="000000"/>
                <w:lang w:eastAsia="ja-JP"/>
              </w:rPr>
              <w:t xml:space="preserve"> </w:t>
            </w:r>
          </w:p>
        </w:tc>
      </w:tr>
      <w:tr w:rsidR="004F061F" w:rsidRPr="0066067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w:t>
            </w:r>
            <w:r w:rsidR="004F061F" w:rsidRPr="002A01C6">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Judul skripsi</w:t>
            </w:r>
          </w:p>
        </w:tc>
      </w:tr>
      <w:tr w:rsidR="004F061F" w:rsidRPr="0066067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k skripsi </w:t>
            </w:r>
            <w:r w:rsidR="004C727D" w:rsidRPr="002A01C6">
              <w:rPr>
                <w:rFonts w:ascii="Times New Roman" w:eastAsia="Times New Roman" w:hAnsi="Times New Roman" w:cs="Times New Roman"/>
                <w:color w:val="000000"/>
                <w:lang w:eastAsia="ja-JP"/>
              </w:rPr>
              <w:t>dalam bahasa inggris</w:t>
            </w:r>
          </w:p>
        </w:tc>
      </w:tr>
      <w:tr w:rsidR="009B4CFD" w:rsidRPr="0066067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2A01C6" w:rsidRDefault="009B4CFD"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lastRenderedPageBreak/>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abstrak</w:t>
            </w:r>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2A01C6" w:rsidRDefault="009B4CFD"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Ab</w:t>
            </w:r>
            <w:r w:rsidR="004C727D" w:rsidRPr="002A01C6">
              <w:rPr>
                <w:rFonts w:ascii="Times New Roman" w:eastAsia="Times New Roman" w:hAnsi="Times New Roman" w:cs="Times New Roman"/>
                <w:color w:val="000000"/>
                <w:lang w:eastAsia="ja-JP"/>
              </w:rPr>
              <w:t>s</w:t>
            </w:r>
            <w:r w:rsidRPr="002A01C6">
              <w:rPr>
                <w:rFonts w:ascii="Times New Roman" w:eastAsia="Times New Roman" w:hAnsi="Times New Roman" w:cs="Times New Roman"/>
                <w:color w:val="000000"/>
                <w:lang w:eastAsia="ja-JP"/>
              </w:rPr>
              <w:t>trak skripsi dalam bahasa indon</w:t>
            </w:r>
            <w:r w:rsidR="004C727D" w:rsidRPr="002A01C6">
              <w:rPr>
                <w:rFonts w:ascii="Times New Roman" w:eastAsia="Times New Roman" w:hAnsi="Times New Roman" w:cs="Times New Roman"/>
                <w:color w:val="000000"/>
                <w:lang w:eastAsia="ja-JP"/>
              </w:rPr>
              <w:t>esia</w:t>
            </w:r>
          </w:p>
        </w:tc>
      </w:tr>
      <w:tr w:rsidR="004F061F" w:rsidRPr="0066067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file_url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r w:rsidR="00271BEF" w:rsidRPr="002A01C6">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Url </w:t>
            </w:r>
            <w:r w:rsidRPr="002A01C6">
              <w:rPr>
                <w:rFonts w:ascii="Times New Roman" w:eastAsia="Times New Roman" w:hAnsi="Times New Roman" w:cs="Times New Roman"/>
                <w:i/>
                <w:color w:val="000000"/>
                <w:lang w:eastAsia="ja-JP"/>
              </w:rPr>
              <w:t>file</w:t>
            </w:r>
            <w:r w:rsidRPr="002A01C6">
              <w:rPr>
                <w:rFonts w:ascii="Times New Roman" w:eastAsia="Times New Roman" w:hAnsi="Times New Roman" w:cs="Times New Roman"/>
                <w:color w:val="000000"/>
                <w:lang w:eastAsia="ja-JP"/>
              </w:rPr>
              <w:t xml:space="preserve"> skripsi </w:t>
            </w:r>
          </w:p>
        </w:tc>
      </w:tr>
      <w:tr w:rsidR="004F061F" w:rsidRPr="0066067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nyint</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ategori skripsi berdasarkan bidang minat. Nilai 1 adalah</w:t>
            </w:r>
            <w:r w:rsidR="00446226" w:rsidRPr="002A01C6">
              <w:rPr>
                <w:rFonts w:ascii="Times New Roman" w:eastAsia="Times New Roman" w:hAnsi="Times New Roman" w:cs="Times New Roman"/>
                <w:color w:val="000000"/>
                <w:lang w:eastAsia="ja-JP"/>
              </w:rPr>
              <w:t xml:space="preserve"> S</w:t>
            </w:r>
            <w:r w:rsidR="007B7546" w:rsidRPr="002A01C6">
              <w:rPr>
                <w:rFonts w:ascii="Times New Roman" w:eastAsia="Times New Roman" w:hAnsi="Times New Roman" w:cs="Times New Roman"/>
                <w:color w:val="000000"/>
                <w:lang w:eastAsia="ja-JP"/>
              </w:rPr>
              <w:t xml:space="preserve">istem Cerdas dan Sistem Grafika (SCSG), 2 adalah Sistem Informasi dan Rekayasa Perangkat Lunak (SIRPL), 3 adalah Minat Jaringan Komputer dan Komunikasi Data (JKKD), dan 4 adalah Ilmu Komputasi dan Metode Numerik (IKMN) </w:t>
            </w:r>
          </w:p>
        </w:tc>
      </w:tr>
      <w:tr w:rsidR="004F061F" w:rsidRPr="0066067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ata kunci terkait dengan skripsi untuk memudahkan pencarian</w:t>
            </w:r>
          </w:p>
        </w:tc>
      </w:tr>
      <w:tr w:rsidR="00BB7838" w:rsidRPr="0066067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published_year</w:t>
            </w:r>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Tahun skripsi dipublikasikan </w:t>
            </w:r>
          </w:p>
        </w:tc>
      </w:tr>
      <w:tr w:rsidR="00BB7838" w:rsidRPr="0066067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s_approved</w:t>
            </w:r>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nyint</w:t>
            </w:r>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2A01C6" w:rsidRDefault="00AA0D86"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Terdiri dari 0 (ditolak admin), 1 (disetujui oleh admin), dan 2 belum di proses. </w:t>
            </w:r>
            <w:r w:rsidRPr="002A01C6">
              <w:rPr>
                <w:rFonts w:ascii="Times New Roman" w:eastAsia="Times New Roman" w:hAnsi="Times New Roman" w:cs="Times New Roman"/>
                <w:i/>
                <w:color w:val="000000"/>
                <w:lang w:eastAsia="ja-JP"/>
              </w:rPr>
              <w:t>Default</w:t>
            </w:r>
            <w:r w:rsidRPr="002A01C6">
              <w:rPr>
                <w:rFonts w:ascii="Times New Roman" w:eastAsia="Times New Roman" w:hAnsi="Times New Roman" w:cs="Times New Roman"/>
                <w:color w:val="000000"/>
                <w:lang w:eastAsia="ja-JP"/>
              </w:rPr>
              <w:t xml:space="preserve"> awal adalah 2</w:t>
            </w:r>
          </w:p>
        </w:tc>
      </w:tr>
      <w:tr w:rsidR="00BB7838" w:rsidRPr="0066067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uploaded_at</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skripsi diunggah </w:t>
            </w:r>
          </w:p>
        </w:tc>
      </w:tr>
      <w:tr w:rsidR="00BB7838" w:rsidRPr="0066067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processed_at</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skripsi ditinjau oleh admin </w:t>
            </w:r>
          </w:p>
        </w:tc>
      </w:tr>
    </w:tbl>
    <w:p w14:paraId="18EB7E6D" w14:textId="77777777" w:rsidR="002A01C6" w:rsidRDefault="002A01C6" w:rsidP="002B4211">
      <w:pPr>
        <w:pStyle w:val="NormalWeb"/>
        <w:spacing w:before="24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7C6FD8D" w14:textId="77777777" w:rsidR="004617F2" w:rsidRPr="00660674" w:rsidRDefault="004617F2" w:rsidP="00167DBD">
      <w:pPr>
        <w:pStyle w:val="DaftarParagraf"/>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31" w:name="_Toc52929889"/>
      <w:r w:rsidRPr="00660674">
        <w:rPr>
          <w:rFonts w:ascii="Times New Roman" w:hAnsi="Times New Roman" w:cs="Times New Roman"/>
          <w:b/>
          <w:sz w:val="24"/>
          <w:szCs w:val="24"/>
        </w:rPr>
        <w:t>Desain Antarmuka</w:t>
      </w:r>
      <w:bookmarkEnd w:id="131"/>
    </w:p>
    <w:p w14:paraId="31F9BA96"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w:t>
      </w:r>
      <w:r>
        <w:rPr>
          <w:color w:val="000000"/>
        </w:rPr>
        <w:lastRenderedPageBreak/>
        <w:t xml:space="preserve">……… …………… . ………… …….. …… ….. ……… …………… . ………… </w:t>
      </w:r>
      <w:r>
        <w:t>..</w:t>
      </w:r>
      <w:r w:rsidRPr="00660674">
        <w:t>.</w:t>
      </w:r>
      <w:r>
        <w:t xml:space="preserve"> ……  …….</w:t>
      </w:r>
    </w:p>
    <w:p w14:paraId="7AEE37A5" w14:textId="15B54919"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66C20737" w14:textId="3E11F24D"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5B24457E" w14:textId="198ACA11" w:rsidR="006F6B64" w:rsidRPr="006F6B64" w:rsidRDefault="006F6B64" w:rsidP="006F6B64">
      <w:pPr>
        <w:pStyle w:val="NormalWeb"/>
        <w:spacing w:before="0" w:beforeAutospacing="0" w:after="240" w:afterAutospacing="0" w:line="480" w:lineRule="auto"/>
        <w:ind w:left="720"/>
        <w:jc w:val="both"/>
        <w:rPr>
          <w:color w:val="000000"/>
        </w:rPr>
      </w:pPr>
      <w:r>
        <w:rPr>
          <w:color w:val="000000"/>
        </w:rPr>
        <w:t>……. ……….. …………. ……… …………… . ………… …….. …… …..</w:t>
      </w:r>
    </w:p>
    <w:p w14:paraId="41AC8E5B" w14:textId="77777777" w:rsidR="004617F2" w:rsidRPr="00744932" w:rsidRDefault="004617F2" w:rsidP="00167DBD">
      <w:pPr>
        <w:pStyle w:val="DaftarParagraf"/>
        <w:numPr>
          <w:ilvl w:val="0"/>
          <w:numId w:val="6"/>
        </w:numPr>
        <w:autoSpaceDE w:val="0"/>
        <w:autoSpaceDN w:val="0"/>
        <w:adjustRightInd w:val="0"/>
        <w:spacing w:line="480" w:lineRule="auto"/>
        <w:ind w:left="567" w:hanging="567"/>
        <w:jc w:val="both"/>
        <w:outlineLvl w:val="2"/>
        <w:rPr>
          <w:rFonts w:ascii="Times New Roman" w:hAnsi="Times New Roman" w:cs="Times New Roman"/>
          <w:b/>
          <w:i/>
          <w:sz w:val="24"/>
          <w:szCs w:val="24"/>
        </w:rPr>
      </w:pPr>
      <w:bookmarkStart w:id="132" w:name="_Toc52929890"/>
      <w:r w:rsidRPr="00744932">
        <w:rPr>
          <w:rFonts w:ascii="Times New Roman" w:hAnsi="Times New Roman" w:cs="Times New Roman"/>
          <w:b/>
          <w:i/>
          <w:sz w:val="24"/>
          <w:szCs w:val="24"/>
        </w:rPr>
        <w:t>Testing</w:t>
      </w:r>
      <w:bookmarkEnd w:id="132"/>
      <w:r w:rsidRPr="00744932">
        <w:rPr>
          <w:rFonts w:ascii="Times New Roman" w:hAnsi="Times New Roman" w:cs="Times New Roman"/>
          <w:b/>
          <w:i/>
          <w:sz w:val="24"/>
          <w:szCs w:val="24"/>
        </w:rPr>
        <w:t xml:space="preserve"> </w:t>
      </w:r>
    </w:p>
    <w:p w14:paraId="17C28412"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C04C187"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D811BEE"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4BF4B74B" w14:textId="42A68BF6" w:rsidR="00E94397"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062889D9" w14:textId="77777777" w:rsidR="00340CBF" w:rsidRPr="00DF1A82" w:rsidRDefault="00020F07" w:rsidP="00167DBD">
      <w:pPr>
        <w:pStyle w:val="DaftarParagraf"/>
        <w:numPr>
          <w:ilvl w:val="1"/>
          <w:numId w:val="5"/>
        </w:numPr>
        <w:spacing w:line="480" w:lineRule="auto"/>
        <w:jc w:val="both"/>
        <w:outlineLvl w:val="1"/>
        <w:rPr>
          <w:rFonts w:ascii="Times New Roman" w:eastAsia="Times New Roman" w:hAnsi="Times New Roman" w:cs="Times New Roman"/>
          <w:b/>
          <w:sz w:val="24"/>
          <w:szCs w:val="24"/>
        </w:rPr>
      </w:pPr>
      <w:bookmarkStart w:id="133" w:name="_Toc52929891"/>
      <w:r w:rsidRPr="00DF1A82">
        <w:rPr>
          <w:rFonts w:ascii="Times New Roman" w:hAnsi="Times New Roman" w:cs="Times New Roman"/>
          <w:b/>
          <w:sz w:val="24"/>
          <w:szCs w:val="24"/>
        </w:rPr>
        <w:t xml:space="preserve">Fase </w:t>
      </w:r>
      <w:r w:rsidR="00340CBF" w:rsidRPr="00DF1A82">
        <w:rPr>
          <w:rFonts w:ascii="Times New Roman" w:hAnsi="Times New Roman" w:cs="Times New Roman"/>
          <w:b/>
          <w:sz w:val="24"/>
          <w:szCs w:val="24"/>
        </w:rPr>
        <w:t>Produksi</w:t>
      </w:r>
      <w:bookmarkEnd w:id="133"/>
    </w:p>
    <w:p w14:paraId="64EB1787" w14:textId="77777777" w:rsidR="006F6B64" w:rsidRDefault="006F6B64" w:rsidP="006F6B64">
      <w:pPr>
        <w:pStyle w:val="NormalWeb"/>
        <w:spacing w:before="0" w:beforeAutospacing="0" w:after="0" w:afterAutospacing="0" w:line="480" w:lineRule="auto"/>
        <w:ind w:firstLine="720"/>
        <w:jc w:val="both"/>
      </w:pPr>
      <w:bookmarkStart w:id="134" w:name="_Toc32919960"/>
      <w:bookmarkStart w:id="135" w:name="_Toc34126583"/>
      <w:bookmarkStart w:id="136" w:name="_Toc38876111"/>
      <w:bookmarkStart w:id="137" w:name="_Toc52929971"/>
      <w:r>
        <w:rPr>
          <w:color w:val="000000"/>
        </w:rPr>
        <w:t xml:space="preserve">……. ……….. …………. ……… …………… . ………… …….. …… ….. …. …… …. …. …. …. ……. .. …… ……… …………… . ………… …….. …… ….. ……… …………… . ………… …….. …… ….. ……….. …………. ……… …………… . ………… …….. …… ….. …. …… …. …. …. …. ……. .. …… ……… …………… . ………… …….. …… ….. ……… …………… . ………… </w:t>
      </w:r>
      <w:r>
        <w:t>..</w:t>
      </w:r>
      <w:r w:rsidRPr="00660674">
        <w:t>.</w:t>
      </w:r>
      <w:r>
        <w:t xml:space="preserve"> ……  …….</w:t>
      </w:r>
    </w:p>
    <w:p w14:paraId="5E84E77F"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lastRenderedPageBreak/>
        <w:t xml:space="preserve">……. ……….. …………. ……… …………… . ………… …….. …… </w:t>
      </w:r>
    </w:p>
    <w:p w14:paraId="2BB1ED92"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63F3CC3C" w14:textId="77777777" w:rsidR="006F6B64"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1EB38BC4" w14:textId="77777777" w:rsidR="00340CBF" w:rsidRPr="00660674" w:rsidRDefault="00020F07" w:rsidP="00167DBD">
      <w:pPr>
        <w:pStyle w:val="DaftarParagraf"/>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38" w:name="_Toc52929892"/>
      <w:bookmarkEnd w:id="134"/>
      <w:bookmarkEnd w:id="135"/>
      <w:bookmarkEnd w:id="136"/>
      <w:bookmarkEnd w:id="137"/>
      <w:r w:rsidRPr="00660674">
        <w:rPr>
          <w:rFonts w:ascii="Times New Roman" w:hAnsi="Times New Roman" w:cs="Times New Roman"/>
          <w:b/>
          <w:sz w:val="24"/>
          <w:szCs w:val="24"/>
        </w:rPr>
        <w:t xml:space="preserve">Fase </w:t>
      </w:r>
      <w:r w:rsidR="00340CBF" w:rsidRPr="00660674">
        <w:rPr>
          <w:rFonts w:ascii="Times New Roman" w:hAnsi="Times New Roman" w:cs="Times New Roman"/>
          <w:b/>
          <w:sz w:val="24"/>
          <w:szCs w:val="24"/>
        </w:rPr>
        <w:t xml:space="preserve">Pemeliharaan </w:t>
      </w:r>
      <w:r w:rsidR="00687D23">
        <w:rPr>
          <w:rFonts w:ascii="Times New Roman" w:hAnsi="Times New Roman" w:cs="Times New Roman"/>
          <w:b/>
          <w:sz w:val="24"/>
          <w:szCs w:val="24"/>
        </w:rPr>
        <w:t xml:space="preserve">dan Fase </w:t>
      </w:r>
      <w:r w:rsidR="007904FC">
        <w:rPr>
          <w:rFonts w:ascii="Times New Roman" w:hAnsi="Times New Roman" w:cs="Times New Roman"/>
          <w:b/>
          <w:sz w:val="24"/>
          <w:szCs w:val="24"/>
        </w:rPr>
        <w:t>Akhir</w:t>
      </w:r>
      <w:bookmarkEnd w:id="138"/>
    </w:p>
    <w:p w14:paraId="64C9AD7C"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8116675"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3E946C5F"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5F0E587E" w14:textId="77777777" w:rsidR="006F6B64" w:rsidRPr="00660674" w:rsidRDefault="006F6B64" w:rsidP="003C7D42">
      <w:pPr>
        <w:pStyle w:val="NormalWeb"/>
        <w:spacing w:before="0" w:beforeAutospacing="0" w:after="240" w:afterAutospacing="0" w:line="480" w:lineRule="auto"/>
        <w:ind w:left="480" w:firstLine="240"/>
        <w:jc w:val="both"/>
      </w:pPr>
      <w:r>
        <w:rPr>
          <w:color w:val="000000"/>
        </w:rPr>
        <w:t xml:space="preserve">……. ……….. …………. ……… …………… . ………… …….. …… </w:t>
      </w: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44"/>
          <w:footerReference w:type="default" r:id="rId45"/>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rsidP="00167DBD">
      <w:pPr>
        <w:pStyle w:val="Judul1"/>
        <w:numPr>
          <w:ilvl w:val="0"/>
          <w:numId w:val="21"/>
        </w:numPr>
        <w:spacing w:line="480" w:lineRule="auto"/>
        <w:jc w:val="center"/>
        <w:rPr>
          <w:b/>
        </w:rPr>
      </w:pPr>
      <w:bookmarkStart w:id="139" w:name="_Toc52929893"/>
      <w:r w:rsidRPr="004A36E8">
        <w:rPr>
          <w:b/>
        </w:rPr>
        <w:lastRenderedPageBreak/>
        <w:t>BAB IV</w:t>
      </w:r>
      <w:bookmarkEnd w:id="139"/>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commentRangeStart w:id="140"/>
      <w:r w:rsidRPr="00660674">
        <w:rPr>
          <w:rFonts w:ascii="Times New Roman" w:eastAsia="Times New Roman" w:hAnsi="Times New Roman" w:cs="Times New Roman"/>
          <w:b/>
          <w:sz w:val="24"/>
          <w:szCs w:val="24"/>
        </w:rPr>
        <w:t xml:space="preserve">HASIL DAN PEMBAHASAN </w:t>
      </w:r>
      <w:commentRangeEnd w:id="140"/>
      <w:r w:rsidR="00274636">
        <w:rPr>
          <w:rStyle w:val="ReferensiKomentar"/>
        </w:rPr>
        <w:commentReference w:id="140"/>
      </w:r>
    </w:p>
    <w:p w14:paraId="0C43BAE2" w14:textId="77777777" w:rsidR="005D4C5D" w:rsidRDefault="00BE38B1" w:rsidP="00167DBD">
      <w:pPr>
        <w:pStyle w:val="DaftarParagraf"/>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41" w:name="_Toc52929894"/>
      <w:r w:rsidRPr="00BE38B1">
        <w:rPr>
          <w:rFonts w:ascii="Times New Roman" w:eastAsia="Times New Roman" w:hAnsi="Times New Roman" w:cs="Times New Roman"/>
          <w:b/>
          <w:sz w:val="24"/>
          <w:szCs w:val="24"/>
        </w:rPr>
        <w:t>Impelementasi Program</w:t>
      </w:r>
      <w:bookmarkEnd w:id="141"/>
      <w:r w:rsidRPr="00BE38B1">
        <w:rPr>
          <w:rFonts w:ascii="Times New Roman" w:eastAsia="Times New Roman" w:hAnsi="Times New Roman" w:cs="Times New Roman"/>
          <w:b/>
          <w:sz w:val="24"/>
          <w:szCs w:val="24"/>
        </w:rPr>
        <w:t xml:space="preserve"> </w:t>
      </w:r>
    </w:p>
    <w:p w14:paraId="66E42A3B" w14:textId="77777777" w:rsidR="00420575" w:rsidRDefault="00420575" w:rsidP="00420575">
      <w:pPr>
        <w:pStyle w:val="NormalWeb"/>
        <w:spacing w:before="0" w:beforeAutospacing="0" w:after="0" w:afterAutospacing="0" w:line="480" w:lineRule="auto"/>
        <w:ind w:firstLine="720"/>
        <w:jc w:val="both"/>
      </w:pPr>
      <w:commentRangeStart w:id="142"/>
      <w:r>
        <w:rPr>
          <w:color w:val="000000"/>
        </w:rPr>
        <w:t xml:space="preserve">……. ……….. …………. ……… …………… . ………… …….. …… ….. …. …… …. …. …. …. ……. .. …… ……… …………… . ………… …….. …… ….. ……… …………… . ………… …….. …… ….. ……….. …………. ……… …………… . ………… …….. …… ….. …. …… …. …. …. …. ……. .. …… ……… …………… . ………… …….. …… ….. ……… …………… . ………… </w:t>
      </w:r>
      <w:r>
        <w:t>..</w:t>
      </w:r>
      <w:r w:rsidRPr="00660674">
        <w:t>.</w:t>
      </w:r>
      <w:r>
        <w:t xml:space="preserve"> ……  …….</w:t>
      </w:r>
      <w:commentRangeEnd w:id="142"/>
      <w:r w:rsidR="00935224">
        <w:rPr>
          <w:rStyle w:val="ReferensiKomentar"/>
          <w:rFonts w:ascii="Arial" w:eastAsia="Arial" w:hAnsi="Arial" w:cs="Arial"/>
          <w:lang w:eastAsia="en-US"/>
        </w:rPr>
        <w:commentReference w:id="142"/>
      </w:r>
    </w:p>
    <w:p w14:paraId="69321B0E" w14:textId="77777777" w:rsidR="00420575" w:rsidRDefault="00420575" w:rsidP="00C85D49">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DBAFC94" w14:textId="77777777" w:rsidR="005D4C5D" w:rsidRDefault="005D4C5D"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43" w:name="_Toc52929895"/>
      <w:r>
        <w:rPr>
          <w:rFonts w:ascii="Times New Roman" w:eastAsia="Times New Roman" w:hAnsi="Times New Roman" w:cs="Times New Roman"/>
          <w:b/>
          <w:sz w:val="24"/>
          <w:szCs w:val="24"/>
        </w:rPr>
        <w:t>Halaman Utama</w:t>
      </w:r>
      <w:bookmarkEnd w:id="143"/>
      <w:r>
        <w:rPr>
          <w:rFonts w:ascii="Times New Roman" w:eastAsia="Times New Roman" w:hAnsi="Times New Roman" w:cs="Times New Roman"/>
          <w:b/>
          <w:sz w:val="24"/>
          <w:szCs w:val="24"/>
        </w:rPr>
        <w:t xml:space="preserve"> </w:t>
      </w:r>
    </w:p>
    <w:p w14:paraId="4235DCEC" w14:textId="4B4C1233" w:rsidR="00C85D49" w:rsidRDefault="00C85D49" w:rsidP="00C85D49">
      <w:pPr>
        <w:pStyle w:val="NormalWeb"/>
        <w:spacing w:before="0" w:beforeAutospacing="0" w:after="0" w:afterAutospacing="0" w:line="480" w:lineRule="auto"/>
        <w:ind w:firstLine="720"/>
        <w:jc w:val="both"/>
      </w:pPr>
      <w:r>
        <w:rPr>
          <w:color w:val="000000"/>
        </w:rPr>
        <w:t xml:space="preserve">……. ……….. …………. ……… …………… . ………… …….. …… ….. …. …… …. …. …. …. ……. .. …… ……… …………… . ………… …….. …… ….. ……… …………… . ………… …….. …… ….. ……….. …………. ……… …………… . ………… …….. …… ….. …. …… …. …. …. …. ……. .. …… ……… …………… . ………… …….. …… ….. ……… …………… . ………… </w:t>
      </w:r>
      <w:r>
        <w:t>. ……  …….</w:t>
      </w:r>
    </w:p>
    <w:p w14:paraId="41D1D256" w14:textId="77777777" w:rsidR="002B2BCF" w:rsidRDefault="002B2BCF" w:rsidP="00C85D49">
      <w:pPr>
        <w:spacing w:line="480" w:lineRule="auto"/>
        <w:jc w:val="both"/>
        <w:rPr>
          <w:rFonts w:ascii="Times New Roman" w:eastAsia="Times New Roman" w:hAnsi="Times New Roman" w:cs="Times New Roman"/>
          <w:sz w:val="24"/>
          <w:szCs w:val="24"/>
        </w:rPr>
        <w:sectPr w:rsidR="002B2BCF" w:rsidSect="003456FC">
          <w:pgSz w:w="11907" w:h="16840" w:code="9"/>
          <w:pgMar w:top="2268" w:right="1701" w:bottom="1701" w:left="2268" w:header="720" w:footer="720" w:gutter="0"/>
          <w:cols w:space="720"/>
          <w:titlePg/>
          <w:docGrid w:linePitch="360"/>
        </w:sectPr>
      </w:pPr>
    </w:p>
    <w:p w14:paraId="297EF207" w14:textId="77777777" w:rsidR="002B2BCF" w:rsidRDefault="00A1162A"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25pt;height:294pt" o:bordertopcolor="this" o:borderleftcolor="this" o:borderbottomcolor="this" o:borderrightcolor="this">
            <v:imagedata r:id="rId46" o:title="1 main" cropright="1115f"/>
            <w10:bordertop type="single" width="6"/>
            <w10:borderleft type="single" width="6"/>
            <w10:borderbottom type="single" width="6"/>
            <w10:borderright type="single" width="6"/>
          </v:shape>
        </w:pict>
      </w:r>
    </w:p>
    <w:p w14:paraId="0617C6A5" w14:textId="77777777" w:rsidR="002B2BC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p>
    <w:p w14:paraId="592C6216" w14:textId="77777777" w:rsidR="006940A1" w:rsidRDefault="00A1162A"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B7B60E7">
          <v:shape id="_x0000_i1026" type="#_x0000_t75" style="width:82.5pt;height:293.25pt" o:bordertopcolor="this" o:borderleftcolor="this" o:borderbottomcolor="this" o:borderrightcolor="this">
            <v:imagedata r:id="rId47" o:title="Screenshot_2020-02-24-10-51-15"/>
            <w10:bordertop type="single" width="6"/>
            <w10:borderleft type="single" width="6"/>
            <w10:borderbottom type="single" width="6"/>
            <w10:borderright type="single" width="6"/>
          </v:shape>
        </w:pict>
      </w:r>
    </w:p>
    <w:p w14:paraId="16BBBE09" w14:textId="77777777" w:rsidR="002B2BCF" w:rsidRPr="005F3FB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p w14:paraId="3B762328" w14:textId="77777777" w:rsidR="002B2BCF" w:rsidRDefault="002B2BCF" w:rsidP="005F3FBF">
      <w:pPr>
        <w:spacing w:line="480" w:lineRule="auto"/>
        <w:jc w:val="center"/>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144" w:name="_Toc32323139"/>
      <w:bookmarkStart w:id="145" w:name="_Toc32323218"/>
      <w:bookmarkStart w:id="146" w:name="_Toc32908122"/>
    </w:p>
    <w:p w14:paraId="3E2F7EBD" w14:textId="77777777" w:rsidR="00DD3A56" w:rsidRPr="006940A1" w:rsidRDefault="006940A1" w:rsidP="005F3FBF">
      <w:pPr>
        <w:spacing w:line="480" w:lineRule="auto"/>
        <w:jc w:val="center"/>
        <w:rPr>
          <w:rFonts w:ascii="Times New Roman" w:eastAsia="Times New Roman" w:hAnsi="Times New Roman" w:cs="Times New Roman"/>
          <w:sz w:val="24"/>
          <w:szCs w:val="24"/>
        </w:rPr>
      </w:pPr>
      <w:bookmarkStart w:id="147" w:name="_Toc38876075"/>
      <w:bookmarkStart w:id="148" w:name="_Toc52930081"/>
      <w:r w:rsidRPr="006940A1">
        <w:rPr>
          <w:rFonts w:ascii="Times New Roman" w:hAnsi="Times New Roman" w:cs="Times New Roman"/>
          <w:sz w:val="24"/>
          <w:szCs w:val="24"/>
        </w:rPr>
        <w:t xml:space="preserve">Gambar </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TYLEREF 1 \s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4</w:t>
      </w:r>
      <w:r w:rsidR="008C1494">
        <w:rPr>
          <w:rFonts w:ascii="Times New Roman" w:hAnsi="Times New Roman" w:cs="Times New Roman"/>
          <w:sz w:val="24"/>
          <w:szCs w:val="24"/>
        </w:rPr>
        <w:fldChar w:fldCharType="end"/>
      </w:r>
      <w:r w:rsidR="008C1494">
        <w:rPr>
          <w:rFonts w:ascii="Times New Roman" w:hAnsi="Times New Roman" w:cs="Times New Roman"/>
          <w:sz w:val="24"/>
          <w:szCs w:val="24"/>
        </w:rPr>
        <w:t>.</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EQ Gambar \* ARABIC \s 1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1</w:t>
      </w:r>
      <w:r w:rsidR="008C1494">
        <w:rPr>
          <w:rFonts w:ascii="Times New Roman" w:hAnsi="Times New Roman" w:cs="Times New Roman"/>
          <w:sz w:val="24"/>
          <w:szCs w:val="24"/>
        </w:rPr>
        <w:fldChar w:fldCharType="end"/>
      </w:r>
      <w:r w:rsidRPr="006940A1">
        <w:rPr>
          <w:rFonts w:ascii="Times New Roman" w:hAnsi="Times New Roman" w:cs="Times New Roman"/>
          <w:sz w:val="24"/>
          <w:szCs w:val="24"/>
        </w:rPr>
        <w:t xml:space="preserve"> Halaman Utama</w:t>
      </w:r>
      <w:bookmarkEnd w:id="144"/>
      <w:bookmarkEnd w:id="145"/>
      <w:bookmarkEnd w:id="146"/>
      <w:r w:rsidR="002B2BCF">
        <w:rPr>
          <w:rFonts w:ascii="Times New Roman" w:hAnsi="Times New Roman" w:cs="Times New Roman"/>
          <w:sz w:val="24"/>
          <w:szCs w:val="24"/>
        </w:rPr>
        <w:t xml:space="preserve"> pada </w:t>
      </w:r>
      <w:r w:rsidR="002B2BCF" w:rsidRPr="002B2BCF">
        <w:rPr>
          <w:rFonts w:ascii="Times New Roman" w:hAnsi="Times New Roman" w:cs="Times New Roman"/>
          <w:i/>
          <w:sz w:val="24"/>
          <w:szCs w:val="24"/>
        </w:rPr>
        <w:t>Desktop</w:t>
      </w:r>
      <w:r w:rsidR="002B2BCF">
        <w:rPr>
          <w:rFonts w:ascii="Times New Roman" w:hAnsi="Times New Roman" w:cs="Times New Roman"/>
          <w:sz w:val="24"/>
          <w:szCs w:val="24"/>
        </w:rPr>
        <w:t xml:space="preserve"> (a) dan </w:t>
      </w:r>
      <w:r w:rsidR="002B2BCF" w:rsidRPr="002B2BCF">
        <w:rPr>
          <w:rFonts w:ascii="Times New Roman" w:hAnsi="Times New Roman" w:cs="Times New Roman"/>
          <w:i/>
          <w:sz w:val="24"/>
          <w:szCs w:val="24"/>
        </w:rPr>
        <w:t>Mobile</w:t>
      </w:r>
      <w:r w:rsidR="002B2BCF">
        <w:rPr>
          <w:rFonts w:ascii="Times New Roman" w:hAnsi="Times New Roman" w:cs="Times New Roman"/>
          <w:i/>
          <w:sz w:val="24"/>
          <w:szCs w:val="24"/>
        </w:rPr>
        <w:t xml:space="preserve"> </w:t>
      </w:r>
      <w:r w:rsidR="002B2BCF" w:rsidRPr="002B2BCF">
        <w:rPr>
          <w:rFonts w:ascii="Times New Roman" w:hAnsi="Times New Roman" w:cs="Times New Roman"/>
          <w:sz w:val="24"/>
          <w:szCs w:val="24"/>
        </w:rPr>
        <w:t>(</w:t>
      </w:r>
      <w:r w:rsidR="002B2BCF">
        <w:rPr>
          <w:rFonts w:ascii="Times New Roman" w:hAnsi="Times New Roman" w:cs="Times New Roman"/>
          <w:sz w:val="24"/>
          <w:szCs w:val="24"/>
        </w:rPr>
        <w:t>b)</w:t>
      </w:r>
      <w:bookmarkEnd w:id="147"/>
      <w:bookmarkEnd w:id="148"/>
    </w:p>
    <w:p w14:paraId="30988317" w14:textId="2F1DE54B" w:rsidR="00C85D49" w:rsidRDefault="00C85D49" w:rsidP="00C85D49">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 </w:t>
      </w:r>
    </w:p>
    <w:p w14:paraId="28F22A7D" w14:textId="03FC0B2A" w:rsidR="008B45ED" w:rsidRDefault="008B45ED" w:rsidP="00AC0863">
      <w:pPr>
        <w:pStyle w:val="NormalWeb"/>
        <w:spacing w:before="0" w:beforeAutospacing="0" w:after="0" w:afterAutospacing="0" w:line="480" w:lineRule="auto"/>
        <w:jc w:val="both"/>
      </w:pPr>
      <w:commentRangeStart w:id="149"/>
      <w:r>
        <w:rPr>
          <w:color w:val="000000"/>
        </w:rPr>
        <w:t xml:space="preserve">Script/kode program halaman utama : </w:t>
      </w:r>
      <w:commentRangeEnd w:id="149"/>
      <w:r w:rsidR="003B5E33">
        <w:rPr>
          <w:rStyle w:val="ReferensiKomentar"/>
          <w:rFonts w:ascii="Arial" w:eastAsia="Arial" w:hAnsi="Arial" w:cs="Arial"/>
          <w:lang w:eastAsia="en-US"/>
        </w:rPr>
        <w:commentReference w:id="149"/>
      </w:r>
    </w:p>
    <w:tbl>
      <w:tblPr>
        <w:tblStyle w:val="KisiTabel"/>
        <w:tblW w:w="0" w:type="auto"/>
        <w:tblLook w:val="04A0" w:firstRow="1" w:lastRow="0" w:firstColumn="1" w:lastColumn="0" w:noHBand="0" w:noVBand="1"/>
      </w:tblPr>
      <w:tblGrid>
        <w:gridCol w:w="7928"/>
      </w:tblGrid>
      <w:tr w:rsidR="002A7435" w14:paraId="73F1CEFE" w14:textId="77777777" w:rsidTr="00300A3E">
        <w:tc>
          <w:tcPr>
            <w:tcW w:w="7928" w:type="dxa"/>
          </w:tcPr>
          <w:p w14:paraId="77D66DBC"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router.get('/list', (req, res) =&gt;{</w:t>
            </w:r>
          </w:p>
          <w:p w14:paraId="783CB370"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let sql = `SELECT skripsi.id, skripsi.title, skripsi.published_year, skripsi.category, skripsi.keywords, users.name FROM skripsi join users on users.npm = skripsi.npm where is_approved=${1} </w:t>
            </w:r>
            <w:r w:rsidR="00A1626C" w:rsidRPr="00AC0863">
              <w:rPr>
                <w:rFonts w:asciiTheme="minorHAnsi" w:eastAsia="Times New Roman" w:hAnsiTheme="minorHAnsi" w:cstheme="minorHAnsi"/>
                <w:sz w:val="20"/>
                <w:szCs w:val="20"/>
              </w:rPr>
              <w:t>O</w:t>
            </w:r>
            <w:r w:rsidR="009C18A3" w:rsidRPr="00AC0863">
              <w:rPr>
                <w:rFonts w:asciiTheme="minorHAnsi" w:eastAsia="Times New Roman" w:hAnsiTheme="minorHAnsi" w:cstheme="minorHAnsi"/>
                <w:sz w:val="20"/>
                <w:szCs w:val="20"/>
              </w:rPr>
              <w:t xml:space="preserve">RDER BY published_year desc, </w:t>
            </w:r>
            <w:r w:rsidR="00E36A04" w:rsidRPr="00AC0863">
              <w:rPr>
                <w:rFonts w:asciiTheme="minorHAnsi" w:eastAsia="Times New Roman" w:hAnsiTheme="minorHAnsi" w:cstheme="minorHAnsi"/>
                <w:sz w:val="20"/>
                <w:szCs w:val="20"/>
              </w:rPr>
              <w:t>skripsi.</w:t>
            </w:r>
            <w:r w:rsidR="009C18A3" w:rsidRPr="00AC0863">
              <w:rPr>
                <w:rFonts w:asciiTheme="minorHAnsi" w:eastAsia="Times New Roman" w:hAnsiTheme="minorHAnsi" w:cstheme="minorHAnsi"/>
                <w:sz w:val="20"/>
                <w:szCs w:val="20"/>
              </w:rPr>
              <w:t>processed_at</w:t>
            </w:r>
            <w:r w:rsidR="00A1626C" w:rsidRPr="00AC0863">
              <w:rPr>
                <w:rFonts w:asciiTheme="minorHAnsi" w:eastAsia="Times New Roman" w:hAnsiTheme="minorHAnsi" w:cstheme="minorHAnsi"/>
                <w:sz w:val="20"/>
                <w:szCs w:val="20"/>
              </w:rPr>
              <w:t xml:space="preserve"> desc</w:t>
            </w:r>
            <w:r w:rsidRPr="00AC0863">
              <w:rPr>
                <w:rFonts w:asciiTheme="minorHAnsi" w:eastAsia="Times New Roman" w:hAnsiTheme="minorHAnsi" w:cstheme="minorHAnsi"/>
                <w:sz w:val="20"/>
                <w:szCs w:val="20"/>
              </w:rPr>
              <w:t>`</w:t>
            </w:r>
          </w:p>
          <w:p w14:paraId="4BBCD07D" w14:textId="77777777" w:rsidR="003E3F44" w:rsidRPr="00AC0863" w:rsidRDefault="00A1626C"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3E3F44" w:rsidRPr="00AC0863">
              <w:rPr>
                <w:rFonts w:asciiTheme="minorHAnsi" w:eastAsia="Times New Roman" w:hAnsiTheme="minorHAnsi" w:cstheme="minorHAnsi"/>
                <w:sz w:val="20"/>
                <w:szCs w:val="20"/>
              </w:rPr>
              <w:t>db.query(sql, (err, result)=&gt;{</w:t>
            </w:r>
          </w:p>
          <w:p w14:paraId="25972E8B"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if (err) console.log(err)</w:t>
            </w:r>
          </w:p>
          <w:p w14:paraId="33E149E3"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res.send(result)</w:t>
            </w:r>
            <w:r w:rsidRPr="00AC0863">
              <w:rPr>
                <w:rFonts w:asciiTheme="minorHAnsi" w:eastAsia="Times New Roman" w:hAnsiTheme="minorHAnsi" w:cstheme="minorHAnsi"/>
                <w:sz w:val="20"/>
                <w:szCs w:val="20"/>
              </w:rPr>
              <w:t>})</w:t>
            </w:r>
          </w:p>
          <w:p w14:paraId="64DC5690" w14:textId="77777777" w:rsidR="002A7435" w:rsidRPr="00AC0863" w:rsidRDefault="003E3F44" w:rsidP="008B45ED">
            <w:pPr>
              <w:spacing w:line="240" w:lineRule="auto"/>
              <w:rPr>
                <w:rFonts w:ascii="Courier New" w:eastAsia="Times New Roman" w:hAnsi="Courier New" w:cs="Courier New"/>
                <w:sz w:val="20"/>
                <w:szCs w:val="20"/>
              </w:rPr>
            </w:pPr>
            <w:r w:rsidRPr="00AC0863">
              <w:rPr>
                <w:rFonts w:asciiTheme="minorHAnsi" w:eastAsia="Times New Roman" w:hAnsiTheme="minorHAnsi" w:cstheme="minorHAnsi"/>
                <w:sz w:val="20"/>
                <w:szCs w:val="20"/>
              </w:rPr>
              <w:t>})</w:t>
            </w:r>
          </w:p>
        </w:tc>
      </w:tr>
    </w:tbl>
    <w:p w14:paraId="1E9EC9B5" w14:textId="1DC48D10" w:rsidR="004C49D1" w:rsidRDefault="004C49D1" w:rsidP="00BC79ED">
      <w:pPr>
        <w:spacing w:before="240" w:line="480" w:lineRule="auto"/>
        <w:ind w:firstLine="567"/>
        <w:jc w:val="both"/>
        <w:rPr>
          <w:rFonts w:ascii="Times New Roman" w:eastAsia="Times New Roman" w:hAnsi="Times New Roman" w:cs="Times New Roman"/>
          <w:i/>
          <w:sz w:val="24"/>
          <w:szCs w:val="24"/>
        </w:rPr>
      </w:pPr>
      <w:r w:rsidRPr="004C49D1">
        <w:rPr>
          <w:rFonts w:ascii="Times New Roman" w:eastAsia="Times New Roman" w:hAnsi="Times New Roman" w:cs="Times New Roman"/>
          <w:i/>
          <w:sz w:val="24"/>
          <w:szCs w:val="24"/>
        </w:rPr>
        <w:lastRenderedPageBreak/>
        <w:t>Request</w:t>
      </w:r>
      <w:r>
        <w:rPr>
          <w:rFonts w:ascii="Times New Roman" w:eastAsia="Times New Roman" w:hAnsi="Times New Roman" w:cs="Times New Roman"/>
          <w:sz w:val="24"/>
          <w:szCs w:val="24"/>
        </w:rPr>
        <w:t xml:space="preserve"> dipanggil </w:t>
      </w:r>
      <w:r w:rsidR="000F0DDF">
        <w:rPr>
          <w:rFonts w:ascii="Times New Roman" w:eastAsia="Times New Roman" w:hAnsi="Times New Roman" w:cs="Times New Roman"/>
          <w:sz w:val="24"/>
          <w:szCs w:val="24"/>
        </w:rPr>
        <w:t>dalam</w:t>
      </w:r>
      <w:r>
        <w:rPr>
          <w:rFonts w:ascii="Times New Roman" w:eastAsia="Times New Roman" w:hAnsi="Times New Roman" w:cs="Times New Roman"/>
          <w:sz w:val="24"/>
          <w:szCs w:val="24"/>
        </w:rPr>
        <w:t xml:space="preserve"> </w:t>
      </w:r>
      <w:r w:rsidR="006D7DA3">
        <w:rPr>
          <w:rFonts w:ascii="Times New Roman" w:eastAsia="Times New Roman" w:hAnsi="Times New Roman" w:cs="Times New Roman"/>
          <w:i/>
          <w:sz w:val="24"/>
          <w:szCs w:val="24"/>
        </w:rPr>
        <w:t>componentDidM</w:t>
      </w:r>
      <w:r w:rsidRPr="004C49D1">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u</w:t>
      </w:r>
      <w:r w:rsidRPr="004C49D1">
        <w:rPr>
          <w:rFonts w:ascii="Times New Roman" w:eastAsia="Times New Roman" w:hAnsi="Times New Roman" w:cs="Times New Roman"/>
          <w:i/>
          <w:sz w:val="24"/>
          <w:szCs w:val="24"/>
        </w:rPr>
        <w:t>nt</w:t>
      </w:r>
      <w:r>
        <w:rPr>
          <w:rFonts w:ascii="Times New Roman" w:eastAsia="Times New Roman" w:hAnsi="Times New Roman" w:cs="Times New Roman"/>
          <w:sz w:val="24"/>
          <w:szCs w:val="24"/>
        </w:rPr>
        <w:t xml:space="preserve"> </w:t>
      </w:r>
      <w:r w:rsidRPr="000F0DDF">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yang berarti </w:t>
      </w:r>
      <w:r w:rsidR="000F0DDF" w:rsidRPr="000F0DDF">
        <w:rPr>
          <w:rFonts w:ascii="Times New Roman" w:eastAsia="Times New Roman" w:hAnsi="Times New Roman" w:cs="Times New Roman"/>
          <w:i/>
          <w:sz w:val="24"/>
          <w:szCs w:val="24"/>
        </w:rPr>
        <w:t>request</w:t>
      </w:r>
      <w:r w:rsidR="000F0DDF">
        <w:rPr>
          <w:rFonts w:ascii="Times New Roman" w:eastAsia="Times New Roman" w:hAnsi="Times New Roman" w:cs="Times New Roman"/>
          <w:sz w:val="24"/>
          <w:szCs w:val="24"/>
        </w:rPr>
        <w:t xml:space="preserve"> dilakukan </w:t>
      </w:r>
      <w:r>
        <w:rPr>
          <w:rFonts w:ascii="Times New Roman" w:eastAsia="Times New Roman" w:hAnsi="Times New Roman" w:cs="Times New Roman"/>
          <w:sz w:val="24"/>
          <w:szCs w:val="24"/>
        </w:rPr>
        <w:t xml:space="preserve">setelah </w:t>
      </w:r>
      <w:r w:rsidRPr="002C732E">
        <w:rPr>
          <w:rFonts w:ascii="Times New Roman" w:eastAsia="Times New Roman" w:hAnsi="Times New Roman" w:cs="Times New Roman"/>
          <w:sz w:val="24"/>
          <w:szCs w:val="24"/>
        </w:rPr>
        <w:t>inisial</w:t>
      </w:r>
      <w:r w:rsidRPr="000F0DDF">
        <w:rPr>
          <w:rFonts w:ascii="Times New Roman" w:eastAsia="Times New Roman" w:hAnsi="Times New Roman" w:cs="Times New Roman"/>
          <w:i/>
          <w:sz w:val="24"/>
          <w:szCs w:val="24"/>
        </w:rPr>
        <w:t xml:space="preserve"> rendering </w:t>
      </w:r>
      <w:r>
        <w:rPr>
          <w:rFonts w:ascii="Times New Roman" w:eastAsia="Times New Roman" w:hAnsi="Times New Roman" w:cs="Times New Roman"/>
          <w:sz w:val="24"/>
          <w:szCs w:val="24"/>
        </w:rPr>
        <w:t xml:space="preserve">dilakukan. </w:t>
      </w:r>
      <w:r w:rsidR="000F0DDF">
        <w:rPr>
          <w:rFonts w:ascii="Times New Roman" w:eastAsia="Times New Roman" w:hAnsi="Times New Roman" w:cs="Times New Roman"/>
          <w:sz w:val="24"/>
          <w:szCs w:val="24"/>
        </w:rPr>
        <w:t xml:space="preserve">Berikut adalah </w:t>
      </w:r>
      <w:r w:rsidR="005F5F7E">
        <w:rPr>
          <w:rFonts w:ascii="Times New Roman" w:eastAsia="Times New Roman" w:hAnsi="Times New Roman" w:cs="Times New Roman"/>
          <w:sz w:val="24"/>
          <w:szCs w:val="24"/>
        </w:rPr>
        <w:t>kode</w:t>
      </w:r>
      <w:r w:rsidR="000F0DDF">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380DDC">
        <w:rPr>
          <w:rFonts w:ascii="Times New Roman" w:eastAsia="Times New Roman" w:hAnsi="Times New Roman" w:cs="Times New Roman"/>
          <w:sz w:val="24"/>
          <w:szCs w:val="24"/>
        </w:rPr>
        <w:t xml:space="preserve"> data skripsi pada </w:t>
      </w:r>
      <w:r w:rsidR="00380DDC" w:rsidRPr="00380DDC">
        <w:rPr>
          <w:rFonts w:ascii="Times New Roman" w:eastAsia="Times New Roman" w:hAnsi="Times New Roman" w:cs="Times New Roman"/>
          <w:i/>
          <w:sz w:val="24"/>
          <w:szCs w:val="24"/>
        </w:rPr>
        <w:t>frontend</w:t>
      </w:r>
      <w:r w:rsidR="00011F01">
        <w:rPr>
          <w:rFonts w:ascii="Times New Roman" w:eastAsia="Times New Roman" w:hAnsi="Times New Roman" w:cs="Times New Roman"/>
          <w:i/>
          <w:sz w:val="24"/>
          <w:szCs w:val="24"/>
        </w:rPr>
        <w:t>:</w:t>
      </w:r>
    </w:p>
    <w:p w14:paraId="1864695E" w14:textId="529B4264" w:rsidR="00AC0863" w:rsidRPr="00AC0863" w:rsidRDefault="00AC0863" w:rsidP="00AC0863">
      <w:pPr>
        <w:pStyle w:val="NormalWeb"/>
        <w:spacing w:before="0" w:beforeAutospacing="0" w:after="0" w:afterAutospacing="0" w:line="480" w:lineRule="auto"/>
        <w:jc w:val="both"/>
      </w:pPr>
      <w:commentRangeStart w:id="150"/>
      <w:r w:rsidRPr="00AC0863">
        <w:rPr>
          <w:color w:val="000000"/>
        </w:rPr>
        <w:t xml:space="preserve">Script/kode program </w:t>
      </w:r>
      <w:r w:rsidRPr="00AC0863">
        <w:rPr>
          <w:i/>
          <w:iCs/>
          <w:color w:val="000000"/>
        </w:rPr>
        <w:t>request</w:t>
      </w:r>
      <w:r w:rsidRPr="00AC0863">
        <w:rPr>
          <w:color w:val="000000"/>
        </w:rPr>
        <w:t xml:space="preserve"> : </w:t>
      </w:r>
      <w:commentRangeEnd w:id="150"/>
      <w:r w:rsidR="003B5E33">
        <w:rPr>
          <w:rStyle w:val="ReferensiKomentar"/>
          <w:rFonts w:ascii="Arial" w:eastAsia="Arial" w:hAnsi="Arial" w:cs="Arial"/>
          <w:lang w:eastAsia="en-US"/>
        </w:rPr>
        <w:commentReference w:id="150"/>
      </w:r>
    </w:p>
    <w:tbl>
      <w:tblPr>
        <w:tblStyle w:val="KisiTabel"/>
        <w:tblW w:w="0" w:type="auto"/>
        <w:tblLook w:val="04A0" w:firstRow="1" w:lastRow="0" w:firstColumn="1" w:lastColumn="0" w:noHBand="0" w:noVBand="1"/>
      </w:tblPr>
      <w:tblGrid>
        <w:gridCol w:w="7928"/>
      </w:tblGrid>
      <w:tr w:rsidR="004C49D1" w14:paraId="25B3BA53" w14:textId="77777777" w:rsidTr="004C49D1">
        <w:tc>
          <w:tcPr>
            <w:tcW w:w="7928" w:type="dxa"/>
          </w:tcPr>
          <w:p w14:paraId="4CACD9B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getSkripsi=()=&gt;{  //fungsi request data</w:t>
            </w:r>
            <w:r w:rsidR="00BD3E01" w:rsidRPr="00AC0863">
              <w:rPr>
                <w:rFonts w:asciiTheme="minorHAnsi" w:eastAsia="Times New Roman" w:hAnsiTheme="minorHAnsi" w:cstheme="minorHAnsi"/>
                <w:sz w:val="20"/>
                <w:szCs w:val="20"/>
              </w:rPr>
              <w:t xml:space="preserve"> skripsi</w:t>
            </w:r>
            <w:r w:rsidRPr="00AC0863">
              <w:rPr>
                <w:rFonts w:asciiTheme="minorHAnsi" w:eastAsia="Times New Roman" w:hAnsiTheme="minorHAnsi" w:cstheme="minorHAnsi"/>
                <w:sz w:val="20"/>
                <w:szCs w:val="20"/>
              </w:rPr>
              <w:t xml:space="preserve"> menggunakan axios</w:t>
            </w:r>
          </w:p>
          <w:p w14:paraId="3DB32803" w14:textId="14B7173F"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axios({</w:t>
            </w:r>
            <w:r w:rsid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  method: 'get',</w:t>
            </w:r>
          </w:p>
          <w:p w14:paraId="1D12D0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url: '/skripsi/list',</w:t>
            </w:r>
          </w:p>
          <w:p w14:paraId="75E1673E"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en(res=&gt;{</w:t>
            </w:r>
          </w:p>
          <w:p w14:paraId="6342B1C1"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this.setState({ </w:t>
            </w:r>
          </w:p>
          <w:p w14:paraId="10AA194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 res.data,</w:t>
            </w:r>
          </w:p>
          <w:p w14:paraId="6897617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sLoaded: true,</w:t>
            </w:r>
          </w:p>
          <w:p w14:paraId="1282514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res.data,</w:t>
            </w:r>
          </w:p>
          <w:p w14:paraId="2C748B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Temp:res.data,</w:t>
            </w:r>
          </w:p>
          <w:p w14:paraId="0E149E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Cat:res.data,</w:t>
            </w:r>
          </w:p>
          <w:p w14:paraId="4820A50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Year:res.data,</w:t>
            </w:r>
          </w:p>
          <w:p w14:paraId="27682F0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res.data.map((year)=&gt;{</w:t>
            </w:r>
          </w:p>
          <w:p w14:paraId="62E1C4F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year.published_year</w:t>
            </w:r>
          </w:p>
          <w:p w14:paraId="0A4DF6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6C058DC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2C1BE16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r w:rsidR="003E3F44"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ocalStorage.setItem('list', JSON.stringify(res.data))</w:t>
            </w:r>
          </w:p>
          <w:p w14:paraId="44A41B5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catch((err) =&gt; { </w:t>
            </w:r>
          </w:p>
          <w:p w14:paraId="66B9C5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err.response) console.log(err.response)</w:t>
            </w:r>
          </w:p>
          <w:p w14:paraId="7FD6D05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6F0478B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w:t>
            </w:r>
          </w:p>
          <w:p w14:paraId="19980B4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componentDidMount(){</w:t>
            </w:r>
          </w:p>
          <w:p w14:paraId="78F573F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if (navigator.onLine){ //Saat online, lakukan request data</w:t>
            </w:r>
          </w:p>
          <w:p w14:paraId="7B6DB38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is.getSkripsi()</w:t>
            </w:r>
          </w:p>
          <w:p w14:paraId="3A8D06E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is.setState({</w:t>
            </w:r>
          </w:p>
          <w:p w14:paraId="4F4EA30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offline:false</w:t>
            </w:r>
          </w:p>
          <w:p w14:paraId="16D259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1ECC082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1460C118" w14:textId="77777777" w:rsidR="00380DDC" w:rsidRPr="00AC0863" w:rsidRDefault="003E3F44"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else{ </w:t>
            </w:r>
            <w:r w:rsidR="00380DDC" w:rsidRPr="00AC0863">
              <w:rPr>
                <w:rFonts w:asciiTheme="minorHAnsi" w:eastAsia="Times New Roman" w:hAnsiTheme="minorHAnsi" w:cstheme="minorHAnsi"/>
                <w:sz w:val="20"/>
                <w:szCs w:val="20"/>
              </w:rPr>
              <w:t>//Saat offline ambil data dari local storage</w:t>
            </w:r>
          </w:p>
          <w:p w14:paraId="5EDC66CC"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localStorage.getItem('list')){</w:t>
            </w:r>
          </w:p>
          <w:p w14:paraId="486078F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JSON.parse(localStorage.getItem('list'))</w:t>
            </w:r>
          </w:p>
          <w:p w14:paraId="380DD2A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is.setState({ </w:t>
            </w:r>
          </w:p>
          <w:p w14:paraId="0556531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 data,</w:t>
            </w:r>
          </w:p>
          <w:p w14:paraId="5BBE62B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sLoaded: true,</w:t>
            </w:r>
          </w:p>
          <w:p w14:paraId="31DDB34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data,</w:t>
            </w:r>
          </w:p>
          <w:p w14:paraId="2133E93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Temp:data,</w:t>
            </w:r>
          </w:p>
          <w:p w14:paraId="5F859EF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Cat:data,</w:t>
            </w:r>
          </w:p>
          <w:p w14:paraId="2430635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Year:data,</w:t>
            </w:r>
          </w:p>
          <w:p w14:paraId="6F5FD2E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data.map((year)=&gt;{</w:t>
            </w:r>
          </w:p>
          <w:p w14:paraId="4A29C62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year.published_year</w:t>
            </w:r>
          </w:p>
          <w:p w14:paraId="3FA3738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7C92CB3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3BF4D345" w14:textId="4F03831C"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3A59E505" w14:textId="77777777" w:rsidR="00B53517" w:rsidRPr="00AC0863" w:rsidRDefault="00380DDC" w:rsidP="00B53517">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7AFFBCE5" w14:textId="26171931" w:rsidR="004C49D1" w:rsidRDefault="00012665" w:rsidP="00A75AD4">
      <w:pPr>
        <w:spacing w:before="24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sidR="004C49D1">
        <w:rPr>
          <w:rFonts w:ascii="Times New Roman" w:eastAsia="Times New Roman" w:hAnsi="Times New Roman" w:cs="Times New Roman"/>
          <w:sz w:val="24"/>
          <w:szCs w:val="24"/>
        </w:rPr>
        <w:t xml:space="preserve">ata yang didapat dikirimkan sebagai </w:t>
      </w:r>
      <w:r w:rsidR="004C49D1" w:rsidRPr="000F0DDF">
        <w:rPr>
          <w:rFonts w:ascii="Times New Roman" w:eastAsia="Times New Roman" w:hAnsi="Times New Roman" w:cs="Times New Roman"/>
          <w:i/>
          <w:sz w:val="24"/>
          <w:szCs w:val="24"/>
        </w:rPr>
        <w:t>props</w:t>
      </w:r>
      <w:r w:rsidR="004C49D1">
        <w:rPr>
          <w:rFonts w:ascii="Times New Roman" w:eastAsia="Times New Roman" w:hAnsi="Times New Roman" w:cs="Times New Roman"/>
          <w:sz w:val="24"/>
          <w:szCs w:val="24"/>
        </w:rPr>
        <w:t xml:space="preserve"> </w:t>
      </w:r>
      <w:r w:rsidR="00A75AD4">
        <w:rPr>
          <w:rFonts w:ascii="Times New Roman" w:eastAsia="Times New Roman" w:hAnsi="Times New Roman" w:cs="Times New Roman"/>
          <w:sz w:val="24"/>
          <w:szCs w:val="24"/>
        </w:rPr>
        <w:t>ke</w:t>
      </w:r>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 xml:space="preserve">component list </w:t>
      </w:r>
      <w:r w:rsidR="000F0DDF">
        <w:rPr>
          <w:rFonts w:ascii="Times New Roman" w:eastAsia="Times New Roman" w:hAnsi="Times New Roman" w:cs="Times New Roman"/>
          <w:sz w:val="24"/>
          <w:szCs w:val="24"/>
        </w:rPr>
        <w:t>untuk di-</w:t>
      </w:r>
      <w:r w:rsidR="000F0DDF" w:rsidRPr="000F0DDF">
        <w:rPr>
          <w:rFonts w:ascii="Times New Roman" w:eastAsia="Times New Roman" w:hAnsi="Times New Roman" w:cs="Times New Roman"/>
          <w:i/>
          <w:sz w:val="24"/>
          <w:szCs w:val="24"/>
        </w:rPr>
        <w:t>loop</w:t>
      </w:r>
      <w:r>
        <w:rPr>
          <w:rFonts w:ascii="Times New Roman" w:eastAsia="Times New Roman" w:hAnsi="Times New Roman" w:cs="Times New Roman"/>
          <w:sz w:val="24"/>
          <w:szCs w:val="24"/>
        </w:rPr>
        <w:t xml:space="preserve"> dan di</w:t>
      </w:r>
      <w:r w:rsidR="000F0DDF">
        <w:rPr>
          <w:rFonts w:ascii="Times New Roman" w:eastAsia="Times New Roman" w:hAnsi="Times New Roman" w:cs="Times New Roman"/>
          <w:sz w:val="24"/>
          <w:szCs w:val="24"/>
        </w:rPr>
        <w:t>tampilkan ke dalam bentuk</w:t>
      </w:r>
      <w:r w:rsidR="000F0DDF" w:rsidRPr="000F0DDF">
        <w:rPr>
          <w:rFonts w:ascii="Times New Roman" w:eastAsia="Times New Roman" w:hAnsi="Times New Roman" w:cs="Times New Roman"/>
          <w:i/>
          <w:sz w:val="24"/>
          <w:szCs w:val="24"/>
        </w:rPr>
        <w:t xml:space="preserve"> card</w:t>
      </w:r>
      <w:r w:rsidR="003E3F44">
        <w:rPr>
          <w:rFonts w:ascii="Times New Roman" w:eastAsia="Times New Roman" w:hAnsi="Times New Roman" w:cs="Times New Roman"/>
          <w:i/>
          <w:sz w:val="24"/>
          <w:szCs w:val="24"/>
        </w:rPr>
        <w:t xml:space="preserve"> </w:t>
      </w:r>
      <w:r w:rsidR="003E3F44">
        <w:rPr>
          <w:rFonts w:ascii="Times New Roman" w:eastAsia="Times New Roman" w:hAnsi="Times New Roman" w:cs="Times New Roman"/>
          <w:sz w:val="24"/>
          <w:szCs w:val="24"/>
        </w:rPr>
        <w:t>pada halaman utama</w:t>
      </w:r>
      <w:r w:rsidR="000F0DDF">
        <w:rPr>
          <w:rFonts w:ascii="Times New Roman" w:eastAsia="Times New Roman" w:hAnsi="Times New Roman" w:cs="Times New Roman"/>
          <w:sz w:val="24"/>
          <w:szCs w:val="24"/>
        </w:rPr>
        <w:t xml:space="preserve">. </w:t>
      </w:r>
      <w:r w:rsidR="006D7DA3">
        <w:rPr>
          <w:rFonts w:ascii="Times New Roman" w:eastAsia="Times New Roman" w:hAnsi="Times New Roman" w:cs="Times New Roman"/>
          <w:sz w:val="24"/>
          <w:szCs w:val="24"/>
        </w:rPr>
        <w:t xml:space="preserve">Pada </w:t>
      </w:r>
      <w:r w:rsidR="005F5F7E" w:rsidRPr="005F5F7E">
        <w:rPr>
          <w:rFonts w:ascii="Times New Roman" w:eastAsia="Times New Roman" w:hAnsi="Times New Roman" w:cs="Times New Roman"/>
          <w:sz w:val="24"/>
          <w:szCs w:val="24"/>
        </w:rPr>
        <w:t>kode</w:t>
      </w:r>
      <w:r w:rsidR="006D7DA3">
        <w:rPr>
          <w:rFonts w:ascii="Times New Roman" w:eastAsia="Times New Roman" w:hAnsi="Times New Roman" w:cs="Times New Roman"/>
          <w:sz w:val="24"/>
          <w:szCs w:val="24"/>
        </w:rPr>
        <w:t xml:space="preserve"> dibawah dapat dilihat bahwa data yang dikirim</w:t>
      </w:r>
      <w:r w:rsidR="009D5E00">
        <w:rPr>
          <w:rFonts w:ascii="Times New Roman" w:eastAsia="Times New Roman" w:hAnsi="Times New Roman" w:cs="Times New Roman"/>
          <w:sz w:val="24"/>
          <w:szCs w:val="24"/>
        </w:rPr>
        <w:t xml:space="preserve">kan merupakan data hasil </w:t>
      </w:r>
      <w:r w:rsidR="009D5E00">
        <w:rPr>
          <w:rFonts w:ascii="Times New Roman" w:eastAsia="Times New Roman" w:hAnsi="Times New Roman" w:cs="Times New Roman"/>
          <w:i/>
          <w:sz w:val="24"/>
          <w:szCs w:val="24"/>
        </w:rPr>
        <w:t xml:space="preserve">filter </w:t>
      </w:r>
      <w:r w:rsidR="009D5E00">
        <w:rPr>
          <w:rFonts w:ascii="Times New Roman" w:eastAsia="Times New Roman" w:hAnsi="Times New Roman" w:cs="Times New Roman"/>
          <w:sz w:val="24"/>
          <w:szCs w:val="24"/>
        </w:rPr>
        <w:t xml:space="preserve">sehingga tiap pencarian maupun penyaringan akan mengubah data </w:t>
      </w:r>
      <w:r>
        <w:rPr>
          <w:rFonts w:ascii="Times New Roman" w:eastAsia="Times New Roman" w:hAnsi="Times New Roman" w:cs="Times New Roman"/>
          <w:sz w:val="24"/>
          <w:szCs w:val="24"/>
        </w:rPr>
        <w:t xml:space="preserve">yang </w:t>
      </w:r>
      <w:r w:rsidR="009D5E00">
        <w:rPr>
          <w:rFonts w:ascii="Times New Roman" w:eastAsia="Times New Roman" w:hAnsi="Times New Roman" w:cs="Times New Roman"/>
          <w:sz w:val="24"/>
          <w:szCs w:val="24"/>
        </w:rPr>
        <w:t>tampil. Fungsi filter akan dibahas lebih lanjut pada bagian fitur pencarian dan penyaringan.</w:t>
      </w:r>
    </w:p>
    <w:p w14:paraId="0B1FACDC" w14:textId="68E9D598" w:rsidR="00AC0863" w:rsidRPr="00AC0863" w:rsidRDefault="00AC0863" w:rsidP="00AC0863">
      <w:pPr>
        <w:pStyle w:val="NormalWeb"/>
        <w:spacing w:before="0" w:beforeAutospacing="0" w:after="0" w:afterAutospacing="0" w:line="480" w:lineRule="auto"/>
        <w:jc w:val="both"/>
      </w:pPr>
      <w:r w:rsidRPr="00AC0863">
        <w:rPr>
          <w:color w:val="000000"/>
        </w:rPr>
        <w:t xml:space="preserve">Script/kode program </w:t>
      </w:r>
      <w:r>
        <w:rPr>
          <w:i/>
          <w:iCs/>
          <w:color w:val="000000"/>
        </w:rPr>
        <w:t>filter</w:t>
      </w:r>
      <w:r w:rsidRPr="00AC0863">
        <w:rPr>
          <w:color w:val="000000"/>
        </w:rPr>
        <w:t xml:space="preserve"> : </w:t>
      </w:r>
    </w:p>
    <w:tbl>
      <w:tblPr>
        <w:tblStyle w:val="KisiTabel"/>
        <w:tblW w:w="0" w:type="auto"/>
        <w:tblLook w:val="04A0" w:firstRow="1" w:lastRow="0" w:firstColumn="1" w:lastColumn="0" w:noHBand="0" w:noVBand="1"/>
      </w:tblPr>
      <w:tblGrid>
        <w:gridCol w:w="7928"/>
      </w:tblGrid>
      <w:tr w:rsidR="004C49D1" w14:paraId="02B1D34A" w14:textId="77777777" w:rsidTr="004C49D1">
        <w:tc>
          <w:tcPr>
            <w:tcW w:w="7928" w:type="dxa"/>
          </w:tcPr>
          <w:p w14:paraId="3FFE869E" w14:textId="77777777" w:rsidR="000F0DDF" w:rsidRPr="00AC0863" w:rsidRDefault="000F0DDF" w:rsidP="00A75AD4">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const currentPosts = skripsiFiltered.slice(indexOfFirstPost, indexOfLastPost)</w:t>
            </w:r>
          </w:p>
          <w:p w14:paraId="227F24C1" w14:textId="77777777" w:rsidR="004C49D1" w:rsidRPr="00AC0863" w:rsidRDefault="004C49D1" w:rsidP="00012665">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lt;ListCard skripsi={currentPosts} isLoaded={isLoaded}&gt;</w:t>
            </w:r>
            <w:r w:rsidR="00012665"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t;/ListCard&gt;</w:t>
            </w:r>
          </w:p>
        </w:tc>
      </w:tr>
    </w:tbl>
    <w:p w14:paraId="7B0362D2" w14:textId="77777777" w:rsidR="005F3FBF" w:rsidRPr="005F3FBF" w:rsidRDefault="005F3FBF" w:rsidP="00012665">
      <w:pPr>
        <w:spacing w:line="480" w:lineRule="auto"/>
        <w:rPr>
          <w:rFonts w:ascii="Times New Roman" w:eastAsia="Times New Roman" w:hAnsi="Times New Roman" w:cs="Times New Roman"/>
          <w:b/>
          <w:sz w:val="24"/>
          <w:szCs w:val="24"/>
        </w:rPr>
      </w:pPr>
    </w:p>
    <w:p w14:paraId="4BF3012F" w14:textId="77777777" w:rsidR="00CA7E82" w:rsidRDefault="005D4C5D"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51" w:name="_Toc52929896"/>
      <w:r>
        <w:rPr>
          <w:rFonts w:ascii="Times New Roman" w:eastAsia="Times New Roman" w:hAnsi="Times New Roman" w:cs="Times New Roman"/>
          <w:b/>
          <w:sz w:val="24"/>
          <w:szCs w:val="24"/>
        </w:rPr>
        <w:t>Halaman Registe</w:t>
      </w:r>
      <w:bookmarkStart w:id="152" w:name="_Toc32323140"/>
      <w:bookmarkStart w:id="153" w:name="_Toc32323219"/>
      <w:bookmarkStart w:id="154" w:name="_Toc32908123"/>
      <w:r w:rsidR="00CA7E82">
        <w:rPr>
          <w:rFonts w:ascii="Times New Roman" w:eastAsia="Times New Roman" w:hAnsi="Times New Roman" w:cs="Times New Roman"/>
          <w:b/>
          <w:sz w:val="24"/>
          <w:szCs w:val="24"/>
        </w:rPr>
        <w:t>r</w:t>
      </w:r>
      <w:bookmarkEnd w:id="151"/>
    </w:p>
    <w:p w14:paraId="2F57F8C2" w14:textId="77777777" w:rsidR="00AC0863" w:rsidRDefault="00AC0863" w:rsidP="00AC0863">
      <w:pPr>
        <w:pStyle w:val="NormalWeb"/>
        <w:spacing w:before="0" w:beforeAutospacing="0" w:after="0" w:afterAutospacing="0" w:line="480" w:lineRule="auto"/>
        <w:ind w:firstLine="720"/>
        <w:jc w:val="both"/>
        <w:rPr>
          <w:color w:val="000000"/>
        </w:rPr>
      </w:pPr>
      <w:bookmarkStart w:id="155" w:name="_Toc32323243"/>
      <w:bookmarkStart w:id="156" w:name="_Toc32919961"/>
      <w:bookmarkStart w:id="157" w:name="_Toc34126585"/>
      <w:bookmarkStart w:id="158" w:name="_Toc38876113"/>
      <w:bookmarkStart w:id="159" w:name="_Toc52929975"/>
      <w:bookmarkEnd w:id="152"/>
      <w:bookmarkEnd w:id="153"/>
      <w:bookmarkEnd w:id="154"/>
      <w:r>
        <w:rPr>
          <w:color w:val="000000"/>
        </w:rPr>
        <w:t xml:space="preserve">……. ……….. …………. ……… …………… . ………… …….. …… ….. …. …… …. …. …. …. ……. .. …… ……… …………… . ………… …….. …… ….. ……… …………… . ………… …….. …… ….. ……….. …………. ……… …………… . ………… …….. …… ….. …. …… …. …. …. …. ……. .. …… ……… </w:t>
      </w:r>
    </w:p>
    <w:p w14:paraId="0A9E464C" w14:textId="77777777" w:rsidR="00BE537D" w:rsidRPr="00F95E0F" w:rsidRDefault="005145A1" w:rsidP="005145A1">
      <w:pPr>
        <w:pStyle w:val="Keterangan"/>
        <w:spacing w:before="240" w:after="0" w:line="480" w:lineRule="auto"/>
        <w:jc w:val="center"/>
        <w:rPr>
          <w:rFonts w:cs="Times New Roman"/>
          <w:szCs w:val="24"/>
        </w:rPr>
      </w:pPr>
      <w:r>
        <w:t xml:space="preserve">Tabel </w:t>
      </w:r>
      <w:fldSimple w:instr=" STYLEREF 1 \s ">
        <w:r w:rsidR="000D480A">
          <w:rPr>
            <w:noProof/>
          </w:rPr>
          <w:t>4</w:t>
        </w:r>
      </w:fldSimple>
      <w:r w:rsidR="00CB3D76">
        <w:t>.</w:t>
      </w:r>
      <w:fldSimple w:instr=" SEQ Tabel \* ARABIC \s 1 ">
        <w:r w:rsidR="000D480A">
          <w:rPr>
            <w:noProof/>
          </w:rPr>
          <w:t>1</w:t>
        </w:r>
      </w:fldSimple>
      <w:r w:rsidR="00BE537D">
        <w:rPr>
          <w:rFonts w:cs="Times New Roman"/>
          <w:szCs w:val="24"/>
        </w:rPr>
        <w:t xml:space="preserve"> </w:t>
      </w:r>
      <w:r w:rsidR="00BE537D" w:rsidRPr="00BE537D">
        <w:rPr>
          <w:rFonts w:cs="Times New Roman"/>
          <w:i/>
          <w:szCs w:val="24"/>
        </w:rPr>
        <w:t>Black</w:t>
      </w:r>
      <w:r w:rsidR="00B37B99">
        <w:rPr>
          <w:rFonts w:cs="Times New Roman"/>
          <w:i/>
          <w:szCs w:val="24"/>
        </w:rPr>
        <w:t xml:space="preserve"> B</w:t>
      </w:r>
      <w:r w:rsidR="00BE537D" w:rsidRPr="00BE537D">
        <w:rPr>
          <w:rFonts w:cs="Times New Roman"/>
          <w:i/>
          <w:szCs w:val="24"/>
        </w:rPr>
        <w:t>ox Testing</w:t>
      </w:r>
      <w:r w:rsidR="00BE537D" w:rsidRPr="00F95E0F">
        <w:rPr>
          <w:rFonts w:cs="Times New Roman"/>
          <w:szCs w:val="24"/>
        </w:rPr>
        <w:t xml:space="preserve"> </w:t>
      </w:r>
      <w:r w:rsidR="00B37B99">
        <w:rPr>
          <w:rFonts w:cs="Times New Roman"/>
          <w:szCs w:val="24"/>
        </w:rPr>
        <w:t>p</w:t>
      </w:r>
      <w:r w:rsidR="00461C09">
        <w:rPr>
          <w:rFonts w:cs="Times New Roman"/>
          <w:szCs w:val="24"/>
        </w:rPr>
        <w:t>ada F</w:t>
      </w:r>
      <w:r w:rsidR="008D038E">
        <w:rPr>
          <w:rFonts w:cs="Times New Roman"/>
          <w:szCs w:val="24"/>
        </w:rPr>
        <w:t xml:space="preserve">itur </w:t>
      </w:r>
      <w:r w:rsidR="00BE537D" w:rsidRPr="00F95E0F">
        <w:rPr>
          <w:rFonts w:cs="Times New Roman"/>
          <w:szCs w:val="24"/>
        </w:rPr>
        <w:t>Registrasi</w:t>
      </w:r>
      <w:bookmarkEnd w:id="155"/>
      <w:bookmarkEnd w:id="156"/>
      <w:bookmarkEnd w:id="157"/>
      <w:bookmarkEnd w:id="158"/>
      <w:bookmarkEnd w:id="159"/>
    </w:p>
    <w:tbl>
      <w:tblPr>
        <w:tblW w:w="5000" w:type="pct"/>
        <w:tblLook w:val="04A0" w:firstRow="1" w:lastRow="0" w:firstColumn="1" w:lastColumn="0" w:noHBand="0" w:noVBand="1"/>
      </w:tblPr>
      <w:tblGrid>
        <w:gridCol w:w="2830"/>
        <w:gridCol w:w="3828"/>
        <w:gridCol w:w="1270"/>
      </w:tblGrid>
      <w:tr w:rsidR="00DD3A56" w:rsidRPr="00DD3A56"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Skenario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Hasil yang diharapkan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Hasil</w:t>
            </w:r>
          </w:p>
        </w:tc>
      </w:tr>
      <w:tr w:rsidR="00DD3A56" w:rsidRPr="00DD3A56"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AC0863" w:rsidRDefault="00275BC5"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memberi masukan </w:t>
            </w:r>
            <w:r w:rsidR="00DD3A56" w:rsidRPr="00AC0863">
              <w:rPr>
                <w:rFonts w:ascii="Times New Roman" w:eastAsia="Times New Roman" w:hAnsi="Times New Roman" w:cs="Times New Roman"/>
                <w:color w:val="000000"/>
                <w:lang w:eastAsia="ja-JP"/>
              </w:rPr>
              <w:t xml:space="preserve">apapun pada </w:t>
            </w:r>
            <w:r w:rsidR="00DD3A56" w:rsidRPr="00AC0863">
              <w:rPr>
                <w:rFonts w:ascii="Times New Roman" w:eastAsia="Times New Roman" w:hAnsi="Times New Roman" w:cs="Times New Roman"/>
                <w:i/>
                <w:color w:val="000000"/>
                <w:lang w:eastAsia="ja-JP"/>
              </w:rPr>
              <w:t>form</w:t>
            </w:r>
            <w:r w:rsidR="00DD3A56" w:rsidRPr="00AC0863">
              <w:rPr>
                <w:rFonts w:ascii="Times New Roman" w:eastAsia="Times New Roman" w:hAnsi="Times New Roman" w:cs="Times New Roman"/>
                <w:color w:val="000000"/>
                <w:lang w:eastAsia="ja-JP"/>
              </w:rPr>
              <w:t xml:space="preserve"> data diri</w:t>
            </w:r>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Pengguna tidak dapat </w:t>
            </w:r>
            <w:r w:rsidR="004D3104" w:rsidRPr="00AC0863">
              <w:rPr>
                <w:rFonts w:ascii="Times New Roman" w:eastAsia="Times New Roman" w:hAnsi="Times New Roman" w:cs="Times New Roman"/>
                <w:iCs/>
                <w:color w:val="000000"/>
                <w:lang w:eastAsia="ja-JP"/>
              </w:rPr>
              <w:t xml:space="preserve">melanjutkan ke bagian </w:t>
            </w:r>
            <w:r w:rsidR="00683003" w:rsidRPr="00AC0863">
              <w:rPr>
                <w:rFonts w:ascii="Times New Roman" w:eastAsia="Times New Roman" w:hAnsi="Times New Roman" w:cs="Times New Roman"/>
                <w:iCs/>
                <w:color w:val="000000"/>
                <w:lang w:eastAsia="ja-JP"/>
              </w:rPr>
              <w:t>dua</w:t>
            </w:r>
            <w:r w:rsidR="004D3104"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karena tombol </w:t>
            </w:r>
            <w:r w:rsidR="00CD3ED1" w:rsidRPr="00AC0863">
              <w:rPr>
                <w:rFonts w:ascii="Times New Roman" w:eastAsia="Times New Roman" w:hAnsi="Times New Roman" w:cs="Times New Roman"/>
                <w:iCs/>
                <w:color w:val="000000"/>
                <w:lang w:eastAsia="ja-JP"/>
              </w:rPr>
              <w:t>lanjut</w:t>
            </w:r>
            <w:r w:rsidRPr="00AC0863">
              <w:rPr>
                <w:rFonts w:ascii="Times New Roman" w:eastAsia="Times New Roman" w:hAnsi="Times New Roman" w:cs="Times New Roman"/>
                <w:i/>
                <w:iCs/>
                <w:color w:val="000000"/>
                <w:lang w:eastAsia="ja-JP"/>
              </w:rPr>
              <w:t xml:space="preserve"> </w:t>
            </w:r>
            <w:r w:rsidRPr="00AC0863">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osongkan salah satu </w:t>
            </w:r>
            <w:r w:rsidRPr="00AC0863">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AC0863" w:rsidRDefault="00CD3ED1"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Pengguna tidak dapat </w:t>
            </w:r>
            <w:r w:rsidRPr="00AC0863">
              <w:rPr>
                <w:rFonts w:ascii="Times New Roman" w:eastAsia="Times New Roman" w:hAnsi="Times New Roman" w:cs="Times New Roman"/>
                <w:iCs/>
                <w:color w:val="000000"/>
                <w:lang w:eastAsia="ja-JP"/>
              </w:rPr>
              <w:t xml:space="preserve">melanjutkan ke bagian </w:t>
            </w:r>
            <w:r w:rsidR="00683003" w:rsidRPr="00AC0863">
              <w:rPr>
                <w:rFonts w:ascii="Times New Roman" w:eastAsia="Times New Roman" w:hAnsi="Times New Roman" w:cs="Times New Roman"/>
                <w:iCs/>
                <w:color w:val="000000"/>
                <w:lang w:eastAsia="ja-JP"/>
              </w:rPr>
              <w:t>dua</w:t>
            </w:r>
            <w:r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karena tombol </w:t>
            </w:r>
            <w:r w:rsidRPr="00AC0863">
              <w:rPr>
                <w:rFonts w:ascii="Times New Roman" w:eastAsia="Times New Roman" w:hAnsi="Times New Roman" w:cs="Times New Roman"/>
                <w:iCs/>
                <w:color w:val="000000"/>
                <w:lang w:eastAsia="ja-JP"/>
              </w:rPr>
              <w:t>lanjut</w:t>
            </w:r>
            <w:r w:rsidRPr="00AC0863">
              <w:rPr>
                <w:rFonts w:ascii="Times New Roman" w:eastAsia="Times New Roman" w:hAnsi="Times New Roman" w:cs="Times New Roman"/>
                <w:i/>
                <w:iCs/>
                <w:color w:val="000000"/>
                <w:lang w:eastAsia="ja-JP"/>
              </w:rPr>
              <w:t xml:space="preserve"> </w:t>
            </w:r>
            <w:r w:rsidRPr="00AC0863">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AC0863" w:rsidRDefault="00FD06C8" w:rsidP="005C267A">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Mengisi</w:t>
            </w:r>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color w:val="000000"/>
                <w:lang w:eastAsia="ja-JP"/>
              </w:rPr>
              <w:t xml:space="preserve">atau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00DD3A56" w:rsidRPr="00AC0863">
              <w:rPr>
                <w:rFonts w:ascii="Times New Roman" w:eastAsia="Times New Roman" w:hAnsi="Times New Roman" w:cs="Times New Roman"/>
                <w:color w:val="000000"/>
                <w:lang w:eastAsia="ja-JP"/>
              </w:rPr>
              <w:t xml:space="preserve">yang telah terdaftar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AC0863" w:rsidRDefault="00DD3A56" w:rsidP="00CD3ED1">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color w:val="000000"/>
                <w:lang w:eastAsia="ja-JP"/>
              </w:rPr>
              <w:t xml:space="preserve">atau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color w:val="000000"/>
                <w:lang w:eastAsia="ja-JP"/>
              </w:rPr>
              <w:t>telah terdaftar setelah pengguna men</w:t>
            </w:r>
            <w:r w:rsidR="00275BC5" w:rsidRPr="00AC0863">
              <w:rPr>
                <w:rFonts w:ascii="Times New Roman" w:eastAsia="Times New Roman" w:hAnsi="Times New Roman" w:cs="Times New Roman"/>
                <w:color w:val="000000"/>
                <w:lang w:eastAsia="ja-JP"/>
              </w:rPr>
              <w:t>g</w:t>
            </w:r>
            <w:r w:rsidRPr="00AC0863">
              <w:rPr>
                <w:rFonts w:ascii="Times New Roman" w:eastAsia="Times New Roman" w:hAnsi="Times New Roman" w:cs="Times New Roman"/>
                <w:color w:val="000000"/>
                <w:lang w:eastAsia="ja-JP"/>
              </w:rPr>
              <w:t xml:space="preserve">klik tombol </w:t>
            </w:r>
            <w:r w:rsidR="00CD3ED1" w:rsidRPr="00AC0863">
              <w:rPr>
                <w:rFonts w:ascii="Times New Roman" w:eastAsia="Times New Roman" w:hAnsi="Times New Roman" w:cs="Times New Roman"/>
                <w:iCs/>
                <w:color w:val="000000"/>
                <w:lang w:eastAsia="ja-JP"/>
              </w:rPr>
              <w:t>lanjut</w:t>
            </w:r>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AC0863" w:rsidRDefault="00FD06C8" w:rsidP="005C267A">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Mengisi</w:t>
            </w:r>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yang salah (bukan angka, !=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AC0863" w:rsidRDefault="00DD3A56" w:rsidP="00CD3ED1">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harus 12 digit setelah pengguna selesai menulis </w:t>
            </w:r>
            <w:r w:rsidR="00275BC5" w:rsidRPr="00AC0863">
              <w:rPr>
                <w:rFonts w:ascii="Times New Roman" w:eastAsia="Times New Roman" w:hAnsi="Times New Roman" w:cs="Times New Roman"/>
                <w:color w:val="000000"/>
                <w:lang w:eastAsia="ja-JP"/>
              </w:rPr>
              <w:t>NPM</w:t>
            </w:r>
            <w:r w:rsidR="00171A6D" w:rsidRPr="00AC0863">
              <w:rPr>
                <w:rFonts w:ascii="Times New Roman" w:eastAsia="Times New Roman" w:hAnsi="Times New Roman" w:cs="Times New Roman"/>
                <w:color w:val="000000"/>
                <w:lang w:eastAsia="ja-JP"/>
              </w:rPr>
              <w:t xml:space="preserve"> dan tombol </w:t>
            </w:r>
            <w:r w:rsidR="00CD3ED1" w:rsidRPr="00AC0863">
              <w:rPr>
                <w:rFonts w:ascii="Times New Roman" w:eastAsia="Times New Roman" w:hAnsi="Times New Roman" w:cs="Times New Roman"/>
                <w:color w:val="000000"/>
                <w:lang w:eastAsia="ja-JP"/>
              </w:rPr>
              <w:t>lanjut</w:t>
            </w:r>
            <w:r w:rsidR="00171A6D" w:rsidRPr="00AC0863">
              <w:rPr>
                <w:rFonts w:ascii="Times New Roman" w:eastAsia="Times New Roman" w:hAnsi="Times New Roman" w:cs="Times New Roman"/>
                <w:color w:val="000000"/>
                <w:lang w:eastAsia="ja-JP"/>
              </w:rPr>
              <w:t xml:space="preserve"> tidak aktif</w:t>
            </w:r>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lastRenderedPageBreak/>
              <w:t xml:space="preserve">Tidak mengisi kolom </w:t>
            </w:r>
            <w:r w:rsidR="00683003" w:rsidRPr="00AC0863">
              <w:rPr>
                <w:rFonts w:ascii="Times New Roman" w:eastAsia="Times New Roman" w:hAnsi="Times New Roman" w:cs="Times New Roman"/>
                <w:color w:val="000000"/>
                <w:lang w:eastAsia="ja-JP"/>
              </w:rPr>
              <w:t>konfirmasi</w:t>
            </w:r>
            <w:r w:rsidRPr="00AC0863">
              <w:rPr>
                <w:rFonts w:ascii="Times New Roman" w:eastAsia="Times New Roman" w:hAnsi="Times New Roman" w:cs="Times New Roman"/>
                <w:i/>
                <w:color w:val="000000"/>
                <w:lang w:eastAsia="ja-JP"/>
              </w:rPr>
              <w:t xml:space="preserve"> password</w:t>
            </w:r>
            <w:r w:rsidRPr="00AC0863">
              <w:rPr>
                <w:rFonts w:ascii="Times New Roman" w:eastAsia="Times New Roman" w:hAnsi="Times New Roman" w:cs="Times New Roman"/>
                <w:color w:val="000000"/>
                <w:lang w:eastAsia="ja-JP"/>
              </w:rPr>
              <w:t xml:space="preserve"> dengan benar</w:t>
            </w:r>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AC0863" w:rsidRDefault="00683003"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password</w:t>
            </w:r>
            <w:r w:rsidRPr="00AC0863">
              <w:rPr>
                <w:rFonts w:ascii="Times New Roman" w:eastAsia="Times New Roman" w:hAnsi="Times New Roman" w:cs="Times New Roman"/>
                <w:color w:val="000000"/>
                <w:lang w:eastAsia="ja-JP"/>
              </w:rPr>
              <w:t xml:space="preserve"> tidak cocok. </w:t>
            </w:r>
            <w:r w:rsidR="00CD3ED1" w:rsidRPr="00AC0863">
              <w:rPr>
                <w:rFonts w:ascii="Times New Roman" w:eastAsia="Times New Roman" w:hAnsi="Times New Roman" w:cs="Times New Roman"/>
                <w:color w:val="000000"/>
                <w:lang w:eastAsia="ja-JP"/>
              </w:rPr>
              <w:t xml:space="preserve">Pengguna tidak dapat </w:t>
            </w:r>
            <w:r w:rsidR="00CD3ED1" w:rsidRPr="00AC0863">
              <w:rPr>
                <w:rFonts w:ascii="Times New Roman" w:eastAsia="Times New Roman" w:hAnsi="Times New Roman" w:cs="Times New Roman"/>
                <w:iCs/>
                <w:color w:val="000000"/>
                <w:lang w:eastAsia="ja-JP"/>
              </w:rPr>
              <w:t xml:space="preserve">melanjutkan ke bagian </w:t>
            </w:r>
            <w:r w:rsidRPr="00AC0863">
              <w:rPr>
                <w:rFonts w:ascii="Times New Roman" w:eastAsia="Times New Roman" w:hAnsi="Times New Roman" w:cs="Times New Roman"/>
                <w:iCs/>
                <w:color w:val="000000"/>
                <w:lang w:eastAsia="ja-JP"/>
              </w:rPr>
              <w:t>dua</w:t>
            </w:r>
            <w:r w:rsidR="00CD3ED1" w:rsidRPr="00AC0863">
              <w:rPr>
                <w:rFonts w:ascii="Times New Roman" w:eastAsia="Times New Roman" w:hAnsi="Times New Roman" w:cs="Times New Roman"/>
                <w:iCs/>
                <w:color w:val="000000"/>
                <w:lang w:eastAsia="ja-JP"/>
              </w:rPr>
              <w:t xml:space="preserve"> </w:t>
            </w:r>
            <w:r w:rsidR="00CD3ED1" w:rsidRPr="00AC0863">
              <w:rPr>
                <w:rFonts w:ascii="Times New Roman" w:eastAsia="Times New Roman" w:hAnsi="Times New Roman" w:cs="Times New Roman"/>
                <w:color w:val="000000"/>
                <w:lang w:eastAsia="ja-JP"/>
              </w:rPr>
              <w:t xml:space="preserve"> karena tombol </w:t>
            </w:r>
            <w:r w:rsidR="00CD3ED1" w:rsidRPr="00AC0863">
              <w:rPr>
                <w:rFonts w:ascii="Times New Roman" w:eastAsia="Times New Roman" w:hAnsi="Times New Roman" w:cs="Times New Roman"/>
                <w:iCs/>
                <w:color w:val="000000"/>
                <w:lang w:eastAsia="ja-JP"/>
              </w:rPr>
              <w:t>lanjut</w:t>
            </w:r>
            <w:r w:rsidR="00CD3ED1" w:rsidRPr="00AC0863">
              <w:rPr>
                <w:rFonts w:ascii="Times New Roman" w:eastAsia="Times New Roman" w:hAnsi="Times New Roman" w:cs="Times New Roman"/>
                <w:i/>
                <w:iCs/>
                <w:color w:val="000000"/>
                <w:lang w:eastAsia="ja-JP"/>
              </w:rPr>
              <w:t xml:space="preserve"> </w:t>
            </w:r>
            <w:r w:rsidR="00CD3ED1" w:rsidRPr="00AC0863">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isi semua </w:t>
            </w:r>
            <w:r w:rsidRPr="00AC0863">
              <w:rPr>
                <w:rFonts w:ascii="Times New Roman" w:eastAsia="Times New Roman" w:hAnsi="Times New Roman" w:cs="Times New Roman"/>
                <w:i/>
                <w:color w:val="000000"/>
                <w:lang w:eastAsia="ja-JP"/>
              </w:rPr>
              <w:t>field</w:t>
            </w:r>
            <w:r w:rsidRPr="00AC0863">
              <w:rPr>
                <w:rFonts w:ascii="Times New Roman" w:eastAsia="Times New Roman" w:hAnsi="Times New Roman" w:cs="Times New Roman"/>
                <w:color w:val="000000"/>
                <w:lang w:eastAsia="ja-JP"/>
              </w:rPr>
              <w:t xml:space="preserve"> data diri dengan benar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Pengguna dapat lanjut ke bagian </w:t>
            </w:r>
            <w:r w:rsidR="00683003" w:rsidRPr="00AC0863">
              <w:rPr>
                <w:rFonts w:ascii="Times New Roman" w:eastAsia="Times New Roman" w:hAnsi="Times New Roman" w:cs="Times New Roman"/>
                <w:color w:val="000000"/>
                <w:lang w:eastAsia="ja-JP"/>
              </w:rPr>
              <w:t>dua</w:t>
            </w:r>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mengunggah foto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tidak boleh kosong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unggah </w:t>
            </w:r>
            <w:r w:rsidRPr="00AC0863">
              <w:rPr>
                <w:rFonts w:ascii="Times New Roman" w:eastAsia="Times New Roman" w:hAnsi="Times New Roman" w:cs="Times New Roman"/>
                <w:i/>
                <w:iCs/>
                <w:color w:val="000000"/>
                <w:lang w:eastAsia="ja-JP"/>
              </w:rPr>
              <w:t>file</w:t>
            </w:r>
            <w:r w:rsidRPr="00AC0863">
              <w:rPr>
                <w:rFonts w:ascii="Times New Roman" w:eastAsia="Times New Roman" w:hAnsi="Times New Roman" w:cs="Times New Roman"/>
                <w:color w:val="000000"/>
                <w:lang w:eastAsia="ja-JP"/>
              </w:rPr>
              <w:t xml:space="preserve"> yang bukan jpeg atau png</w:t>
            </w:r>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harus png, jpg, atau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gunggah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yang lebih besar dari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terlalu besar</w:t>
            </w:r>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tc>
      </w:tr>
      <w:tr w:rsidR="00DD3A56" w:rsidRPr="00DD3A56"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unggah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foto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dengan format jpg/png dengan besar lebih kecil dari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AC0863" w:rsidRDefault="00DD3A56" w:rsidP="00B84530">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Muncul pesan bahwa</w:t>
            </w:r>
            <w:r w:rsidR="00B84530" w:rsidRPr="00AC0863">
              <w:rPr>
                <w:rFonts w:ascii="Times New Roman" w:eastAsia="Times New Roman" w:hAnsi="Times New Roman" w:cs="Times New Roman"/>
                <w:color w:val="000000"/>
                <w:lang w:eastAsia="ja-JP"/>
              </w:rPr>
              <w:t xml:space="preserve"> pengguna harus melakukan verifikasi melalui </w:t>
            </w:r>
            <w:r w:rsidR="00B84530" w:rsidRPr="00AC0863">
              <w:rPr>
                <w:rFonts w:ascii="Times New Roman" w:eastAsia="Times New Roman" w:hAnsi="Times New Roman" w:cs="Times New Roman"/>
                <w:i/>
                <w:color w:val="000000"/>
                <w:lang w:eastAsia="ja-JP"/>
              </w:rPr>
              <w:t>link</w:t>
            </w:r>
            <w:r w:rsidR="00B84530" w:rsidRPr="00AC0863">
              <w:rPr>
                <w:rFonts w:ascii="Times New Roman" w:eastAsia="Times New Roman" w:hAnsi="Times New Roman" w:cs="Times New Roman"/>
                <w:color w:val="000000"/>
                <w:lang w:eastAsia="ja-JP"/>
              </w:rPr>
              <w:t xml:space="preserve"> yang dikirimakan ke </w:t>
            </w:r>
            <w:r w:rsidR="00B84530"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r w:rsidR="001B12FD"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dikirimkan ke pengguna.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AC0863" w:rsidRDefault="00DD3A56"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Berhasil </w:t>
            </w:r>
          </w:p>
          <w:p w14:paraId="1C2D6CC1" w14:textId="77777777" w:rsidR="001B12FD" w:rsidRPr="00AC0863" w:rsidRDefault="001B12FD" w:rsidP="00857B26">
            <w:pPr>
              <w:rPr>
                <w:rFonts w:ascii="Times New Roman" w:eastAsia="Times New Roman" w:hAnsi="Times New Roman" w:cs="Times New Roman"/>
                <w:color w:val="000000"/>
                <w:lang w:eastAsia="ja-JP"/>
              </w:rPr>
            </w:pPr>
          </w:p>
        </w:tc>
      </w:tr>
      <w:tr w:rsidR="001B12FD" w:rsidRPr="00DD3A56"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AC0863" w:rsidRDefault="001B12FD"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engakses </w:t>
            </w:r>
            <w:r w:rsidRPr="00AC0863">
              <w:rPr>
                <w:rFonts w:ascii="Times New Roman" w:eastAsia="Times New Roman" w:hAnsi="Times New Roman" w:cs="Times New Roman"/>
                <w:i/>
                <w:color w:val="000000"/>
                <w:lang w:eastAsia="ja-JP"/>
              </w:rPr>
              <w:t xml:space="preserve">link </w:t>
            </w:r>
            <w:r w:rsidRPr="00AC0863">
              <w:rPr>
                <w:rFonts w:ascii="Times New Roman" w:eastAsia="Times New Roman" w:hAnsi="Times New Roman" w:cs="Times New Roman"/>
                <w:color w:val="000000"/>
                <w:lang w:eastAsia="ja-JP"/>
              </w:rPr>
              <w:t xml:space="preserve">yang dikirimkan ke </w:t>
            </w:r>
            <w:r w:rsidRPr="00AC0863">
              <w:rPr>
                <w:rFonts w:ascii="Times New Roman" w:eastAsia="Times New Roman" w:hAnsi="Times New Roman" w:cs="Times New Roman"/>
                <w:i/>
                <w:color w:val="000000"/>
                <w:lang w:eastAsia="ja-JP"/>
              </w:rPr>
              <w:t>email</w:t>
            </w:r>
            <w:r w:rsidRPr="00AC0863">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AC0863" w:rsidRDefault="001B12FD" w:rsidP="00B84530">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Muncul pesan bahwa register berhasil dan pengguna diharap menunggu </w:t>
            </w:r>
            <w:r w:rsidR="00AE6CA2" w:rsidRPr="00AC0863">
              <w:rPr>
                <w:rFonts w:ascii="Times New Roman" w:eastAsia="Times New Roman" w:hAnsi="Times New Roman" w:cs="Times New Roman"/>
                <w:color w:val="000000"/>
                <w:lang w:eastAsia="ja-JP"/>
              </w:rPr>
              <w:t>pengaktifan</w:t>
            </w:r>
            <w:r w:rsidRPr="00AC0863">
              <w:rPr>
                <w:rFonts w:ascii="Times New Roman" w:eastAsia="Times New Roman" w:hAnsi="Times New Roman" w:cs="Times New Roman"/>
                <w:color w:val="000000"/>
                <w:lang w:eastAsia="ja-JP"/>
              </w:rPr>
              <w:t xml:space="preserve"> dari admin</w:t>
            </w:r>
            <w:r w:rsidR="009558FF" w:rsidRPr="00AC0863">
              <w:rPr>
                <w:rFonts w:ascii="Times New Roman" w:eastAsia="Times New Roman" w:hAnsi="Times New Roman" w:cs="Times New Roman"/>
                <w:color w:val="000000"/>
                <w:lang w:eastAsia="ja-JP"/>
              </w:rPr>
              <w:t xml:space="preserve">. Data pengguna tersimpan di tabel </w:t>
            </w:r>
            <w:r w:rsidR="009558FF" w:rsidRPr="00AC0863">
              <w:rPr>
                <w:rFonts w:ascii="Times New Roman" w:eastAsia="Times New Roman" w:hAnsi="Times New Roman" w:cs="Times New Roman"/>
                <w:i/>
                <w:color w:val="000000"/>
                <w:lang w:eastAsia="ja-JP"/>
              </w:rPr>
              <w:t>users</w:t>
            </w:r>
            <w:r w:rsidR="009558FF" w:rsidRPr="00AC0863">
              <w:rPr>
                <w:rFonts w:ascii="Times New Roman" w:eastAsia="Times New Roman" w:hAnsi="Times New Roman" w:cs="Times New Roman"/>
                <w:color w:val="000000"/>
                <w:lang w:eastAsia="ja-JP"/>
              </w:rPr>
              <w:t xml:space="preserve"> dan dihapus dari </w:t>
            </w:r>
            <w:r w:rsidR="009558FF" w:rsidRPr="00AC0863">
              <w:rPr>
                <w:rFonts w:ascii="Times New Roman" w:eastAsia="Times New Roman" w:hAnsi="Times New Roman" w:cs="Times New Roman"/>
                <w:i/>
                <w:color w:val="000000"/>
                <w:lang w:eastAsia="ja-JP"/>
              </w:rPr>
              <w:t>temp_users</w:t>
            </w:r>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AC0863" w:rsidRDefault="001B12FD"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Berhasil</w:t>
            </w:r>
          </w:p>
        </w:tc>
      </w:tr>
    </w:tbl>
    <w:p w14:paraId="7C6FFD9A" w14:textId="77777777" w:rsidR="00AC0863"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Default="00AC0863" w:rsidP="008B6D53">
      <w:pPr>
        <w:pStyle w:val="NormalWeb"/>
        <w:spacing w:before="0" w:beforeAutospacing="0" w:after="240" w:afterAutospacing="0" w:line="480" w:lineRule="auto"/>
        <w:ind w:firstLine="720"/>
        <w:jc w:val="both"/>
        <w:rPr>
          <w:color w:val="000000"/>
        </w:rPr>
      </w:pPr>
      <w:r>
        <w:rPr>
          <w:color w:val="000000"/>
        </w:rPr>
        <w:t xml:space="preserve">……. ……….. …………. ……… …………… . ………… …….. …… ….. …. …… …. …. …. …. ……. .. …… ……… …………… . ………… …….. …… ….. ……… …………… . ………… …….. …… ….. ……….. …………. ……… …………… . ………… …….. …… ….. …. …… …. …. …. …. ……. .. …… ……… </w:t>
      </w:r>
    </w:p>
    <w:p w14:paraId="423079CA" w14:textId="3CA17E1F" w:rsidR="0044228C" w:rsidRDefault="002B5378"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60" w:name="_Toc52929897"/>
      <w:r>
        <w:rPr>
          <w:rFonts w:ascii="Times New Roman" w:eastAsia="Times New Roman" w:hAnsi="Times New Roman" w:cs="Times New Roman"/>
          <w:b/>
          <w:sz w:val="24"/>
          <w:szCs w:val="24"/>
        </w:rPr>
        <w:t>Menu</w:t>
      </w:r>
      <w:r w:rsidR="0044228C">
        <w:rPr>
          <w:rFonts w:ascii="Times New Roman" w:eastAsia="Times New Roman" w:hAnsi="Times New Roman" w:cs="Times New Roman"/>
          <w:b/>
          <w:sz w:val="24"/>
          <w:szCs w:val="24"/>
        </w:rPr>
        <w:t xml:space="preserve"> </w:t>
      </w:r>
      <w:r w:rsidR="0044228C" w:rsidRPr="00C255BD">
        <w:rPr>
          <w:rFonts w:ascii="Times New Roman" w:eastAsia="Times New Roman" w:hAnsi="Times New Roman" w:cs="Times New Roman"/>
          <w:b/>
          <w:i/>
          <w:sz w:val="24"/>
          <w:szCs w:val="24"/>
        </w:rPr>
        <w:t>Login</w:t>
      </w:r>
      <w:bookmarkEnd w:id="160"/>
      <w:r w:rsidR="0044228C">
        <w:rPr>
          <w:rFonts w:ascii="Times New Roman" w:eastAsia="Times New Roman" w:hAnsi="Times New Roman" w:cs="Times New Roman"/>
          <w:b/>
          <w:sz w:val="24"/>
          <w:szCs w:val="24"/>
        </w:rPr>
        <w:t xml:space="preserve"> </w:t>
      </w:r>
    </w:p>
    <w:p w14:paraId="5ED2F6BB"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50B1E3B" w14:textId="1D4E4554" w:rsidR="008F7EFE" w:rsidRDefault="0044228C" w:rsidP="00167DBD">
      <w:pPr>
        <w:pStyle w:val="DaftarParagraf"/>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61" w:name="_Toc52929898"/>
      <w:r>
        <w:rPr>
          <w:rFonts w:ascii="Times New Roman" w:eastAsia="Times New Roman" w:hAnsi="Times New Roman" w:cs="Times New Roman"/>
          <w:b/>
          <w:sz w:val="24"/>
          <w:szCs w:val="24"/>
        </w:rPr>
        <w:t xml:space="preserve">Halaman Unggah </w:t>
      </w:r>
      <w:r w:rsidR="00E2140F">
        <w:rPr>
          <w:rFonts w:ascii="Times New Roman" w:eastAsia="Times New Roman" w:hAnsi="Times New Roman" w:cs="Times New Roman"/>
          <w:b/>
          <w:sz w:val="24"/>
          <w:szCs w:val="24"/>
        </w:rPr>
        <w:t>Skripsi</w:t>
      </w:r>
      <w:bookmarkEnd w:id="161"/>
      <w:r>
        <w:rPr>
          <w:rFonts w:ascii="Times New Roman" w:eastAsia="Times New Roman" w:hAnsi="Times New Roman" w:cs="Times New Roman"/>
          <w:b/>
          <w:sz w:val="24"/>
          <w:szCs w:val="24"/>
        </w:rPr>
        <w:t xml:space="preserve"> </w:t>
      </w:r>
      <w:bookmarkStart w:id="162" w:name="_Toc52929899"/>
    </w:p>
    <w:p w14:paraId="346D9292"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C3E5D94" w14:textId="1A1D2A37" w:rsidR="00500393" w:rsidRDefault="0044228C"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alaman </w:t>
      </w:r>
      <w:r w:rsidR="00500393">
        <w:rPr>
          <w:rFonts w:ascii="Times New Roman" w:eastAsia="Times New Roman" w:hAnsi="Times New Roman" w:cs="Times New Roman"/>
          <w:b/>
          <w:sz w:val="24"/>
          <w:szCs w:val="24"/>
        </w:rPr>
        <w:t>Menu Admin</w:t>
      </w:r>
      <w:bookmarkEnd w:id="162"/>
    </w:p>
    <w:p w14:paraId="7A0215BF" w14:textId="77777777" w:rsidR="008F7EFE" w:rsidRDefault="008F7EFE" w:rsidP="008B6D53">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5B987C" w14:textId="2559258A" w:rsidR="0044228C" w:rsidRDefault="00500393" w:rsidP="00167DBD">
      <w:pPr>
        <w:pStyle w:val="DaftarParagraf"/>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63" w:name="_Toc52929900"/>
      <w:r>
        <w:rPr>
          <w:rFonts w:ascii="Times New Roman" w:eastAsia="Times New Roman" w:hAnsi="Times New Roman" w:cs="Times New Roman"/>
          <w:b/>
          <w:sz w:val="24"/>
          <w:szCs w:val="24"/>
        </w:rPr>
        <w:t xml:space="preserve">Halaman </w:t>
      </w:r>
      <w:r w:rsidR="00233595">
        <w:rPr>
          <w:rFonts w:ascii="Times New Roman" w:eastAsia="Times New Roman" w:hAnsi="Times New Roman" w:cs="Times New Roman"/>
          <w:b/>
          <w:sz w:val="24"/>
          <w:szCs w:val="24"/>
        </w:rPr>
        <w:t>Verifikasi Akun</w:t>
      </w:r>
      <w:bookmarkEnd w:id="163"/>
      <w:r w:rsidR="00233595">
        <w:rPr>
          <w:rFonts w:ascii="Times New Roman" w:eastAsia="Times New Roman" w:hAnsi="Times New Roman" w:cs="Times New Roman"/>
          <w:b/>
          <w:sz w:val="24"/>
          <w:szCs w:val="24"/>
        </w:rPr>
        <w:t xml:space="preserve"> </w:t>
      </w:r>
    </w:p>
    <w:p w14:paraId="75EA01DD"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0919441" w14:textId="258C6DB9" w:rsidR="00233595" w:rsidRDefault="00233595"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64" w:name="_Toc52929901"/>
      <w:r>
        <w:rPr>
          <w:rFonts w:ascii="Times New Roman" w:eastAsia="Times New Roman" w:hAnsi="Times New Roman" w:cs="Times New Roman"/>
          <w:b/>
          <w:sz w:val="24"/>
          <w:szCs w:val="24"/>
        </w:rPr>
        <w:t>Halaman Tinjau Skripsi</w:t>
      </w:r>
      <w:bookmarkEnd w:id="164"/>
    </w:p>
    <w:p w14:paraId="4648C322"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65EE8F" w14:textId="000A3E0D" w:rsidR="00B86D95" w:rsidRDefault="0059715A"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65" w:name="_Toc52929902"/>
      <w:r>
        <w:rPr>
          <w:rFonts w:ascii="Times New Roman" w:eastAsia="Times New Roman" w:hAnsi="Times New Roman" w:cs="Times New Roman"/>
          <w:b/>
          <w:sz w:val="24"/>
          <w:szCs w:val="24"/>
        </w:rPr>
        <w:t>Halaman Detail S</w:t>
      </w:r>
      <w:r w:rsidR="00233595">
        <w:rPr>
          <w:rFonts w:ascii="Times New Roman" w:eastAsia="Times New Roman" w:hAnsi="Times New Roman" w:cs="Times New Roman"/>
          <w:b/>
          <w:sz w:val="24"/>
          <w:szCs w:val="24"/>
        </w:rPr>
        <w:t>kripsi</w:t>
      </w:r>
      <w:bookmarkEnd w:id="165"/>
    </w:p>
    <w:p w14:paraId="2F0CA96C"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174EBFF" w14:textId="13CC5E91" w:rsidR="00233595" w:rsidRDefault="00233595" w:rsidP="00167DBD">
      <w:pPr>
        <w:pStyle w:val="DaftarParagraf"/>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66" w:name="_Toc52929903"/>
      <w:r>
        <w:rPr>
          <w:rFonts w:ascii="Times New Roman" w:eastAsia="Times New Roman" w:hAnsi="Times New Roman" w:cs="Times New Roman"/>
          <w:b/>
          <w:sz w:val="24"/>
          <w:szCs w:val="24"/>
        </w:rPr>
        <w:t>Fitur Pencarian dan Penyaringan</w:t>
      </w:r>
      <w:bookmarkEnd w:id="166"/>
    </w:p>
    <w:p w14:paraId="1C2EF068"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B29B31E" w14:textId="5450E50E" w:rsidR="00584387" w:rsidRPr="00D110C9" w:rsidRDefault="00233595" w:rsidP="00167DBD">
      <w:pPr>
        <w:pStyle w:val="DaftarParagraf"/>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67" w:name="_Toc52929904"/>
      <w:r>
        <w:rPr>
          <w:rFonts w:ascii="Times New Roman" w:eastAsia="Times New Roman" w:hAnsi="Times New Roman" w:cs="Times New Roman"/>
          <w:b/>
          <w:sz w:val="24"/>
          <w:szCs w:val="24"/>
        </w:rPr>
        <w:t>Halaman Profil dan</w:t>
      </w:r>
      <w:r w:rsidRPr="00233595">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F</w:t>
      </w:r>
      <w:r w:rsidRPr="00233595">
        <w:rPr>
          <w:rFonts w:ascii="Times New Roman" w:eastAsia="Times New Roman" w:hAnsi="Times New Roman" w:cs="Times New Roman"/>
          <w:b/>
          <w:sz w:val="24"/>
          <w:szCs w:val="24"/>
        </w:rPr>
        <w:t>itur</w:t>
      </w:r>
      <w:r>
        <w:rPr>
          <w:rFonts w:ascii="Times New Roman" w:eastAsia="Times New Roman" w:hAnsi="Times New Roman" w:cs="Times New Roman"/>
          <w:b/>
          <w:i/>
          <w:sz w:val="24"/>
          <w:szCs w:val="24"/>
        </w:rPr>
        <w:t xml:space="preserve"> </w:t>
      </w:r>
      <w:r w:rsidRPr="00233595">
        <w:rPr>
          <w:rFonts w:ascii="Times New Roman" w:eastAsia="Times New Roman" w:hAnsi="Times New Roman" w:cs="Times New Roman"/>
          <w:b/>
          <w:i/>
          <w:sz w:val="24"/>
          <w:szCs w:val="24"/>
        </w:rPr>
        <w:t>Edit Password</w:t>
      </w:r>
      <w:bookmarkEnd w:id="167"/>
    </w:p>
    <w:p w14:paraId="4654E59A"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41CF4AA" w14:textId="54C7AA44" w:rsidR="0044228C" w:rsidRDefault="00233595" w:rsidP="00167DBD">
      <w:pPr>
        <w:pStyle w:val="DaftarParagraf"/>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68" w:name="_Toc52929905"/>
      <w:r>
        <w:rPr>
          <w:rFonts w:ascii="Times New Roman" w:eastAsia="Times New Roman" w:hAnsi="Times New Roman" w:cs="Times New Roman"/>
          <w:b/>
          <w:sz w:val="24"/>
          <w:szCs w:val="24"/>
        </w:rPr>
        <w:t>Halaman Status Skripsi</w:t>
      </w:r>
      <w:bookmarkEnd w:id="168"/>
      <w:r>
        <w:rPr>
          <w:rFonts w:ascii="Times New Roman" w:eastAsia="Times New Roman" w:hAnsi="Times New Roman" w:cs="Times New Roman"/>
          <w:b/>
          <w:sz w:val="24"/>
          <w:szCs w:val="24"/>
        </w:rPr>
        <w:t xml:space="preserve"> </w:t>
      </w:r>
    </w:p>
    <w:p w14:paraId="0C3CAC86" w14:textId="77777777" w:rsidR="00104EAF" w:rsidRPr="00104EAF" w:rsidRDefault="00104EAF" w:rsidP="000A5F1A">
      <w:pPr>
        <w:spacing w:line="480" w:lineRule="auto"/>
        <w:ind w:firstLine="720"/>
        <w:jc w:val="both"/>
        <w:outlineLvl w:val="2"/>
        <w:rPr>
          <w:color w:val="000000"/>
        </w:rPr>
      </w:pPr>
      <w:bookmarkStart w:id="169" w:name="_Toc52929906"/>
      <w:r w:rsidRPr="00104EAF">
        <w:rPr>
          <w:color w:val="000000"/>
        </w:rPr>
        <w:t xml:space="preserve">……. ……….. …………. ……… …………… . ………… …….. …… ……….. </w:t>
      </w:r>
    </w:p>
    <w:p w14:paraId="0EB33CBE" w14:textId="77777777" w:rsidR="00104EAF" w:rsidRPr="00104EAF" w:rsidRDefault="00104EAF" w:rsidP="00104EAF">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6526B29" w14:textId="21D35244" w:rsidR="005F5F7E" w:rsidRDefault="005F5F7E" w:rsidP="00167DBD">
      <w:pPr>
        <w:pStyle w:val="DaftarParagraf"/>
        <w:numPr>
          <w:ilvl w:val="0"/>
          <w:numId w:val="13"/>
        </w:numPr>
        <w:spacing w:after="200" w:line="360" w:lineRule="auto"/>
        <w:ind w:left="567" w:hanging="567"/>
        <w:jc w:val="both"/>
        <w:outlineLvl w:val="2"/>
        <w:rPr>
          <w:rFonts w:ascii="Times New Roman" w:eastAsia="Times New Roman" w:hAnsi="Times New Roman" w:cs="Times New Roman"/>
          <w:b/>
          <w:sz w:val="24"/>
          <w:szCs w:val="24"/>
        </w:rPr>
      </w:pPr>
      <w:r w:rsidRPr="00DD3A56">
        <w:rPr>
          <w:rFonts w:ascii="Times New Roman" w:eastAsia="Times New Roman" w:hAnsi="Times New Roman" w:cs="Times New Roman"/>
          <w:b/>
          <w:sz w:val="24"/>
          <w:szCs w:val="24"/>
        </w:rPr>
        <w:t>Implementasi PWA</w:t>
      </w:r>
      <w:bookmarkEnd w:id="169"/>
    </w:p>
    <w:p w14:paraId="71F2AD96" w14:textId="1E98C7BE" w:rsidR="00D110C9" w:rsidRDefault="00104EAF" w:rsidP="00D110C9">
      <w:pPr>
        <w:spacing w:after="240" w:line="480" w:lineRule="auto"/>
        <w:ind w:firstLine="720"/>
        <w:jc w:val="both"/>
        <w:outlineLvl w:val="2"/>
        <w:rPr>
          <w:color w:val="000000"/>
        </w:rPr>
      </w:pPr>
      <w:r>
        <w:rPr>
          <w:color w:val="000000"/>
        </w:rPr>
        <w:t>……. ……….. …………. ……… …………… . ………… …….. …… ………..</w:t>
      </w:r>
      <w:r w:rsidR="00D110C9" w:rsidRPr="00D110C9">
        <w:rPr>
          <w:color w:val="000000"/>
        </w:rPr>
        <w:t xml:space="preserve"> </w:t>
      </w:r>
    </w:p>
    <w:p w14:paraId="663377F2" w14:textId="1CD47252" w:rsidR="00104EAF" w:rsidRPr="00D110C9" w:rsidRDefault="00104EAF" w:rsidP="00D110C9">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C9A123E" w14:textId="7F57897B" w:rsidR="00780543" w:rsidRDefault="007904FC" w:rsidP="00167DBD">
      <w:pPr>
        <w:pStyle w:val="DaftarParagraf"/>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170" w:name="_Toc52929907"/>
      <w:r>
        <w:rPr>
          <w:rFonts w:ascii="Times New Roman" w:eastAsia="Times New Roman" w:hAnsi="Times New Roman" w:cs="Times New Roman"/>
          <w:b/>
          <w:sz w:val="24"/>
          <w:szCs w:val="24"/>
        </w:rPr>
        <w:t xml:space="preserve">Fase </w:t>
      </w:r>
      <w:r w:rsidR="0059715A">
        <w:rPr>
          <w:rFonts w:ascii="Times New Roman" w:eastAsia="Times New Roman" w:hAnsi="Times New Roman" w:cs="Times New Roman"/>
          <w:b/>
          <w:sz w:val="24"/>
          <w:szCs w:val="24"/>
        </w:rPr>
        <w:t>Produksi</w:t>
      </w:r>
      <w:bookmarkEnd w:id="170"/>
      <w:r w:rsidR="0059715A">
        <w:rPr>
          <w:rFonts w:ascii="Times New Roman" w:eastAsia="Times New Roman" w:hAnsi="Times New Roman" w:cs="Times New Roman"/>
          <w:b/>
          <w:sz w:val="24"/>
          <w:szCs w:val="24"/>
        </w:rPr>
        <w:t xml:space="preserve"> </w:t>
      </w:r>
    </w:p>
    <w:p w14:paraId="6ABF9246" w14:textId="50F6800E" w:rsidR="00104EAF" w:rsidRPr="00104EAF" w:rsidRDefault="00104EAF" w:rsidP="00104EAF">
      <w:pPr>
        <w:pStyle w:val="DaftarParagraf"/>
        <w:spacing w:after="240" w:line="480" w:lineRule="auto"/>
        <w:jc w:val="both"/>
        <w:outlineLvl w:val="2"/>
        <w:rPr>
          <w:rFonts w:ascii="Times New Roman" w:eastAsia="Times New Roman" w:hAnsi="Times New Roman" w:cs="Times New Roman"/>
          <w:b/>
          <w:sz w:val="24"/>
          <w:szCs w:val="24"/>
        </w:rPr>
      </w:pPr>
      <w:r w:rsidRPr="00104EAF">
        <w:rPr>
          <w:color w:val="000000"/>
        </w:rPr>
        <w:lastRenderedPageBreak/>
        <w:t xml:space="preserve">……. ……….. …………. ……… …………… . ………… …….. …… ……….. </w:t>
      </w:r>
      <w:bookmarkStart w:id="171" w:name="_Toc52929908"/>
      <w:r w:rsidRPr="00104EAF">
        <w:rPr>
          <w:color w:val="000000"/>
        </w:rPr>
        <w:t xml:space="preserve">……. ……….. …………. ……… …………… . ………… …….. …… ……….. </w:t>
      </w:r>
    </w:p>
    <w:p w14:paraId="68E03675" w14:textId="77777777" w:rsidR="008F7EFE" w:rsidRDefault="0059715A" w:rsidP="00167DBD">
      <w:pPr>
        <w:pStyle w:val="DaftarParagraf"/>
        <w:numPr>
          <w:ilvl w:val="0"/>
          <w:numId w:val="14"/>
        </w:numPr>
        <w:spacing w:after="200" w:line="36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t>Rilisan Kecil</w:t>
      </w:r>
      <w:bookmarkEnd w:id="171"/>
      <w:r>
        <w:rPr>
          <w:rFonts w:ascii="Times New Roman" w:eastAsia="Times New Roman" w:hAnsi="Times New Roman" w:cs="Times New Roman"/>
          <w:b/>
          <w:sz w:val="24"/>
          <w:szCs w:val="24"/>
        </w:rPr>
        <w:t xml:space="preserve"> </w:t>
      </w:r>
    </w:p>
    <w:p w14:paraId="4208395C" w14:textId="7955BA7D" w:rsidR="008F7EFE" w:rsidRPr="008F7EFE" w:rsidRDefault="008F7EFE" w:rsidP="00104EAF">
      <w:pPr>
        <w:pStyle w:val="DaftarParagraf"/>
        <w:spacing w:after="240" w:line="480" w:lineRule="auto"/>
        <w:ind w:left="0" w:firstLine="720"/>
        <w:jc w:val="both"/>
        <w:outlineLvl w:val="2"/>
        <w:rPr>
          <w:rFonts w:ascii="Times New Roman" w:eastAsia="Times New Roman" w:hAnsi="Times New Roman" w:cs="Times New Roman"/>
          <w:b/>
          <w:sz w:val="24"/>
          <w:szCs w:val="24"/>
        </w:rPr>
      </w:pPr>
      <w:r w:rsidRPr="008F7EFE">
        <w:rPr>
          <w:color w:val="000000"/>
        </w:rPr>
        <w:t xml:space="preserve">……. ……….. …………. ……… …………… . ………… …….. …… </w:t>
      </w:r>
    </w:p>
    <w:p w14:paraId="43F30369" w14:textId="77777777" w:rsidR="008E2847" w:rsidRDefault="008E2847" w:rsidP="00167DBD">
      <w:pPr>
        <w:pStyle w:val="DaftarParagraf"/>
        <w:numPr>
          <w:ilvl w:val="0"/>
          <w:numId w:val="14"/>
        </w:numPr>
        <w:spacing w:line="480" w:lineRule="auto"/>
        <w:ind w:left="567" w:hanging="567"/>
        <w:jc w:val="both"/>
        <w:outlineLvl w:val="2"/>
        <w:rPr>
          <w:rFonts w:ascii="Times New Roman" w:eastAsia="Times New Roman" w:hAnsi="Times New Roman" w:cs="Times New Roman"/>
          <w:b/>
          <w:sz w:val="24"/>
          <w:szCs w:val="24"/>
        </w:rPr>
      </w:pPr>
      <w:bookmarkStart w:id="172" w:name="_Toc52929909"/>
      <w:r w:rsidRPr="0059715A">
        <w:rPr>
          <w:rFonts w:ascii="Times New Roman" w:eastAsia="Times New Roman" w:hAnsi="Times New Roman" w:cs="Times New Roman"/>
          <w:b/>
          <w:sz w:val="24"/>
          <w:szCs w:val="24"/>
        </w:rPr>
        <w:t>Pengujian</w:t>
      </w:r>
      <w:bookmarkEnd w:id="172"/>
      <w:r w:rsidRPr="0059715A">
        <w:rPr>
          <w:rFonts w:ascii="Times New Roman" w:eastAsia="Times New Roman" w:hAnsi="Times New Roman" w:cs="Times New Roman"/>
          <w:b/>
          <w:sz w:val="24"/>
          <w:szCs w:val="24"/>
        </w:rPr>
        <w:t xml:space="preserve"> </w:t>
      </w:r>
    </w:p>
    <w:p w14:paraId="481FDE47" w14:textId="2215B00C" w:rsidR="005871BF" w:rsidRP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99F2B81" w14:textId="0C23C16E" w:rsidR="00BE38B1" w:rsidRDefault="007904FC" w:rsidP="00167DBD">
      <w:pPr>
        <w:pStyle w:val="DaftarParagraf"/>
        <w:numPr>
          <w:ilvl w:val="0"/>
          <w:numId w:val="11"/>
        </w:numPr>
        <w:spacing w:line="480" w:lineRule="auto"/>
        <w:ind w:left="567" w:hanging="567"/>
        <w:jc w:val="both"/>
        <w:outlineLvl w:val="1"/>
        <w:rPr>
          <w:rFonts w:ascii="Times New Roman" w:eastAsia="Times New Roman" w:hAnsi="Times New Roman" w:cs="Times New Roman"/>
          <w:b/>
          <w:sz w:val="24"/>
          <w:szCs w:val="24"/>
        </w:rPr>
      </w:pPr>
      <w:bookmarkStart w:id="173" w:name="_Toc52929910"/>
      <w:r w:rsidRPr="004972DF">
        <w:rPr>
          <w:rFonts w:ascii="Times New Roman" w:eastAsia="Times New Roman" w:hAnsi="Times New Roman" w:cs="Times New Roman"/>
          <w:b/>
          <w:sz w:val="24"/>
          <w:szCs w:val="24"/>
        </w:rPr>
        <w:t xml:space="preserve">Fase </w:t>
      </w:r>
      <w:r w:rsidR="00BE38B1" w:rsidRPr="004972DF">
        <w:rPr>
          <w:rFonts w:ascii="Times New Roman" w:eastAsia="Times New Roman" w:hAnsi="Times New Roman" w:cs="Times New Roman"/>
          <w:b/>
          <w:sz w:val="24"/>
          <w:szCs w:val="24"/>
        </w:rPr>
        <w:t xml:space="preserve">Pemeliharaan </w:t>
      </w:r>
      <w:r w:rsidR="008E3B27">
        <w:rPr>
          <w:rFonts w:ascii="Times New Roman" w:eastAsia="Times New Roman" w:hAnsi="Times New Roman" w:cs="Times New Roman"/>
          <w:b/>
          <w:sz w:val="24"/>
          <w:szCs w:val="24"/>
        </w:rPr>
        <w:t>dan Fase Akhir</w:t>
      </w:r>
      <w:bookmarkEnd w:id="173"/>
      <w:r w:rsidR="008E3B27">
        <w:rPr>
          <w:rFonts w:ascii="Times New Roman" w:eastAsia="Times New Roman" w:hAnsi="Times New Roman" w:cs="Times New Roman"/>
          <w:b/>
          <w:sz w:val="24"/>
          <w:szCs w:val="24"/>
        </w:rPr>
        <w:t xml:space="preserve"> </w:t>
      </w:r>
    </w:p>
    <w:p w14:paraId="38691D88"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BD58F96" w14:textId="25146C86" w:rsidR="00B14C05" w:rsidRDefault="008E2847" w:rsidP="00167DBD">
      <w:pPr>
        <w:pStyle w:val="DaftarParagraf"/>
        <w:numPr>
          <w:ilvl w:val="0"/>
          <w:numId w:val="15"/>
        </w:numPr>
        <w:spacing w:line="480" w:lineRule="auto"/>
        <w:ind w:left="567" w:hanging="567"/>
        <w:jc w:val="both"/>
        <w:outlineLvl w:val="2"/>
        <w:rPr>
          <w:rFonts w:ascii="Times New Roman" w:eastAsia="Times New Roman" w:hAnsi="Times New Roman" w:cs="Times New Roman"/>
          <w:b/>
          <w:i/>
          <w:sz w:val="24"/>
          <w:szCs w:val="24"/>
        </w:rPr>
      </w:pPr>
      <w:bookmarkStart w:id="174" w:name="_Toc52929911"/>
      <w:r w:rsidRPr="00493455">
        <w:rPr>
          <w:rFonts w:ascii="Times New Roman" w:eastAsia="Times New Roman" w:hAnsi="Times New Roman" w:cs="Times New Roman"/>
          <w:b/>
          <w:i/>
          <w:sz w:val="24"/>
          <w:szCs w:val="24"/>
        </w:rPr>
        <w:t>Feedback</w:t>
      </w:r>
      <w:bookmarkEnd w:id="174"/>
      <w:r w:rsidRPr="00493455">
        <w:rPr>
          <w:rFonts w:ascii="Times New Roman" w:eastAsia="Times New Roman" w:hAnsi="Times New Roman" w:cs="Times New Roman"/>
          <w:b/>
          <w:i/>
          <w:sz w:val="24"/>
          <w:szCs w:val="24"/>
        </w:rPr>
        <w:t xml:space="preserve"> </w:t>
      </w:r>
    </w:p>
    <w:p w14:paraId="05FE698C"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87B0073" w14:textId="69F47A58" w:rsidR="0059715A" w:rsidRDefault="008E2847" w:rsidP="00167DBD">
      <w:pPr>
        <w:pStyle w:val="DaftarParagraf"/>
        <w:numPr>
          <w:ilvl w:val="0"/>
          <w:numId w:val="15"/>
        </w:numPr>
        <w:spacing w:line="480" w:lineRule="auto"/>
        <w:ind w:left="567" w:hanging="567"/>
        <w:jc w:val="both"/>
        <w:outlineLvl w:val="2"/>
        <w:rPr>
          <w:rFonts w:ascii="Times New Roman" w:eastAsia="Times New Roman" w:hAnsi="Times New Roman" w:cs="Times New Roman"/>
          <w:b/>
          <w:sz w:val="24"/>
          <w:szCs w:val="24"/>
        </w:rPr>
      </w:pPr>
      <w:bookmarkStart w:id="175" w:name="_Toc52929912"/>
      <w:r w:rsidRPr="0059715A">
        <w:rPr>
          <w:rFonts w:ascii="Times New Roman" w:eastAsia="Times New Roman" w:hAnsi="Times New Roman" w:cs="Times New Roman"/>
          <w:b/>
          <w:sz w:val="24"/>
          <w:szCs w:val="24"/>
        </w:rPr>
        <w:t xml:space="preserve">Implementasi </w:t>
      </w:r>
      <w:r w:rsidR="002750C5">
        <w:rPr>
          <w:rFonts w:ascii="Times New Roman" w:eastAsia="Times New Roman" w:hAnsi="Times New Roman" w:cs="Times New Roman"/>
          <w:b/>
          <w:i/>
          <w:sz w:val="24"/>
          <w:szCs w:val="24"/>
        </w:rPr>
        <w:t>Feedback</w:t>
      </w:r>
      <w:bookmarkEnd w:id="175"/>
      <w:r w:rsidRPr="0059715A">
        <w:rPr>
          <w:rFonts w:ascii="Times New Roman" w:eastAsia="Times New Roman" w:hAnsi="Times New Roman" w:cs="Times New Roman"/>
          <w:b/>
          <w:sz w:val="24"/>
          <w:szCs w:val="24"/>
        </w:rPr>
        <w:t xml:space="preserve"> </w:t>
      </w:r>
    </w:p>
    <w:p w14:paraId="27ABFAAB" w14:textId="5D1DD5AA" w:rsidR="00975DCF" w:rsidRPr="00EB6D6D" w:rsidRDefault="008F7EFE" w:rsidP="00D110C9">
      <w:pPr>
        <w:pStyle w:val="NormalWeb"/>
        <w:spacing w:before="0" w:beforeAutospacing="0" w:after="240" w:afterAutospacing="0" w:line="480" w:lineRule="auto"/>
        <w:ind w:firstLine="720"/>
        <w:contextualSpacing/>
        <w:jc w:val="both"/>
        <w:rPr>
          <w:b/>
        </w:rPr>
      </w:pPr>
      <w:r>
        <w:rPr>
          <w:color w:val="000000"/>
        </w:rPr>
        <w:t xml:space="preserve">……. ……….. …………. ……… …………… . ………… …….. …… </w:t>
      </w:r>
      <w:r w:rsidR="00975DCF" w:rsidRPr="00EB6D6D">
        <w:br w:type="page"/>
      </w:r>
    </w:p>
    <w:p w14:paraId="0BBC3170" w14:textId="77777777" w:rsidR="005146DC" w:rsidRDefault="005146DC" w:rsidP="00D110C9">
      <w:pPr>
        <w:pStyle w:val="Judul1"/>
        <w:spacing w:after="240" w:line="480" w:lineRule="auto"/>
        <w:contextualSpacing/>
        <w:jc w:val="center"/>
        <w:rPr>
          <w:b/>
        </w:rPr>
        <w:sectPr w:rsidR="005146DC" w:rsidSect="00706215">
          <w:footerReference w:type="default" r:id="rId48"/>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Judul1"/>
        <w:spacing w:line="480" w:lineRule="auto"/>
        <w:jc w:val="center"/>
        <w:rPr>
          <w:b/>
        </w:rPr>
      </w:pPr>
      <w:bookmarkStart w:id="176" w:name="_Toc52929913"/>
      <w:r w:rsidRPr="00BE38B1">
        <w:rPr>
          <w:b/>
        </w:rPr>
        <w:lastRenderedPageBreak/>
        <w:t>BAB V</w:t>
      </w:r>
      <w:bookmarkEnd w:id="176"/>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commentRangeStart w:id="177"/>
      <w:r>
        <w:rPr>
          <w:rFonts w:ascii="Times New Roman" w:eastAsia="Times New Roman" w:hAnsi="Times New Roman" w:cs="Times New Roman"/>
          <w:b/>
          <w:sz w:val="24"/>
          <w:szCs w:val="24"/>
        </w:rPr>
        <w:t xml:space="preserve">KESIMPULAN DAN SARAN </w:t>
      </w:r>
      <w:commentRangeEnd w:id="177"/>
      <w:r w:rsidR="00274636">
        <w:rPr>
          <w:rStyle w:val="ReferensiKomentar"/>
        </w:rPr>
        <w:commentReference w:id="177"/>
      </w:r>
    </w:p>
    <w:p w14:paraId="406DFFA0" w14:textId="77777777" w:rsidR="00BE38B1" w:rsidRDefault="00067C12" w:rsidP="00167DBD">
      <w:pPr>
        <w:pStyle w:val="DaftarParagraf"/>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78" w:name="_Toc52929914"/>
      <w:commentRangeStart w:id="179"/>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impulan</w:t>
      </w:r>
      <w:bookmarkEnd w:id="178"/>
      <w:r w:rsidR="00975DCF" w:rsidRPr="00BE38B1">
        <w:rPr>
          <w:rFonts w:ascii="Times New Roman" w:eastAsia="Times New Roman" w:hAnsi="Times New Roman" w:cs="Times New Roman"/>
          <w:b/>
          <w:sz w:val="24"/>
          <w:szCs w:val="24"/>
        </w:rPr>
        <w:t xml:space="preserve"> </w:t>
      </w:r>
      <w:commentRangeEnd w:id="179"/>
      <w:r w:rsidR="003B5E33">
        <w:rPr>
          <w:rStyle w:val="ReferensiKomentar"/>
        </w:rPr>
        <w:commentReference w:id="179"/>
      </w:r>
    </w:p>
    <w:p w14:paraId="56F47BE9" w14:textId="77777777" w:rsidR="002B31B2" w:rsidRDefault="002B31B2" w:rsidP="002B31B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berbagai hal yang telah disampaikan pada </w:t>
      </w:r>
      <w:r w:rsidR="007F12DA">
        <w:rPr>
          <w:rFonts w:ascii="Times New Roman" w:hAnsi="Times New Roman" w:cs="Times New Roman"/>
          <w:sz w:val="24"/>
          <w:szCs w:val="24"/>
        </w:rPr>
        <w:t>bab</w:t>
      </w:r>
      <w:r>
        <w:rPr>
          <w:rFonts w:ascii="Times New Roman" w:hAnsi="Times New Roman" w:cs="Times New Roman"/>
          <w:sz w:val="24"/>
          <w:szCs w:val="24"/>
        </w:rPr>
        <w:t xml:space="preserve"> sebelumnya serta perancangan dan implementasi web repositori yang sudah dilakukan penulis, maka dapat diambil simpulan sebagai berikut:</w:t>
      </w:r>
    </w:p>
    <w:p w14:paraId="7C426ADD" w14:textId="772D9A64" w:rsidR="002B31B2" w:rsidRDefault="00780541" w:rsidP="00167DBD">
      <w:pPr>
        <w:pStyle w:val="DaftarParagraf"/>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1B0A9C98" w14:textId="3BF20EA8" w:rsidR="002B31B2" w:rsidRDefault="00780541" w:rsidP="00167DBD">
      <w:pPr>
        <w:pStyle w:val="DaftarParagraf"/>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012633E3" w14:textId="19301AED" w:rsidR="00385207" w:rsidRDefault="00780541" w:rsidP="00167DBD">
      <w:pPr>
        <w:pStyle w:val="DaftarParagraf"/>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DaftarParagraf"/>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80" w:name="_Toc52929915"/>
      <w:commentRangeStart w:id="181"/>
      <w:r w:rsidRPr="00BE38B1">
        <w:rPr>
          <w:rFonts w:ascii="Times New Roman" w:eastAsia="Times New Roman" w:hAnsi="Times New Roman" w:cs="Times New Roman"/>
          <w:b/>
          <w:sz w:val="24"/>
          <w:szCs w:val="24"/>
        </w:rPr>
        <w:t>Saran</w:t>
      </w:r>
      <w:bookmarkEnd w:id="180"/>
      <w:r w:rsidRPr="00BE38B1">
        <w:rPr>
          <w:rFonts w:ascii="Times New Roman" w:eastAsia="Times New Roman" w:hAnsi="Times New Roman" w:cs="Times New Roman"/>
          <w:b/>
          <w:sz w:val="24"/>
          <w:szCs w:val="24"/>
        </w:rPr>
        <w:t xml:space="preserve"> </w:t>
      </w:r>
      <w:commentRangeEnd w:id="181"/>
      <w:r w:rsidR="00274636">
        <w:rPr>
          <w:rStyle w:val="ReferensiKomentar"/>
        </w:rPr>
        <w:commentReference w:id="181"/>
      </w:r>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r w:rsidRPr="00186849">
        <w:rPr>
          <w:rFonts w:ascii="Times New Roman" w:eastAsia="Times New Roman" w:hAnsi="Times New Roman" w:cs="Times New Roman"/>
          <w:sz w:val="24"/>
          <w:szCs w:val="24"/>
        </w:rPr>
        <w:t xml:space="preserve">Berdasarkan penelitian yang dilakukan, penulis memberikan saran </w:t>
      </w:r>
      <w:r w:rsidR="00186849">
        <w:rPr>
          <w:rFonts w:ascii="Times New Roman" w:eastAsia="Times New Roman" w:hAnsi="Times New Roman" w:cs="Times New Roman"/>
          <w:sz w:val="24"/>
          <w:szCs w:val="24"/>
        </w:rPr>
        <w:t>yang dapat</w:t>
      </w:r>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implementasikan pada penelitian selanjutnya, yaitu sebagai berikut: </w:t>
      </w:r>
    </w:p>
    <w:p w14:paraId="5998D11C" w14:textId="4292CB9C" w:rsidR="00EA213A" w:rsidRDefault="00EA213A" w:rsidP="00167DBD">
      <w:pPr>
        <w:pStyle w:val="DaftarParagraf"/>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rsidP="00167DBD">
      <w:pPr>
        <w:pStyle w:val="DaftarParagraf"/>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rsidP="00167DBD">
      <w:pPr>
        <w:pStyle w:val="DaftarParagraf"/>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DaftarParagraf"/>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49"/>
          <w:footerReference w:type="default" r:id="rId50"/>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p w14:paraId="68468CDE" w14:textId="77777777" w:rsidR="00370132" w:rsidRDefault="00370132" w:rsidP="0098642A">
      <w:pPr>
        <w:pStyle w:val="Judul1"/>
        <w:numPr>
          <w:ilvl w:val="0"/>
          <w:numId w:val="0"/>
        </w:numPr>
        <w:spacing w:line="960" w:lineRule="auto"/>
        <w:contextualSpacing/>
        <w:jc w:val="center"/>
        <w:rPr>
          <w:b/>
        </w:rPr>
      </w:pPr>
      <w:bookmarkStart w:id="182" w:name="_Toc27229189"/>
      <w:bookmarkStart w:id="183" w:name="_Toc52929916"/>
      <w:commentRangeStart w:id="184"/>
      <w:r w:rsidRPr="008E2847">
        <w:rPr>
          <w:b/>
        </w:rPr>
        <w:lastRenderedPageBreak/>
        <w:t>DAFTAR PUSTAKA</w:t>
      </w:r>
      <w:bookmarkEnd w:id="182"/>
      <w:bookmarkEnd w:id="183"/>
      <w:commentRangeEnd w:id="184"/>
      <w:r w:rsidR="00555C6A">
        <w:rPr>
          <w:rStyle w:val="ReferensiKomentar"/>
          <w:rFonts w:ascii="Arial" w:eastAsia="Arial" w:hAnsi="Arial" w:cs="Arial"/>
          <w:color w:val="auto"/>
        </w:rPr>
        <w:commentReference w:id="184"/>
      </w:r>
    </w:p>
    <w:p w14:paraId="759714EF"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48471F">
        <w:rPr>
          <w:rFonts w:ascii="Times New Roman" w:hAnsi="Times New Roman" w:cs="Times New Roman"/>
          <w:noProof/>
          <w:sz w:val="24"/>
          <w:szCs w:val="24"/>
        </w:rPr>
        <w:t>Sukamto</w:t>
      </w:r>
      <w:r w:rsidRPr="0098642A">
        <w:rPr>
          <w:rFonts w:ascii="Times New Roman" w:hAnsi="Times New Roman" w:cs="Times New Roman"/>
          <w:noProof/>
          <w:sz w:val="24"/>
          <w:szCs w:val="24"/>
        </w:rPr>
        <w:t>, R</w:t>
      </w:r>
      <w:r w:rsidR="0048471F">
        <w:rPr>
          <w:rFonts w:ascii="Times New Roman" w:hAnsi="Times New Roman" w:cs="Times New Roman"/>
          <w:noProof/>
          <w:sz w:val="24"/>
          <w:szCs w:val="24"/>
        </w:rPr>
        <w:t>.A</w:t>
      </w:r>
      <w:r w:rsidRPr="0098642A">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Shalahuddin, M. (2018) </w:t>
      </w:r>
      <w:r w:rsidRPr="0098642A">
        <w:rPr>
          <w:rFonts w:ascii="Times New Roman" w:hAnsi="Times New Roman" w:cs="Times New Roman"/>
          <w:i/>
          <w:iCs/>
          <w:noProof/>
          <w:sz w:val="24"/>
          <w:szCs w:val="24"/>
        </w:rPr>
        <w:t>Rekayasa Perangkat Lunak</w:t>
      </w:r>
      <w:r w:rsidRPr="0098642A">
        <w:rPr>
          <w:rFonts w:ascii="Times New Roman" w:hAnsi="Times New Roman" w:cs="Times New Roman"/>
          <w:noProof/>
          <w:sz w:val="24"/>
          <w:szCs w:val="24"/>
        </w:rPr>
        <w:t>. Bandung: Informatika.</w:t>
      </w:r>
    </w:p>
    <w:p w14:paraId="400B116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Ater, T. (2017) </w:t>
      </w:r>
      <w:r w:rsidRPr="0098642A">
        <w:rPr>
          <w:rFonts w:ascii="Times New Roman" w:hAnsi="Times New Roman" w:cs="Times New Roman"/>
          <w:i/>
          <w:iCs/>
          <w:noProof/>
          <w:sz w:val="24"/>
          <w:szCs w:val="24"/>
        </w:rPr>
        <w:t>Building Progressive Web Apps: Bringing the Power of Native to the Browser</w:t>
      </w:r>
      <w:r w:rsidRPr="0098642A">
        <w:rPr>
          <w:rFonts w:ascii="Times New Roman" w:hAnsi="Times New Roman" w:cs="Times New Roman"/>
          <w:noProof/>
          <w:sz w:val="24"/>
          <w:szCs w:val="24"/>
        </w:rPr>
        <w:t>. Sebastopol: O’Reilly Media, Inc.</w:t>
      </w:r>
    </w:p>
    <w:p w14:paraId="03A8858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Andreas, C. (2004) </w:t>
      </w:r>
      <w:r w:rsidRPr="0098642A">
        <w:rPr>
          <w:rFonts w:ascii="Times New Roman" w:hAnsi="Times New Roman" w:cs="Times New Roman"/>
          <w:i/>
          <w:iCs/>
          <w:noProof/>
          <w:sz w:val="24"/>
          <w:szCs w:val="24"/>
        </w:rPr>
        <w:t>Extreme Programming Explained: Embrace Change</w:t>
      </w:r>
      <w:r w:rsidRPr="0098642A">
        <w:rPr>
          <w:rFonts w:ascii="Times New Roman" w:hAnsi="Times New Roman" w:cs="Times New Roman"/>
          <w:noProof/>
          <w:sz w:val="24"/>
          <w:szCs w:val="24"/>
        </w:rPr>
        <w:t>. Boston: Addison Wesley.</w:t>
      </w:r>
    </w:p>
    <w:p w14:paraId="73163F7C"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Fowler, M. (2000) </w:t>
      </w:r>
      <w:r w:rsidRPr="0098642A">
        <w:rPr>
          <w:rFonts w:ascii="Times New Roman" w:hAnsi="Times New Roman" w:cs="Times New Roman"/>
          <w:i/>
          <w:iCs/>
          <w:noProof/>
          <w:sz w:val="24"/>
          <w:szCs w:val="24"/>
        </w:rPr>
        <w:t>Planning Extreme Programming</w:t>
      </w:r>
      <w:r w:rsidRPr="0098642A">
        <w:rPr>
          <w:rFonts w:ascii="Times New Roman" w:hAnsi="Times New Roman" w:cs="Times New Roman"/>
          <w:noProof/>
          <w:sz w:val="24"/>
          <w:szCs w:val="24"/>
        </w:rPr>
        <w:t>. Addison Wesley.</w:t>
      </w:r>
    </w:p>
    <w:p w14:paraId="378E7CE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erguson, R. (2019) </w:t>
      </w:r>
      <w:r w:rsidRPr="0098642A">
        <w:rPr>
          <w:rFonts w:ascii="Times New Roman" w:hAnsi="Times New Roman" w:cs="Times New Roman"/>
          <w:i/>
          <w:iCs/>
          <w:noProof/>
          <w:sz w:val="24"/>
          <w:szCs w:val="24"/>
        </w:rPr>
        <w:t>Beginning JavaScript. The Ultimate Guide to Modern JavaScript Development</w:t>
      </w:r>
      <w:r w:rsidRPr="0098642A">
        <w:rPr>
          <w:rFonts w:ascii="Times New Roman" w:hAnsi="Times New Roman" w:cs="Times New Roman"/>
          <w:noProof/>
          <w:sz w:val="24"/>
          <w:szCs w:val="24"/>
        </w:rPr>
        <w:t>. New Jersey: Apress.</w:t>
      </w:r>
    </w:p>
    <w:p w14:paraId="705A38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reeman, A. (2019) </w:t>
      </w:r>
      <w:r w:rsidRPr="0098642A">
        <w:rPr>
          <w:rFonts w:ascii="Times New Roman" w:hAnsi="Times New Roman" w:cs="Times New Roman"/>
          <w:i/>
          <w:iCs/>
          <w:noProof/>
          <w:sz w:val="24"/>
          <w:szCs w:val="24"/>
        </w:rPr>
        <w:t>Pro React 16</w:t>
      </w:r>
      <w:r w:rsidRPr="0098642A">
        <w:rPr>
          <w:rFonts w:ascii="Times New Roman" w:hAnsi="Times New Roman" w:cs="Times New Roman"/>
          <w:noProof/>
          <w:sz w:val="24"/>
          <w:szCs w:val="24"/>
        </w:rPr>
        <w:t>. London: Apress.</w:t>
      </w:r>
    </w:p>
    <w:p w14:paraId="5048BC37" w14:textId="252F052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Gs.statcounter.com (2020) </w:t>
      </w:r>
      <w:r w:rsidRPr="0098642A">
        <w:rPr>
          <w:rFonts w:ascii="Times New Roman" w:hAnsi="Times New Roman" w:cs="Times New Roman"/>
          <w:i/>
          <w:iCs/>
          <w:noProof/>
          <w:sz w:val="24"/>
          <w:szCs w:val="24"/>
        </w:rPr>
        <w:t>Desktop vs Mobile v</w:t>
      </w:r>
      <w:r w:rsidR="00EA213A">
        <w:rPr>
          <w:rFonts w:ascii="Times New Roman" w:hAnsi="Times New Roman" w:cs="Times New Roman"/>
          <w:i/>
          <w:iCs/>
          <w:noProof/>
          <w:sz w:val="24"/>
          <w:szCs w:val="24"/>
        </w:rPr>
        <w:t>s Tablet Market Share Worldwide</w:t>
      </w:r>
      <w:r w:rsidRPr="0098642A">
        <w:rPr>
          <w:rFonts w:ascii="Times New Roman" w:hAnsi="Times New Roman" w:cs="Times New Roman"/>
          <w:i/>
          <w:iCs/>
          <w:noProof/>
          <w:sz w:val="24"/>
          <w:szCs w:val="24"/>
        </w:rPr>
        <w:t xml:space="preserve"> StatCounter Global Stats</w:t>
      </w:r>
      <w:r w:rsidRPr="0098642A">
        <w:rPr>
          <w:rFonts w:ascii="Times New Roman" w:hAnsi="Times New Roman" w:cs="Times New Roman"/>
          <w:noProof/>
          <w:sz w:val="24"/>
          <w:szCs w:val="24"/>
        </w:rPr>
        <w:t>. Available at: https://gs.statcounter.com/platform-market-share/desktop-mobile-tablet (Accessed: 1 June 2020).</w:t>
      </w:r>
    </w:p>
    <w:p w14:paraId="11696B51"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hn, E. M. (2016) </w:t>
      </w:r>
      <w:r w:rsidRPr="0098642A">
        <w:rPr>
          <w:rFonts w:ascii="Times New Roman" w:hAnsi="Times New Roman" w:cs="Times New Roman"/>
          <w:i/>
          <w:iCs/>
          <w:noProof/>
          <w:sz w:val="24"/>
          <w:szCs w:val="24"/>
        </w:rPr>
        <w:t>Express In Action. Writing, building, and testing Node.js applications</w:t>
      </w:r>
      <w:r w:rsidRPr="0098642A">
        <w:rPr>
          <w:rFonts w:ascii="Times New Roman" w:hAnsi="Times New Roman" w:cs="Times New Roman"/>
          <w:noProof/>
          <w:sz w:val="24"/>
          <w:szCs w:val="24"/>
        </w:rPr>
        <w:t>. New York: Manning Publications Co.</w:t>
      </w:r>
    </w:p>
    <w:p w14:paraId="1446B40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ndiwidjojo, W.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Ernawati, L. (2016) ‘Pengukuran Tingkat Ketergunaan (Usability) Sistem Informasi Keuangan Studi Kasus: Duta Wacana Internal Transaction (Duwit)’, </w:t>
      </w:r>
      <w:r w:rsidRPr="0098642A">
        <w:rPr>
          <w:rFonts w:ascii="Times New Roman" w:hAnsi="Times New Roman" w:cs="Times New Roman"/>
          <w:i/>
          <w:iCs/>
          <w:noProof/>
          <w:sz w:val="24"/>
          <w:szCs w:val="24"/>
        </w:rPr>
        <w:t>JUISI</w:t>
      </w:r>
      <w:r w:rsidRPr="0098642A">
        <w:rPr>
          <w:rFonts w:ascii="Times New Roman" w:hAnsi="Times New Roman" w:cs="Times New Roman"/>
          <w:noProof/>
          <w:sz w:val="24"/>
          <w:szCs w:val="24"/>
        </w:rPr>
        <w:t>, 2(1).</w:t>
      </w:r>
    </w:p>
    <w:p w14:paraId="777553D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com (2020) </w:t>
      </w:r>
      <w:r w:rsidRPr="0098642A">
        <w:rPr>
          <w:rFonts w:ascii="Times New Roman" w:hAnsi="Times New Roman" w:cs="Times New Roman"/>
          <w:i/>
          <w:iCs/>
          <w:noProof/>
          <w:sz w:val="24"/>
          <w:szCs w:val="24"/>
        </w:rPr>
        <w:t>What is Heroku?</w:t>
      </w:r>
      <w:r w:rsidRPr="0098642A">
        <w:rPr>
          <w:rFonts w:ascii="Times New Roman" w:hAnsi="Times New Roman" w:cs="Times New Roman"/>
          <w:noProof/>
          <w:sz w:val="24"/>
          <w:szCs w:val="24"/>
        </w:rPr>
        <w:t xml:space="preserve"> Available at: https://www.heroku.com/about (Accessed: 1 June 2020).</w:t>
      </w:r>
    </w:p>
    <w:p w14:paraId="6B1D92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 (2020) </w:t>
      </w:r>
      <w:r w:rsidRPr="0098642A">
        <w:rPr>
          <w:rFonts w:ascii="Times New Roman" w:hAnsi="Times New Roman" w:cs="Times New Roman"/>
          <w:i/>
          <w:iCs/>
          <w:noProof/>
          <w:sz w:val="24"/>
          <w:szCs w:val="24"/>
        </w:rPr>
        <w:t>Heroku Dynos</w:t>
      </w:r>
      <w:r w:rsidRPr="0098642A">
        <w:rPr>
          <w:rFonts w:ascii="Times New Roman" w:hAnsi="Times New Roman" w:cs="Times New Roman"/>
          <w:noProof/>
          <w:sz w:val="24"/>
          <w:szCs w:val="24"/>
        </w:rPr>
        <w:t>. Available at: https://www.heroku.com/dynos (Accessed: 1 June 2020).</w:t>
      </w:r>
    </w:p>
    <w:p w14:paraId="689C6C0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ume, D. A. (2017) </w:t>
      </w:r>
      <w:r w:rsidRPr="0098642A">
        <w:rPr>
          <w:rFonts w:ascii="Times New Roman" w:hAnsi="Times New Roman" w:cs="Times New Roman"/>
          <w:i/>
          <w:iCs/>
          <w:noProof/>
          <w:sz w:val="24"/>
          <w:szCs w:val="24"/>
        </w:rPr>
        <w:t>Progressive Web Apps</w:t>
      </w:r>
      <w:r w:rsidRPr="0098642A">
        <w:rPr>
          <w:rFonts w:ascii="Times New Roman" w:hAnsi="Times New Roman" w:cs="Times New Roman"/>
          <w:noProof/>
          <w:sz w:val="24"/>
          <w:szCs w:val="24"/>
        </w:rPr>
        <w:t>. New York: Manning Publications.</w:t>
      </w:r>
    </w:p>
    <w:p w14:paraId="53E9B92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98642A">
        <w:rPr>
          <w:rFonts w:ascii="Times New Roman" w:hAnsi="Times New Roman" w:cs="Times New Roman"/>
          <w:i/>
          <w:iCs/>
          <w:noProof/>
          <w:sz w:val="24"/>
          <w:szCs w:val="24"/>
        </w:rPr>
        <w:t>Jurnal Informatika: Jurnal Pengembangan IT (JPIT)</w:t>
      </w:r>
      <w:r w:rsidRPr="0098642A">
        <w:rPr>
          <w:rFonts w:ascii="Times New Roman" w:hAnsi="Times New Roman" w:cs="Times New Roman"/>
          <w:noProof/>
          <w:sz w:val="24"/>
          <w:szCs w:val="24"/>
        </w:rPr>
        <w:t>, 3(2).</w:t>
      </w:r>
    </w:p>
    <w:p w14:paraId="4870571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arpagam, D. V.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7) ‘Performance Enhancement of Webpage Using Progressive Web App Features’, </w:t>
      </w:r>
      <w:r w:rsidRPr="0098642A">
        <w:rPr>
          <w:rFonts w:ascii="Times New Roman" w:hAnsi="Times New Roman" w:cs="Times New Roman"/>
          <w:i/>
          <w:iCs/>
          <w:noProof/>
          <w:sz w:val="24"/>
          <w:szCs w:val="24"/>
        </w:rPr>
        <w:t>International Journal of Innovative Research in Advanced Engineering (IJIRAE)</w:t>
      </w:r>
      <w:r w:rsidRPr="0098642A">
        <w:rPr>
          <w:rFonts w:ascii="Times New Roman" w:hAnsi="Times New Roman" w:cs="Times New Roman"/>
          <w:noProof/>
          <w:sz w:val="24"/>
          <w:szCs w:val="24"/>
        </w:rPr>
        <w:t>, 4(3).</w:t>
      </w:r>
    </w:p>
    <w:p w14:paraId="18C921D6"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rishna, T. S. R.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1) ‘Survey on Extreme Programming in Software Engineering’, in </w:t>
      </w:r>
      <w:r w:rsidRPr="0098642A">
        <w:rPr>
          <w:rFonts w:ascii="Times New Roman" w:hAnsi="Times New Roman" w:cs="Times New Roman"/>
          <w:i/>
          <w:iCs/>
          <w:noProof/>
          <w:sz w:val="24"/>
          <w:szCs w:val="24"/>
        </w:rPr>
        <w:t>International Journal of Computer Trends and Technology</w:t>
      </w:r>
      <w:r w:rsidRPr="0098642A">
        <w:rPr>
          <w:rFonts w:ascii="Times New Roman" w:hAnsi="Times New Roman" w:cs="Times New Roman"/>
          <w:noProof/>
          <w:sz w:val="24"/>
          <w:szCs w:val="24"/>
        </w:rPr>
        <w:t>.</w:t>
      </w:r>
    </w:p>
    <w:p w14:paraId="7723CF7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Maryuliana</w:t>
      </w:r>
      <w:r w:rsidRPr="0098642A">
        <w:rPr>
          <w:rFonts w:ascii="Times New Roman" w:hAnsi="Times New Roman" w:cs="Times New Roman"/>
          <w:noProof/>
          <w:sz w:val="24"/>
          <w:szCs w:val="24"/>
        </w:rPr>
        <w:t>.</w:t>
      </w:r>
      <w:r>
        <w:rPr>
          <w:rFonts w:ascii="Times New Roman" w:hAnsi="Times New Roman" w:cs="Times New Roman"/>
          <w:noProof/>
          <w:sz w:val="24"/>
          <w:szCs w:val="24"/>
        </w:rPr>
        <w:t xml:space="preserve"> dkk.</w:t>
      </w:r>
      <w:r w:rsidRPr="0098642A">
        <w:rPr>
          <w:rFonts w:ascii="Times New Roman" w:hAnsi="Times New Roman" w:cs="Times New Roman"/>
          <w:noProof/>
          <w:sz w:val="24"/>
          <w:szCs w:val="24"/>
        </w:rPr>
        <w:t xml:space="preserve"> (2016) ‘Sistem Informasi Angket Pengukuran Skala Kebutuhan Materi Pembelajaran Tambahan Sebagai Pendukung Pengambilan Keputusan </w:t>
      </w:r>
      <w:r w:rsidRPr="0098642A">
        <w:rPr>
          <w:rFonts w:ascii="Times New Roman" w:hAnsi="Times New Roman" w:cs="Times New Roman"/>
          <w:noProof/>
          <w:sz w:val="24"/>
          <w:szCs w:val="24"/>
        </w:rPr>
        <w:lastRenderedPageBreak/>
        <w:t xml:space="preserve">Di Sekolah Menengah Atas Menggunakan Skala Likert’, </w:t>
      </w:r>
      <w:r w:rsidRPr="0098642A">
        <w:rPr>
          <w:rFonts w:ascii="Times New Roman" w:hAnsi="Times New Roman" w:cs="Times New Roman"/>
          <w:i/>
          <w:iCs/>
          <w:noProof/>
          <w:sz w:val="24"/>
          <w:szCs w:val="24"/>
        </w:rPr>
        <w:t>Jurnal Transistor Elektro dan Informatika (TRANSISTOR EI)</w:t>
      </w:r>
      <w:r w:rsidRPr="0098642A">
        <w:rPr>
          <w:rFonts w:ascii="Times New Roman" w:hAnsi="Times New Roman" w:cs="Times New Roman"/>
          <w:noProof/>
          <w:sz w:val="24"/>
          <w:szCs w:val="24"/>
        </w:rPr>
        <w:t>, 1(2).</w:t>
      </w:r>
    </w:p>
    <w:p w14:paraId="33DB792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ehta, C.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8) </w:t>
      </w:r>
      <w:r w:rsidRPr="0098642A">
        <w:rPr>
          <w:rFonts w:ascii="Times New Roman" w:hAnsi="Times New Roman" w:cs="Times New Roman"/>
          <w:i/>
          <w:iCs/>
          <w:noProof/>
          <w:sz w:val="24"/>
          <w:szCs w:val="24"/>
        </w:rPr>
        <w:t>MySQL 8 Administrator’s Guide</w:t>
      </w:r>
      <w:r w:rsidRPr="0098642A">
        <w:rPr>
          <w:rFonts w:ascii="Times New Roman" w:hAnsi="Times New Roman" w:cs="Times New Roman"/>
          <w:noProof/>
          <w:sz w:val="24"/>
          <w:szCs w:val="24"/>
        </w:rPr>
        <w:t>. Birmingham: Packt.</w:t>
      </w:r>
    </w:p>
    <w:p w14:paraId="05C2999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oran, K. (2019) </w:t>
      </w:r>
      <w:r w:rsidRPr="0098642A">
        <w:rPr>
          <w:rFonts w:ascii="Times New Roman" w:hAnsi="Times New Roman" w:cs="Times New Roman"/>
          <w:i/>
          <w:iCs/>
          <w:noProof/>
          <w:sz w:val="24"/>
          <w:szCs w:val="24"/>
        </w:rPr>
        <w:t>Usability Testing 101</w:t>
      </w:r>
      <w:r w:rsidRPr="0098642A">
        <w:rPr>
          <w:rFonts w:ascii="Times New Roman" w:hAnsi="Times New Roman" w:cs="Times New Roman"/>
          <w:noProof/>
          <w:sz w:val="24"/>
          <w:szCs w:val="24"/>
        </w:rPr>
        <w:t>. Available at: https://www.nngroup.com/articles/usability-testing-101/ (Accessed: 1 June 2020).</w:t>
      </w:r>
    </w:p>
    <w:p w14:paraId="158A1A7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adia, R., </w:t>
      </w:r>
      <w:r>
        <w:rPr>
          <w:rFonts w:ascii="Times New Roman" w:hAnsi="Times New Roman" w:cs="Times New Roman"/>
          <w:noProof/>
          <w:sz w:val="24"/>
          <w:szCs w:val="24"/>
        </w:rPr>
        <w:t>dkk</w:t>
      </w:r>
      <w:r w:rsidRPr="0098642A">
        <w:rPr>
          <w:rFonts w:ascii="Times New Roman" w:hAnsi="Times New Roman" w:cs="Times New Roman"/>
          <w:noProof/>
          <w:sz w:val="24"/>
          <w:szCs w:val="24"/>
        </w:rPr>
        <w:t xml:space="preserve">. (2018) ‘Rancang Bangun Aplikasi CallTenant dengan Penyimpanan Basis Data untuk Form Dinamis Menggunakan Framework Laravel’, </w:t>
      </w:r>
      <w:r w:rsidRPr="0098642A">
        <w:rPr>
          <w:rFonts w:ascii="Times New Roman" w:hAnsi="Times New Roman" w:cs="Times New Roman"/>
          <w:i/>
          <w:iCs/>
          <w:noProof/>
          <w:sz w:val="24"/>
          <w:szCs w:val="24"/>
        </w:rPr>
        <w:t>JURNAL TEKIK</w:t>
      </w:r>
      <w:r w:rsidRPr="0098642A">
        <w:rPr>
          <w:rFonts w:ascii="Times New Roman" w:hAnsi="Times New Roman" w:cs="Times New Roman"/>
          <w:noProof/>
          <w:sz w:val="24"/>
          <w:szCs w:val="24"/>
        </w:rPr>
        <w:t>, 7(1).</w:t>
      </w:r>
    </w:p>
    <w:p w14:paraId="6E25B89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3) </w:t>
      </w:r>
      <w:r w:rsidRPr="0098642A">
        <w:rPr>
          <w:rFonts w:ascii="Times New Roman" w:hAnsi="Times New Roman" w:cs="Times New Roman"/>
          <w:i/>
          <w:iCs/>
          <w:noProof/>
          <w:sz w:val="24"/>
          <w:szCs w:val="24"/>
        </w:rPr>
        <w:t>Usability Engineering</w:t>
      </w:r>
      <w:r w:rsidRPr="0098642A">
        <w:rPr>
          <w:rFonts w:ascii="Times New Roman" w:hAnsi="Times New Roman" w:cs="Times New Roman"/>
          <w:noProof/>
          <w:sz w:val="24"/>
          <w:szCs w:val="24"/>
        </w:rPr>
        <w:t>. Morgan Kaufmann.</w:t>
      </w:r>
    </w:p>
    <w:p w14:paraId="3828757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4) </w:t>
      </w:r>
      <w:r w:rsidRPr="0098642A">
        <w:rPr>
          <w:rFonts w:ascii="Times New Roman" w:hAnsi="Times New Roman" w:cs="Times New Roman"/>
          <w:i/>
          <w:iCs/>
          <w:noProof/>
          <w:sz w:val="24"/>
          <w:szCs w:val="24"/>
        </w:rPr>
        <w:t>10 Heuristics for User Interface Design: Article by Jakob Nielsen</w:t>
      </w:r>
      <w:r w:rsidRPr="0098642A">
        <w:rPr>
          <w:rFonts w:ascii="Times New Roman" w:hAnsi="Times New Roman" w:cs="Times New Roman"/>
          <w:noProof/>
          <w:sz w:val="24"/>
          <w:szCs w:val="24"/>
        </w:rPr>
        <w:t>. Available at: https://www.nngroup.com/articles/ten-usability-heuristics/ (Accessed: 2 June 2020).</w:t>
      </w:r>
    </w:p>
    <w:p w14:paraId="0330326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epanovici, A. (2009) ‘Marketing Research about Attitudes, Difficulties and Interest of Academic Community about Institutional Repository’, </w:t>
      </w:r>
      <w:r w:rsidRPr="0098642A">
        <w:rPr>
          <w:rFonts w:ascii="Times New Roman" w:hAnsi="Times New Roman" w:cs="Times New Roman"/>
          <w:i/>
          <w:iCs/>
          <w:noProof/>
          <w:sz w:val="24"/>
          <w:szCs w:val="24"/>
        </w:rPr>
        <w:t>Proceedings of the 3rd International Conference in Management, Marketing and Finances</w:t>
      </w:r>
      <w:r w:rsidRPr="0098642A">
        <w:rPr>
          <w:rFonts w:ascii="Times New Roman" w:hAnsi="Times New Roman" w:cs="Times New Roman"/>
          <w:noProof/>
          <w:sz w:val="24"/>
          <w:szCs w:val="24"/>
        </w:rPr>
        <w:t>, MMF’09, pp. 88–95.</w:t>
      </w:r>
    </w:p>
    <w:p w14:paraId="6B0B364B"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opianto, M. (2016) ‘Pemahaman Penggunaan Unified Modelling Language’, </w:t>
      </w:r>
      <w:r w:rsidRPr="0098642A">
        <w:rPr>
          <w:rFonts w:ascii="Times New Roman" w:hAnsi="Times New Roman" w:cs="Times New Roman"/>
          <w:i/>
          <w:iCs/>
          <w:noProof/>
          <w:sz w:val="24"/>
          <w:szCs w:val="24"/>
        </w:rPr>
        <w:t>JT-IBSI</w:t>
      </w:r>
      <w:r w:rsidRPr="0098642A">
        <w:rPr>
          <w:rFonts w:ascii="Times New Roman" w:hAnsi="Times New Roman" w:cs="Times New Roman"/>
          <w:noProof/>
          <w:sz w:val="24"/>
          <w:szCs w:val="24"/>
        </w:rPr>
        <w:t>, 01(01).</w:t>
      </w:r>
    </w:p>
    <w:p w14:paraId="282ECC04"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antoni, M. (2018) </w:t>
      </w:r>
      <w:r w:rsidRPr="0098642A">
        <w:rPr>
          <w:rFonts w:ascii="Times New Roman" w:hAnsi="Times New Roman" w:cs="Times New Roman"/>
          <w:i/>
          <w:iCs/>
          <w:noProof/>
          <w:sz w:val="24"/>
          <w:szCs w:val="24"/>
        </w:rPr>
        <w:t>Progressive Web Apps browser support &amp; compatibility</w:t>
      </w:r>
      <w:r w:rsidRPr="0098642A">
        <w:rPr>
          <w:rFonts w:ascii="Times New Roman" w:hAnsi="Times New Roman" w:cs="Times New Roman"/>
          <w:noProof/>
          <w:sz w:val="24"/>
          <w:szCs w:val="24"/>
        </w:rPr>
        <w:t>. Available at: https://www.goodbarber.com/blog/progressive-web-apps-browser-support-compatibility-a883/ (Accessed: 20 January 2019).</w:t>
      </w:r>
    </w:p>
    <w:p w14:paraId="26558E1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ingh, H. and Bhatt, M. (2016) </w:t>
      </w:r>
      <w:r w:rsidRPr="0098642A">
        <w:rPr>
          <w:rFonts w:ascii="Times New Roman" w:hAnsi="Times New Roman" w:cs="Times New Roman"/>
          <w:i/>
          <w:iCs/>
          <w:noProof/>
          <w:sz w:val="24"/>
          <w:szCs w:val="24"/>
        </w:rPr>
        <w:t>Learning Web Development with React and Bootstrap</w:t>
      </w:r>
      <w:r w:rsidRPr="0098642A">
        <w:rPr>
          <w:rFonts w:ascii="Times New Roman" w:hAnsi="Times New Roman" w:cs="Times New Roman"/>
          <w:noProof/>
          <w:sz w:val="24"/>
          <w:szCs w:val="24"/>
        </w:rPr>
        <w:t>. Birmingham: Packt Publishing Ltd.</w:t>
      </w:r>
    </w:p>
    <w:p w14:paraId="3B3903F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Spillner, A.,</w:t>
      </w:r>
      <w:r>
        <w:rPr>
          <w:rFonts w:ascii="Times New Roman" w:hAnsi="Times New Roman" w:cs="Times New Roman"/>
          <w:noProof/>
          <w:sz w:val="24"/>
          <w:szCs w:val="24"/>
        </w:rPr>
        <w:t xml:space="preserve"> </w:t>
      </w:r>
      <w:r w:rsidRPr="0098642A">
        <w:rPr>
          <w:rFonts w:ascii="Times New Roman" w:hAnsi="Times New Roman" w:cs="Times New Roman"/>
          <w:i/>
          <w:noProof/>
          <w:sz w:val="24"/>
          <w:szCs w:val="24"/>
        </w:rPr>
        <w:t>et al</w:t>
      </w:r>
      <w:r>
        <w:rPr>
          <w:rFonts w:ascii="Times New Roman" w:hAnsi="Times New Roman" w:cs="Times New Roman"/>
          <w:i/>
          <w:noProof/>
          <w:sz w:val="24"/>
          <w:szCs w:val="24"/>
        </w:rPr>
        <w:t>.</w:t>
      </w:r>
      <w:r w:rsidRPr="0098642A">
        <w:rPr>
          <w:rFonts w:ascii="Times New Roman" w:hAnsi="Times New Roman" w:cs="Times New Roman"/>
          <w:noProof/>
          <w:sz w:val="24"/>
          <w:szCs w:val="24"/>
        </w:rPr>
        <w:t xml:space="preserve"> (2014) </w:t>
      </w:r>
      <w:r w:rsidRPr="0098642A">
        <w:rPr>
          <w:rFonts w:ascii="Times New Roman" w:hAnsi="Times New Roman" w:cs="Times New Roman"/>
          <w:i/>
          <w:iCs/>
          <w:noProof/>
          <w:sz w:val="24"/>
          <w:szCs w:val="24"/>
        </w:rPr>
        <w:t>Software Testing Foundations</w:t>
      </w:r>
      <w:r>
        <w:rPr>
          <w:rFonts w:ascii="Times New Roman" w:hAnsi="Times New Roman" w:cs="Times New Roman"/>
          <w:noProof/>
          <w:sz w:val="24"/>
          <w:szCs w:val="24"/>
        </w:rPr>
        <w:t>.</w:t>
      </w:r>
      <w:r w:rsidRPr="0098642A">
        <w:rPr>
          <w:rFonts w:ascii="Times New Roman" w:hAnsi="Times New Roman" w:cs="Times New Roman"/>
          <w:noProof/>
          <w:sz w:val="24"/>
          <w:szCs w:val="24"/>
        </w:rPr>
        <w:t xml:space="preserve"> Santa Barbara: Rocky Nook Inc.</w:t>
      </w:r>
    </w:p>
    <w:p w14:paraId="155ACF8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rPr>
      </w:pPr>
      <w:r w:rsidRPr="0098642A">
        <w:rPr>
          <w:rFonts w:ascii="Times New Roman" w:hAnsi="Times New Roman" w:cs="Times New Roman"/>
          <w:noProof/>
          <w:sz w:val="24"/>
          <w:szCs w:val="24"/>
        </w:rPr>
        <w:t xml:space="preserve">Sutedjo, M. (2014) ‘Pengelolaan Repositori Perguruan Tinggi dan Pengembangan Repositori Karya Seni’, </w:t>
      </w:r>
      <w:r w:rsidRPr="0098642A">
        <w:rPr>
          <w:rFonts w:ascii="Times New Roman" w:hAnsi="Times New Roman" w:cs="Times New Roman"/>
          <w:i/>
          <w:iCs/>
          <w:noProof/>
          <w:sz w:val="24"/>
          <w:szCs w:val="24"/>
        </w:rPr>
        <w:t>Makalah Seminar Nasional ”Digital Local Content: Strategi Membangun Repository Karya Seni”, GKU FSR ISI Yogyakarta</w:t>
      </w:r>
      <w:r w:rsidRPr="0098642A">
        <w:rPr>
          <w:rFonts w:ascii="Times New Roman" w:hAnsi="Times New Roman" w:cs="Times New Roman"/>
          <w:noProof/>
          <w:sz w:val="24"/>
          <w:szCs w:val="24"/>
        </w:rPr>
        <w:t>.</w:t>
      </w:r>
    </w:p>
    <w:p w14:paraId="57D79CD2" w14:textId="77777777"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Judul1"/>
        <w:spacing w:line="960" w:lineRule="auto"/>
        <w:jc w:val="center"/>
        <w:rPr>
          <w:rFonts w:eastAsia="Times New Roman" w:cs="Times New Roman"/>
          <w:b/>
          <w:szCs w:val="24"/>
        </w:rPr>
      </w:pPr>
      <w:bookmarkStart w:id="185" w:name="_Toc52929917"/>
      <w:commentRangeStart w:id="186"/>
      <w:r>
        <w:rPr>
          <w:rFonts w:eastAsia="Times New Roman" w:cs="Times New Roman"/>
          <w:b/>
          <w:szCs w:val="24"/>
        </w:rPr>
        <w:lastRenderedPageBreak/>
        <w:t>LAMPIRAN</w:t>
      </w:r>
      <w:bookmarkEnd w:id="185"/>
      <w:commentRangeEnd w:id="186"/>
      <w:r w:rsidR="00555C6A">
        <w:rPr>
          <w:rStyle w:val="ReferensiKomentar"/>
          <w:rFonts w:ascii="Arial" w:eastAsia="Arial" w:hAnsi="Arial" w:cs="Arial"/>
          <w:color w:val="auto"/>
        </w:rPr>
        <w:commentReference w:id="186"/>
      </w:r>
    </w:p>
    <w:p w14:paraId="196282F0" w14:textId="77777777" w:rsidR="001178BB" w:rsidRPr="00150330" w:rsidRDefault="00150330" w:rsidP="00150330">
      <w:pPr>
        <w:pStyle w:val="Keterangan"/>
        <w:rPr>
          <w:rFonts w:eastAsia="Times New Roman" w:cs="Times New Roman"/>
          <w:b/>
          <w:szCs w:val="24"/>
        </w:rPr>
      </w:pPr>
      <w:bookmarkStart w:id="187"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0D480A">
        <w:rPr>
          <w:b/>
          <w:noProof/>
        </w:rPr>
        <w:t>1</w:t>
      </w:r>
      <w:r w:rsidRPr="00150330">
        <w:rPr>
          <w:b/>
        </w:rPr>
        <w:fldChar w:fldCharType="end"/>
      </w:r>
      <w:r w:rsidR="00113DB4" w:rsidRPr="00150330">
        <w:rPr>
          <w:rFonts w:eastAsia="Times New Roman" w:cs="Times New Roman"/>
          <w:b/>
          <w:szCs w:val="24"/>
        </w:rPr>
        <w:t xml:space="preserve"> Ringkasan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187"/>
      <w:r w:rsidR="001178BB" w:rsidRPr="00150330">
        <w:rPr>
          <w:rFonts w:eastAsia="Times New Roman" w:cs="Times New Roman"/>
          <w:b/>
          <w:szCs w:val="24"/>
        </w:rPr>
        <w:t xml:space="preserve"> </w:t>
      </w:r>
    </w:p>
    <w:p w14:paraId="7345F418"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Default="005E3059" w:rsidP="005E3059">
      <w:pPr>
        <w:pStyle w:val="Keterangan"/>
        <w:rPr>
          <w:rFonts w:eastAsia="Times New Roman" w:cs="Times New Roman"/>
          <w:b/>
          <w:szCs w:val="24"/>
        </w:rPr>
      </w:pPr>
      <w:bookmarkStart w:id="188" w:name="_Toc35650952"/>
      <w:r w:rsidRPr="005E3059">
        <w:rPr>
          <w:b/>
        </w:rPr>
        <w:lastRenderedPageBreak/>
        <w:t xml:space="preserve">Lampiran </w:t>
      </w:r>
      <w:r w:rsidRPr="005E3059">
        <w:rPr>
          <w:b/>
        </w:rPr>
        <w:fldChar w:fldCharType="begin"/>
      </w:r>
      <w:r w:rsidRPr="005E3059">
        <w:rPr>
          <w:b/>
        </w:rPr>
        <w:instrText xml:space="preserve"> SEQ Lampiran \* ARABIC </w:instrText>
      </w:r>
      <w:r w:rsidRPr="005E3059">
        <w:rPr>
          <w:b/>
        </w:rPr>
        <w:fldChar w:fldCharType="separate"/>
      </w:r>
      <w:r w:rsidR="000D480A">
        <w:rPr>
          <w:b/>
          <w:noProof/>
        </w:rPr>
        <w:t>2</w:t>
      </w:r>
      <w:r w:rsidRPr="005E3059">
        <w:rPr>
          <w:b/>
        </w:rPr>
        <w:fldChar w:fldCharType="end"/>
      </w:r>
      <w:r>
        <w:t xml:space="preserve"> </w:t>
      </w:r>
      <w:r>
        <w:rPr>
          <w:rFonts w:eastAsia="Times New Roman" w:cs="Times New Roman"/>
          <w:b/>
          <w:szCs w:val="24"/>
        </w:rPr>
        <w:t>Kode Web Aplikasi</w:t>
      </w:r>
      <w:bookmarkEnd w:id="188"/>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KisiTabel"/>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React, { Component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axios from 'axios'</w:t>
            </w:r>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scrollToTop } from '../helpers/autoScroll'</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ProgressBar,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Redirect } from 'react-router-dom'</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connect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initialState = {</w:t>
            </w:r>
          </w:p>
          <w:p w14:paraId="6FC36B27" w14:textId="77777777" w:rsidR="00762E61" w:rsidRDefault="001F3D57" w:rsidP="00762E61">
            <w:pPr>
              <w:spacing w:line="240" w:lineRule="auto"/>
              <w:ind w:firstLine="240"/>
            </w:pPr>
            <w:r w:rsidRPr="005537B3">
              <w:rPr>
                <w:rFonts w:ascii="Courier New" w:hAnsi="Courier New" w:cs="Courier New"/>
                <w:sz w:val="20"/>
                <w:szCs w:val="20"/>
              </w:rPr>
              <w:t>showLoading:false,</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pm: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rePass</w:t>
            </w:r>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file:null,</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this.initialState</w:t>
            </w:r>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gt;{</w:t>
            </w:r>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e.preventDefaul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this.setState({</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showLoading:true,</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let {name, npm, pass, email}= this.state</w:t>
            </w:r>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name:name,</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email,</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pm:npm,</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ord:pass</w:t>
            </w:r>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axios({</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then(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this.setState({</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this.state.progress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howLoading:false</w:t>
            </w:r>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crollToTop()</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catch(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showLoading:false</w:t>
            </w:r>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lastRenderedPageBreak/>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err.response)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message: err.response.data.message,</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err.response.data.status,</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lse{</w:t>
            </w:r>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message: 'Network error, Cek Koneksi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Keterangan"/>
        <w:spacing w:after="0"/>
        <w:rPr>
          <w:rFonts w:eastAsia="Times New Roman" w:cs="Times New Roman"/>
          <w:i/>
          <w:szCs w:val="24"/>
        </w:rPr>
      </w:pPr>
      <w:r w:rsidRPr="0000567D">
        <w:rPr>
          <w:rFonts w:eastAsia="Times New Roman" w:cs="Times New Roman"/>
          <w:i/>
          <w:szCs w:val="24"/>
        </w:rPr>
        <w:t>Login</w:t>
      </w:r>
    </w:p>
    <w:tbl>
      <w:tblPr>
        <w:tblStyle w:val="KisiTabel"/>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React, { PureComponent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UserMenu from '../components/UserMenu'</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AdminMenu from '../components/AdminMenu'</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Link, Redirect } from 'react-router-dom'</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setToken, delToken} from '../reducers/authReducer'</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connect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Modal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FaRegCheckCircl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axios from 'axios'</w:t>
            </w:r>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w:t>
            </w:r>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crollToTop</w:t>
            </w:r>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autoScroll'</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MediaQuery from 'react-responsive'</w:t>
            </w:r>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export class Nav extends PureComponent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npm: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gin: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ading:false,</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justLoggedIn:false, //ketika pertama kali login, agar refresh tidak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handleInput = (e) =&gt;{</w:t>
            </w:r>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target.id] : e.target.value</w:t>
            </w:r>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ubmitLogin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e.preventDefaul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this.setState({</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true</w:t>
            </w:r>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axios({</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lastRenderedPageBreak/>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npm: this.state.npm,</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this.state.pass</w:t>
            </w:r>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en(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let loginInfo = res.data.data</w:t>
            </w:r>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loginInfo)</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loginInfo.isLogged){ //response didapat</w:t>
            </w:r>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props.login(loginInfo)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this.setState({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res.data.status,</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justLoggedIn:true,</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gin:true,</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crollToTop()</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etTimeout(()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gin:false</w:t>
            </w:r>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lse{</w:t>
            </w:r>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catch((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err.response){</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ssage:err.response.data.message,</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err.response.data.status,</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ading:false,</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else{</w:t>
            </w:r>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gt;{</w:t>
            </w:r>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is.props.logou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handleClos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gin:false</w:t>
            </w:r>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r w:rsidRPr="00092F5E">
        <w:rPr>
          <w:rFonts w:ascii="Times New Roman" w:eastAsia="Times New Roman" w:hAnsi="Times New Roman" w:cs="Times New Roman"/>
          <w:sz w:val="24"/>
          <w:szCs w:val="24"/>
        </w:rPr>
        <w:t>Unggah</w:t>
      </w:r>
    </w:p>
    <w:tbl>
      <w:tblPr>
        <w:tblStyle w:val="KisiTabel"/>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React, { Component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connect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lastRenderedPageBreak/>
              <w:t>import { Redirect, Link } from 'react-router-dom'</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axios from 'axios'</w:t>
            </w:r>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Spinner,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initialState={</w:t>
            </w:r>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kripsi:{},</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sLoaded:false,</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howLoading:false,</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Aler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Aler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Aler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k:'',</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kAler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ile:null,</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this.initialState</w:t>
            </w:r>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gt;{</w:t>
            </w:r>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preventDefaul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howLoading:true</w:t>
            </w:r>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abstrak, abstract, category, keywords} = this.state</w:t>
            </w:r>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this.state</w:t>
            </w:r>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formData = new FormData()</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abstrak', abstrak)</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xios({</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formData,</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eaders:{</w:t>
            </w:r>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Content-Type':'multipar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this.props.token</w:t>
            </w:r>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then((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refs.uploadForm.rese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ssage:res.data.message,</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res.data.status,</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howLoading:false</w:t>
            </w:r>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092F5E">
              <w:rPr>
                <w:rFonts w:ascii="Courier New" w:eastAsia="Times New Roman" w:hAnsi="Courier New" w:cs="Courier New"/>
                <w:sz w:val="20"/>
                <w:szCs w:val="20"/>
              </w:rPr>
              <w:t xml:space="preserve">}).catch((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howLoading:false</w:t>
            </w:r>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rr.response){</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ssage:err.response.data.message,</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err.response.data.status,</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andleInput = (e) =&gt;{</w:t>
            </w:r>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e.target.id==='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target.value=e.target.value.replace(/\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target.id] : e.target.value,</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target.id==='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itleAlert: e.target.value,</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yearAlert: e.target.value,</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abstractAlert: e.target.value,</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k'){</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abstrakAlert: e.target.value,</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Detail Skripsi</w:t>
      </w:r>
    </w:p>
    <w:tbl>
      <w:tblPr>
        <w:tblStyle w:val="KisiTabel"/>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React, { Component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Spinner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axios from 'axios'</w:t>
            </w:r>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connect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FaChevronLeft, FaChevronRight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Document, pdfjs, Page} from 'react-pdf'</w:t>
            </w:r>
          </w:p>
          <w:p w14:paraId="617B522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export class SkripsiDetail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skripsi:[],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isLoaded:false,</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offline:false,</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umPages:null</w:t>
            </w:r>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getData =()=&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this.props.token){</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xios({</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skripsi/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uthorization: this.props.token</w:t>
            </w:r>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this.setStat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skripsi: res.data[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err.response){</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err.response)</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xios({</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skripsi/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this.setStat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skripsi: res.data[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err.response){</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err.response)</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onDocumentLoadSuccess = ({ numPages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 numPages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pageNumber, numPages} = this.state</w:t>
            </w:r>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pageNumber&lt;=numPages){</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pageNumber} = this.state</w:t>
            </w:r>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pageNumber&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componentDidMoun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navigator.onLine){</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getData()</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this.setState({</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offline:false</w:t>
            </w:r>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offline:true,</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r w:rsidRPr="00D9645A">
        <w:rPr>
          <w:rFonts w:ascii="Times New Roman" w:eastAsia="Times New Roman" w:hAnsi="Times New Roman" w:cs="Times New Roman"/>
          <w:sz w:val="24"/>
          <w:szCs w:val="24"/>
        </w:rPr>
        <w:t xml:space="preserve">Profil dan Edit </w:t>
      </w:r>
      <w:r w:rsidRPr="0094554A">
        <w:rPr>
          <w:rFonts w:ascii="Times New Roman" w:eastAsia="Times New Roman" w:hAnsi="Times New Roman" w:cs="Times New Roman"/>
          <w:i/>
          <w:sz w:val="24"/>
          <w:szCs w:val="24"/>
        </w:rPr>
        <w:t>Password</w:t>
      </w:r>
    </w:p>
    <w:tbl>
      <w:tblPr>
        <w:tblStyle w:val="KisiTabel"/>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React, { Component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Spinner,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connect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axios from 'axios'</w:t>
            </w:r>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moment'</w:t>
            </w:r>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export class ProfileInfo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isLoaded:false,</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showLoading:false,</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offline:false,</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newPass:'',</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r w:rsidRPr="00D9645A">
              <w:rPr>
                <w:rFonts w:ascii="Courier New" w:eastAsia="Times New Roman" w:hAnsi="Courier New" w:cs="Courier New"/>
                <w:sz w:val="20"/>
                <w:szCs w:val="20"/>
              </w:rPr>
              <w:t>oldPass:'',</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r w:rsidRPr="00B30F05">
              <w:rPr>
                <w:rFonts w:ascii="Courier New" w:eastAsia="Times New Roman" w:hAnsi="Courier New" w:cs="Courier New"/>
                <w:sz w:val="20"/>
                <w:szCs w:val="20"/>
              </w:rPr>
              <w:t>confirmPass:'',</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status:nu</w:t>
            </w:r>
            <w:r w:rsidR="00B30F05">
              <w:rPr>
                <w:rFonts w:ascii="Courier New" w:eastAsia="Times New Roman" w:hAnsi="Courier New" w:cs="Courier New"/>
                <w:sz w:val="20"/>
                <w:szCs w:val="20"/>
              </w:rPr>
              <w:t>ll</w:t>
            </w:r>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getProfile= ()=&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axios({</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Authorization: this.props.token</w:t>
            </w:r>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then(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this.setStat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 res.data,</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isLoaded: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catch(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err.response)</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componentDidMoun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navigator.onLine){</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this.getProfile()</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this.setState({</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offline:false</w:t>
            </w:r>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else{</w:t>
            </w:r>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this.setState({</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offline:true,</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Status Skripsi</w:t>
      </w:r>
    </w:p>
    <w:tbl>
      <w:tblPr>
        <w:tblStyle w:val="KisiTabel"/>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React, { Component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connect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axios from 'axios'</w:t>
            </w:r>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bootstrap'</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import { FaCheck, FaFilePdf, FaTimes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Link } from 'react-router-dom'</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moment'</w:t>
            </w:r>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export class SkripsiStatus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skripsi:{},</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isLoaded:false,</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Offline:false</w:t>
            </w:r>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getSkripsi=()=&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axios({</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skripsi/`,</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Authorization: this.props.token</w:t>
            </w:r>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then(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this.setStat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skripsi: res.data,</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isLoaded: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catch(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err.response){</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err.response)</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componentDidMoun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navigator.onLine){</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this.getSkripsi()</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this.setState({</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offline:false</w:t>
            </w:r>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else{</w:t>
            </w:r>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this.setState({</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offline:true,</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r w:rsidRPr="00431B91">
        <w:rPr>
          <w:rFonts w:ascii="Times New Roman" w:eastAsia="Times New Roman" w:hAnsi="Times New Roman" w:cs="Times New Roman"/>
          <w:sz w:val="24"/>
          <w:szCs w:val="24"/>
        </w:rPr>
        <w:t>Kontak Admin</w:t>
      </w:r>
    </w:p>
    <w:tbl>
      <w:tblPr>
        <w:tblStyle w:val="KisiTabel"/>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React, { Component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Redirect } from 'react-router-dom'</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Spinner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connect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axios from 'axios'</w:t>
            </w:r>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Forum from '../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class UserForum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Loaded:false,</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sLoading:false,</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offline:false,</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andleText = e =&gt;{</w:t>
            </w:r>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e.target.id] : e.target.value.trim()</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this.state</w:t>
            </w:r>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preventDefaul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true</w:t>
            </w:r>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xios({</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Authorization:this.props.token</w:t>
            </w:r>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false,</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getForum()</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refs.messages.rese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atch(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err.response)</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if(err.response){</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ssage:err.response.data.message</w:t>
            </w:r>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false,</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etTimeout(()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getForum= ()=&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xios({</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uthorization:this.props.token</w:t>
            </w:r>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this.setStat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dataLoaded:true,</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res.data</w:t>
            </w:r>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atch((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err.response){</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err.response.statusTex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dataLoaded:true</w:t>
            </w:r>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omponentDidMoun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navigator.onLine){</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getForum()</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offline:false</w:t>
            </w:r>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lse{</w:t>
            </w:r>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offline:true,</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r w:rsidRPr="00431B91">
        <w:rPr>
          <w:rFonts w:ascii="Times New Roman" w:eastAsia="Times New Roman" w:hAnsi="Times New Roman" w:cs="Times New Roman"/>
          <w:sz w:val="24"/>
          <w:szCs w:val="24"/>
        </w:rPr>
        <w:t xml:space="preserve">Lupa </w:t>
      </w:r>
      <w:r w:rsidRPr="00431B91">
        <w:rPr>
          <w:rFonts w:ascii="Times New Roman" w:eastAsia="Times New Roman" w:hAnsi="Times New Roman" w:cs="Times New Roman"/>
          <w:i/>
          <w:sz w:val="24"/>
          <w:szCs w:val="24"/>
        </w:rPr>
        <w:t>Password</w:t>
      </w:r>
    </w:p>
    <w:tbl>
      <w:tblPr>
        <w:tblStyle w:val="KisiTabel"/>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React, { Component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Spinner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connect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lastRenderedPageBreak/>
              <w:t>import { Redirect  } from 'react-router-dom'</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Bg3 from '../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axios from 'axios'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npm:'',</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checknpm:'',</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handleInput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e.target.id] : e.target.value,</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checkNpm = e =&gt;{</w:t>
            </w:r>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hecknpm : e.target.value,</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Email = e =&gt;{</w:t>
            </w:r>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e.preventDefaul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this.setState({</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ending:true</w:t>
            </w:r>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axios({</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npm: this.state.npm,</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this.state.email</w:t>
            </w:r>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then(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refs.forgotForm.rese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this.setState({</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ending:false,</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res.data.status,</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res.data.message,</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 xml:space="preserve">}).catch((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err.response)</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err.response){</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tatus:err.response.data.status,</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err.response.data.message,</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lse{</w:t>
            </w:r>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lastRenderedPageBreak/>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ssage: 'Network error, Cek Koneksi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ip localhost ([::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const isLocalhost = Boolean(</w:t>
            </w:r>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hostnam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location.hostnam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location.hostname.match(</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ek apakah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serviceWorker'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publicUrl = new URL(process.env.PUBLIC_URL,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href)</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Service worker tidak jalan jika public file diluar url</w:t>
            </w:r>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publicUrl.origin !== window.location.origin)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halaman telah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addEventListener('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swUrl = `${process.env.PUBLIC_URL}/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sLocalhos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heckValidServiceWorker(swUrl,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registerValidSW(swUrl,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function registerValidSW(swUrl,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w:t>
            </w:r>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swUrl)</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onupdatefound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installingWorker = registration.installing</w:t>
            </w:r>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lastRenderedPageBreak/>
              <w:t xml:space="preserve">    if (installingWorker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nstallingWorker.onstatechang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nstallingWorker.stat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ek apakah sw aktif</w:t>
            </w:r>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navigator.serviceWorker.controller)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Update precached content di fetch tapi SW lama masih di jalankan sampai tab di tutup</w:t>
            </w:r>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config.onUpdate)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fig.onUpdate(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Content telah di cached untuk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config.onSuccess)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fig.onSuccess(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error('Error saat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function checkValidServiceWorker(swUrl,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Cek apakah SW sudah ada</w:t>
            </w:r>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fetch(swUrl,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headers: { '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contentType = response.headers.ge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response.status === 404 || </w:t>
            </w:r>
            <w:r w:rsidRPr="007D2185">
              <w:rPr>
                <w:rFonts w:ascii="Courier New" w:eastAsia="Times New Roman" w:hAnsi="Courier New" w:cs="Courier New"/>
                <w:sz w:val="20"/>
                <w:szCs w:val="20"/>
              </w:rPr>
              <w:t>(contentType != null &amp;&amp; contentTyp</w:t>
            </w:r>
            <w:r>
              <w:rPr>
                <w:rFonts w:ascii="Courier New" w:eastAsia="Times New Roman" w:hAnsi="Courier New" w:cs="Courier New"/>
                <w:sz w:val="20"/>
                <w:szCs w:val="20"/>
              </w:rPr>
              <w:t>e.indexOf('javascrip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tidak di temukan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unregister().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reload()</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SW ditemukan. Proses dilanjutkan</w:t>
            </w:r>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registerValidSW(swUrl,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console.log(</w:t>
            </w:r>
            <w:r w:rsidRPr="007D2185">
              <w:rPr>
                <w:rFonts w:ascii="Courier New" w:eastAsia="Times New Roman" w:hAnsi="Courier New" w:cs="Courier New"/>
                <w:sz w:val="20"/>
                <w:szCs w:val="20"/>
              </w:rPr>
              <w:t>'Tidak ada koneksi Internet. Web App dalam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unregister()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serviceWorker'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unregister()</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Judul1"/>
        <w:numPr>
          <w:ilvl w:val="0"/>
          <w:numId w:val="0"/>
        </w:numPr>
        <w:spacing w:line="960" w:lineRule="auto"/>
        <w:ind w:left="357" w:hanging="357"/>
        <w:contextualSpacing/>
        <w:jc w:val="center"/>
        <w:rPr>
          <w:b/>
          <w:color w:val="auto"/>
        </w:rPr>
      </w:pPr>
      <w:bookmarkStart w:id="189" w:name="_Toc18576491"/>
      <w:bookmarkStart w:id="190" w:name="_Toc52929918"/>
      <w:r w:rsidRPr="004F0BCC">
        <w:rPr>
          <w:b/>
          <w:color w:val="auto"/>
        </w:rPr>
        <w:lastRenderedPageBreak/>
        <w:t>RIWAYAT HIDUP</w:t>
      </w:r>
      <w:bookmarkEnd w:id="189"/>
      <w:bookmarkEnd w:id="190"/>
    </w:p>
    <w:p w14:paraId="523F6F9D" w14:textId="77777777" w:rsidR="004F0BCC" w:rsidRPr="004F0BCC" w:rsidRDefault="004F0BCC" w:rsidP="004F0BCC">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rejito" w:date="2021-02-09T15:47:00Z" w:initials="JR">
    <w:p w14:paraId="404ECFAE" w14:textId="6AFEFA09" w:rsidR="00555C6A" w:rsidRDefault="00555C6A">
      <w:pPr>
        <w:pStyle w:val="TeksKomentar"/>
      </w:pPr>
      <w:r>
        <w:rPr>
          <w:rStyle w:val="ReferensiKomentar"/>
        </w:rPr>
        <w:annotationRef/>
      </w:r>
      <w:r>
        <w:t xml:space="preserve">1. Kertas yang digunakan untuk mengetik skripsi adalah kertas HVS 80 gram ukuran A4 (21,5 cm x 28 cm) warna putih. </w:t>
      </w:r>
    </w:p>
    <w:p w14:paraId="576F315B" w14:textId="77777777" w:rsidR="00555C6A" w:rsidRDefault="00555C6A">
      <w:pPr>
        <w:pStyle w:val="TeksKomentar"/>
      </w:pPr>
      <w:r>
        <w:t xml:space="preserve">2. Untuk sampul luar (kulit luar) ditetapkan sampul kertas (hard cover). Bahan yang digunakan adalah karton buffalo atau linen dengan warna dasar sesuai dengan warna yang ditetapkan oleh fakultas masing-masing. </w:t>
      </w:r>
    </w:p>
    <w:p w14:paraId="7ED62061" w14:textId="52CB2C4C" w:rsidR="00555C6A" w:rsidRDefault="00555C6A">
      <w:pPr>
        <w:pStyle w:val="TeksKomentar"/>
      </w:pPr>
      <w:r>
        <w:t>3. Tiap bab diberi pembatas dengan kertas dorslag (doorslag) dengan warna kuning muda.</w:t>
      </w:r>
    </w:p>
    <w:p w14:paraId="16C91F13" w14:textId="77777777" w:rsidR="00555C6A" w:rsidRDefault="00555C6A">
      <w:pPr>
        <w:pStyle w:val="TeksKomentar"/>
      </w:pPr>
    </w:p>
    <w:p w14:paraId="13457554" w14:textId="3CB9E5DB" w:rsidR="00555C6A" w:rsidRDefault="00555C6A">
      <w:pPr>
        <w:pStyle w:val="TeksKomentar"/>
      </w:pPr>
      <w:r>
        <w:t xml:space="preserve">Layout kertas, untuk pengetikan naskah skripsi dengan mesin tik manual, mesin tik listrik, atau dengan menggunakan word processor (komputer) adalah sebagai berikut: </w:t>
      </w:r>
    </w:p>
    <w:p w14:paraId="676D2C17" w14:textId="77777777" w:rsidR="00555C6A" w:rsidRDefault="00555C6A">
      <w:pPr>
        <w:pStyle w:val="TeksKomentar"/>
      </w:pPr>
      <w:r>
        <w:t xml:space="preserve">a. Margin atas : 4 cm dari tepi kertas. </w:t>
      </w:r>
    </w:p>
    <w:p w14:paraId="01D3E5CA" w14:textId="77777777" w:rsidR="00555C6A" w:rsidRDefault="00555C6A">
      <w:pPr>
        <w:pStyle w:val="TeksKomentar"/>
      </w:pPr>
      <w:r>
        <w:t xml:space="preserve">b. Margin kiri : 4 cm dari tepi kertas. </w:t>
      </w:r>
    </w:p>
    <w:p w14:paraId="176DF30D" w14:textId="77777777" w:rsidR="00555C6A" w:rsidRDefault="00555C6A">
      <w:pPr>
        <w:pStyle w:val="TeksKomentar"/>
      </w:pPr>
      <w:r>
        <w:t xml:space="preserve">c. Margin bawah : 3 cm dari tepi kertas. </w:t>
      </w:r>
    </w:p>
    <w:p w14:paraId="0267B436" w14:textId="392339D2" w:rsidR="00555C6A" w:rsidRDefault="00555C6A">
      <w:pPr>
        <w:pStyle w:val="TeksKomentar"/>
      </w:pPr>
      <w:r>
        <w:t>d. Margin kanan : 3 cm dari tepi kertas.</w:t>
      </w:r>
    </w:p>
  </w:comment>
  <w:comment w:id="2" w:author="jrejito" w:date="2021-02-08T13:29:00Z" w:initials="JR">
    <w:p w14:paraId="78323F7B" w14:textId="77777777" w:rsidR="00555C6A" w:rsidRDefault="00555C6A" w:rsidP="00167DBD">
      <w:pPr>
        <w:pStyle w:val="TeksKomentar"/>
        <w:numPr>
          <w:ilvl w:val="0"/>
          <w:numId w:val="25"/>
        </w:numPr>
      </w:pPr>
      <w:r>
        <w:rPr>
          <w:rStyle w:val="ReferensiKomentar"/>
        </w:rPr>
        <w:annotationRef/>
      </w:r>
      <w:r>
        <w:t>Kata Pengantar, Abstrak, Abstract, Daftar Isi, Dafta Gambar, Daftar Tabel dan Daftar Lampiran ditulis dengan huruf KAPITAL</w:t>
      </w:r>
    </w:p>
    <w:p w14:paraId="26CBE626" w14:textId="77777777" w:rsidR="00555C6A" w:rsidRDefault="00555C6A" w:rsidP="00167DBD">
      <w:pPr>
        <w:pStyle w:val="TeksKomentar"/>
        <w:numPr>
          <w:ilvl w:val="0"/>
          <w:numId w:val="25"/>
        </w:numPr>
      </w:pPr>
      <w:r>
        <w:t>Jarak Judul ke isi berjarak 4 spasi.</w:t>
      </w:r>
    </w:p>
    <w:p w14:paraId="56D37FA9" w14:textId="77777777" w:rsidR="00555C6A" w:rsidRDefault="00555C6A" w:rsidP="00167DBD">
      <w:pPr>
        <w:pStyle w:val="TeksKomentar"/>
        <w:numPr>
          <w:ilvl w:val="0"/>
          <w:numId w:val="25"/>
        </w:numPr>
      </w:pPr>
      <w:r>
        <w:t>Penomoran halaman menggunakan nomor romawi (I, ii, iii, dst)</w:t>
      </w:r>
    </w:p>
    <w:p w14:paraId="72B19C47" w14:textId="0462A152" w:rsidR="00555C6A" w:rsidRDefault="00555C6A" w:rsidP="0070628F">
      <w:pPr>
        <w:pStyle w:val="TeksKomentar"/>
      </w:pPr>
    </w:p>
  </w:comment>
  <w:comment w:id="3" w:author="jrejito" w:date="2021-02-08T11:11:00Z" w:initials="JR">
    <w:p w14:paraId="6D17F9BD" w14:textId="1AEAD46B" w:rsidR="00555C6A" w:rsidRDefault="00555C6A">
      <w:pPr>
        <w:pStyle w:val="TeksKomentar"/>
      </w:pPr>
      <w:r>
        <w:rPr>
          <w:rStyle w:val="ReferensiKomentar"/>
        </w:rPr>
        <w:annotationRef/>
      </w:r>
      <w:r>
        <w:t>Kata Pengantar ditulis font standar ukuruan 2 spasi antar baris</w:t>
      </w:r>
    </w:p>
  </w:comment>
  <w:comment w:id="5" w:author="jrejito" w:date="2021-02-09T14:20:00Z" w:initials="JR">
    <w:p w14:paraId="557A3192" w14:textId="23233F0C" w:rsidR="00555C6A" w:rsidRDefault="00555C6A">
      <w:pPr>
        <w:pStyle w:val="TeksKomentar"/>
      </w:pPr>
      <w:r>
        <w:t>Judul ditulis dalam huruf KAPITAL</w:t>
      </w:r>
    </w:p>
    <w:p w14:paraId="360DD509" w14:textId="77777777" w:rsidR="00555C6A" w:rsidRDefault="00555C6A">
      <w:pPr>
        <w:pStyle w:val="TeksKomentar"/>
      </w:pPr>
      <w:r>
        <w:rPr>
          <w:rStyle w:val="ReferensiKomentar"/>
        </w:rPr>
        <w:annotationRef/>
      </w:r>
      <w:r>
        <w:t>Judul Abstrak dan isi berjarak 4 spasi</w:t>
      </w:r>
    </w:p>
    <w:p w14:paraId="192B92E9" w14:textId="77777777" w:rsidR="00555C6A" w:rsidRDefault="00555C6A">
      <w:pPr>
        <w:pStyle w:val="TeksKomentar"/>
      </w:pPr>
    </w:p>
    <w:p w14:paraId="6C899B3D" w14:textId="6DCF3FC3" w:rsidR="00555C6A" w:rsidRDefault="00555C6A">
      <w:pPr>
        <w:pStyle w:val="TeksKomentar"/>
      </w:pPr>
      <w:r>
        <w:t>Abstrak, merupakan sari tulisan, meliputi latar belakang penelitian secara ringkas, tujuan, metode, hasil, dan simpulan penelitian. Perincian perlakuan tidak perlu dicantumkan, kecuali jika dianggap penting. Panjang abstrak maksimum 150-200 kata dan dilengkapi dengan kata kunci.</w:t>
      </w:r>
    </w:p>
  </w:comment>
  <w:comment w:id="6" w:author="jrejito" w:date="2021-02-08T11:16:00Z" w:initials="JR">
    <w:p w14:paraId="5C668AFF" w14:textId="77777777" w:rsidR="00555C6A" w:rsidRDefault="00555C6A" w:rsidP="00167DBD">
      <w:pPr>
        <w:pStyle w:val="TeksKomentar"/>
        <w:numPr>
          <w:ilvl w:val="0"/>
          <w:numId w:val="24"/>
        </w:numPr>
      </w:pPr>
      <w:r>
        <w:rPr>
          <w:rStyle w:val="ReferensiKomentar"/>
        </w:rPr>
        <w:annotationRef/>
      </w:r>
      <w:r>
        <w:t xml:space="preserve">Abstrak ditulis dengan ukuran 1,5 spasi. </w:t>
      </w:r>
    </w:p>
    <w:p w14:paraId="74638A78" w14:textId="77777777" w:rsidR="00555C6A" w:rsidRDefault="00555C6A" w:rsidP="00167DBD">
      <w:pPr>
        <w:pStyle w:val="TeksKomentar"/>
        <w:numPr>
          <w:ilvl w:val="0"/>
          <w:numId w:val="24"/>
        </w:numPr>
      </w:pPr>
      <w:r>
        <w:t>Jumlah kata dalam abstrak maksimal 200 kata</w:t>
      </w:r>
    </w:p>
    <w:p w14:paraId="5ED01C4D" w14:textId="48FBDB54" w:rsidR="00555C6A" w:rsidRDefault="00555C6A" w:rsidP="00167DBD">
      <w:pPr>
        <w:pStyle w:val="TeksKomentar"/>
        <w:numPr>
          <w:ilvl w:val="0"/>
          <w:numId w:val="24"/>
        </w:numPr>
      </w:pPr>
      <w:r>
        <w:t>Kata dalam Bahasa asing ditulis ITALIC</w:t>
      </w:r>
    </w:p>
    <w:p w14:paraId="011A0341" w14:textId="775D476A" w:rsidR="00555C6A" w:rsidRDefault="00555C6A" w:rsidP="00167DBD">
      <w:pPr>
        <w:pStyle w:val="TeksKomentar"/>
        <w:numPr>
          <w:ilvl w:val="0"/>
          <w:numId w:val="24"/>
        </w:numPr>
      </w:pPr>
      <w:r>
        <w:t>Abstrak ditulis secara singkat, padat dan jelas.</w:t>
      </w:r>
    </w:p>
    <w:p w14:paraId="57A607B3" w14:textId="13319552" w:rsidR="00555C6A" w:rsidRDefault="00555C6A" w:rsidP="00167DBD">
      <w:pPr>
        <w:pStyle w:val="TeksKomentar"/>
        <w:numPr>
          <w:ilvl w:val="0"/>
          <w:numId w:val="24"/>
        </w:numPr>
      </w:pPr>
      <w:r>
        <w:t>Abstrak terdiri dari tiga pragraf. Paragraf pertama memuat latar belakang, dan tujuan penelitan. Paragraf kedua memuat metoda penelitian, Teknik Analisa/desain. Paragraf ketiga memuat hasil atau kesimpulan penelitian.</w:t>
      </w:r>
    </w:p>
  </w:comment>
  <w:comment w:id="7" w:author="jrejito" w:date="2021-02-09T14:19:00Z" w:initials="JR">
    <w:p w14:paraId="2B1E28CA" w14:textId="77777777" w:rsidR="00555C6A" w:rsidRDefault="00555C6A">
      <w:pPr>
        <w:pStyle w:val="TeksKomentar"/>
      </w:pPr>
      <w:r>
        <w:rPr>
          <w:rStyle w:val="ReferensiKomentar"/>
        </w:rPr>
        <w:annotationRef/>
      </w:r>
      <w:r>
        <w:t>Judul Absract dan isi berjarak 4 spasi.</w:t>
      </w:r>
    </w:p>
    <w:p w14:paraId="55755F8E" w14:textId="77777777" w:rsidR="00555C6A" w:rsidRDefault="00555C6A">
      <w:pPr>
        <w:pStyle w:val="TeksKomentar"/>
      </w:pPr>
    </w:p>
    <w:p w14:paraId="0366FB56" w14:textId="0697DEB5" w:rsidR="00555C6A" w:rsidRDefault="00555C6A">
      <w:pPr>
        <w:pStyle w:val="TeksKomentar"/>
      </w:pPr>
      <w:r>
        <w:t xml:space="preserve">Abstract merupakan versi bahasa Inggris dari abstrak, ditulis maksimum 100 kata dan dilengkapi dengan </w:t>
      </w:r>
      <w:r w:rsidRPr="00E31A60">
        <w:rPr>
          <w:i/>
          <w:iCs/>
        </w:rPr>
        <w:t>keywords</w:t>
      </w:r>
      <w:r>
        <w:t>. Abstract ditulis dalam bentuk past tenses, kecuali untuk bagian justifikasi masalah.</w:t>
      </w:r>
    </w:p>
  </w:comment>
  <w:comment w:id="8" w:author="jrejito" w:date="2021-02-08T13:35:00Z" w:initials="JR">
    <w:p w14:paraId="4209C1E2" w14:textId="10E78E3B" w:rsidR="00555C6A" w:rsidRDefault="00555C6A" w:rsidP="00167DBD">
      <w:pPr>
        <w:pStyle w:val="TeksKomentar"/>
        <w:numPr>
          <w:ilvl w:val="0"/>
          <w:numId w:val="26"/>
        </w:numPr>
      </w:pPr>
      <w:r>
        <w:rPr>
          <w:rStyle w:val="ReferensiKomentar"/>
        </w:rPr>
        <w:annotationRef/>
      </w:r>
      <w:r>
        <w:t xml:space="preserve">Abstract ditulis dengan ukuran 1,5 spasi. </w:t>
      </w:r>
    </w:p>
    <w:p w14:paraId="73E6B0D6" w14:textId="23E5DFA5" w:rsidR="00555C6A" w:rsidRDefault="00555C6A" w:rsidP="00167DBD">
      <w:pPr>
        <w:pStyle w:val="TeksKomentar"/>
        <w:numPr>
          <w:ilvl w:val="0"/>
          <w:numId w:val="26"/>
        </w:numPr>
      </w:pPr>
      <w:r>
        <w:t xml:space="preserve">Isi Abstract dalam Bahasa Inggris ditulis ITALIC. </w:t>
      </w:r>
    </w:p>
    <w:p w14:paraId="741AF222" w14:textId="4D760EBA" w:rsidR="00555C6A" w:rsidRDefault="00555C6A" w:rsidP="00167DBD">
      <w:pPr>
        <w:pStyle w:val="TeksKomentar"/>
        <w:numPr>
          <w:ilvl w:val="0"/>
          <w:numId w:val="26"/>
        </w:numPr>
      </w:pPr>
      <w:r>
        <w:t xml:space="preserve">Abstract dalam Bahasa Inggris merupakan terjemahan dari Abtrak Bahasa Indonesia. </w:t>
      </w:r>
    </w:p>
    <w:p w14:paraId="724710D5" w14:textId="47CB18A7" w:rsidR="00555C6A" w:rsidRDefault="00555C6A" w:rsidP="00D93674">
      <w:pPr>
        <w:pStyle w:val="TeksKomentar"/>
      </w:pPr>
    </w:p>
  </w:comment>
  <w:comment w:id="10" w:author="jrejito" w:date="2021-02-09T14:21:00Z" w:initials="JR">
    <w:p w14:paraId="32237D3E" w14:textId="77777777" w:rsidR="00555C6A" w:rsidRDefault="00555C6A" w:rsidP="002F55E3">
      <w:pPr>
        <w:pStyle w:val="TeksKomentar"/>
      </w:pPr>
      <w:r>
        <w:rPr>
          <w:rStyle w:val="ReferensiKomentar"/>
        </w:rPr>
        <w:annotationRef/>
      </w:r>
      <w:r>
        <w:t>Judul ditulis dalam huruf KAPITAL</w:t>
      </w:r>
    </w:p>
    <w:p w14:paraId="667DBE51" w14:textId="77777777" w:rsidR="00555C6A" w:rsidRDefault="00555C6A" w:rsidP="002F55E3">
      <w:pPr>
        <w:pStyle w:val="TeksKomentar"/>
      </w:pPr>
      <w:r>
        <w:rPr>
          <w:rStyle w:val="ReferensiKomentar"/>
        </w:rPr>
        <w:annotationRef/>
      </w:r>
      <w:r>
        <w:t xml:space="preserve">Judul DAFTAR ISI </w:t>
      </w:r>
    </w:p>
    <w:p w14:paraId="16889096" w14:textId="03F8450D" w:rsidR="00555C6A" w:rsidRDefault="00555C6A" w:rsidP="002F55E3">
      <w:pPr>
        <w:pStyle w:val="TeksKomentar"/>
      </w:pPr>
      <w:r>
        <w:t>dan isi berjarak 4 spasi</w:t>
      </w:r>
    </w:p>
    <w:p w14:paraId="791DCC02" w14:textId="101F94E6" w:rsidR="00555C6A" w:rsidRDefault="00555C6A">
      <w:pPr>
        <w:pStyle w:val="TeksKomentar"/>
      </w:pPr>
    </w:p>
  </w:comment>
  <w:comment w:id="11" w:author="jrejito" w:date="2021-02-08T13:37:00Z" w:initials="JR">
    <w:p w14:paraId="44E44C78" w14:textId="77777777" w:rsidR="00555C6A" w:rsidRDefault="00555C6A" w:rsidP="00167DBD">
      <w:pPr>
        <w:pStyle w:val="TeksKomentar"/>
        <w:numPr>
          <w:ilvl w:val="0"/>
          <w:numId w:val="27"/>
        </w:numPr>
      </w:pPr>
      <w:r>
        <w:rPr>
          <w:rStyle w:val="ReferensiKomentar"/>
        </w:rPr>
        <w:annotationRef/>
      </w:r>
      <w:r>
        <w:t>Daftar Isi ditulis dengan ukuran 1,5 spasi</w:t>
      </w:r>
    </w:p>
    <w:p w14:paraId="0FAE839E" w14:textId="77777777" w:rsidR="00555C6A" w:rsidRDefault="00555C6A" w:rsidP="00167DBD">
      <w:pPr>
        <w:pStyle w:val="TeksKomentar"/>
        <w:numPr>
          <w:ilvl w:val="0"/>
          <w:numId w:val="27"/>
        </w:numPr>
      </w:pPr>
      <w:r>
        <w:t xml:space="preserve">Format penulisan mengikuti format Table of Content dalam Microsoft Word. </w:t>
      </w:r>
    </w:p>
    <w:p w14:paraId="45C232D3" w14:textId="77777777" w:rsidR="00555C6A" w:rsidRDefault="00555C6A" w:rsidP="00167DBD">
      <w:pPr>
        <w:pStyle w:val="TeksKomentar"/>
        <w:numPr>
          <w:ilvl w:val="0"/>
          <w:numId w:val="27"/>
        </w:numPr>
      </w:pPr>
      <w:r>
        <w:t>BAB dituliskan lengkap dengan judul BAB.</w:t>
      </w:r>
    </w:p>
    <w:p w14:paraId="24350F97" w14:textId="77777777" w:rsidR="00555C6A" w:rsidRDefault="00555C6A" w:rsidP="00167DBD">
      <w:pPr>
        <w:pStyle w:val="TeksKomentar"/>
        <w:numPr>
          <w:ilvl w:val="0"/>
          <w:numId w:val="27"/>
        </w:numPr>
      </w:pPr>
      <w:r>
        <w:t>Sub bab dituliskan rata kiri sesuai left margin.</w:t>
      </w:r>
    </w:p>
    <w:p w14:paraId="44C16F98" w14:textId="07030F01" w:rsidR="00555C6A" w:rsidRDefault="00555C6A" w:rsidP="00167DBD">
      <w:pPr>
        <w:pStyle w:val="TeksKomentar"/>
        <w:numPr>
          <w:ilvl w:val="0"/>
          <w:numId w:val="27"/>
        </w:numPr>
      </w:pPr>
      <w:r>
        <w:t>Sub-sub Bab dituliskan ident rata sesuai dengan kata pertama judul Sub bab.</w:t>
      </w:r>
    </w:p>
  </w:comment>
  <w:comment w:id="13" w:author="jrejito" w:date="2021-02-09T14:21:00Z" w:initials="JR">
    <w:p w14:paraId="2A1C6ADD" w14:textId="77777777" w:rsidR="00555C6A" w:rsidRDefault="00555C6A" w:rsidP="002F55E3">
      <w:pPr>
        <w:pStyle w:val="TeksKomentar"/>
      </w:pPr>
      <w:r>
        <w:rPr>
          <w:rStyle w:val="ReferensiKomentar"/>
        </w:rPr>
        <w:annotationRef/>
      </w:r>
      <w:r>
        <w:t>Judul ditulis dalam huruf KAPITAL</w:t>
      </w:r>
    </w:p>
    <w:p w14:paraId="1F3C5BDB" w14:textId="4F1A0B4B" w:rsidR="00555C6A" w:rsidRDefault="00555C6A" w:rsidP="002F55E3">
      <w:pPr>
        <w:pStyle w:val="TeksKomentar"/>
      </w:pPr>
      <w:r>
        <w:rPr>
          <w:rStyle w:val="ReferensiKomentar"/>
        </w:rPr>
        <w:annotationRef/>
      </w:r>
      <w:r>
        <w:t>Judul DAFTAR TABEL dan isi berjarak 4 spasi</w:t>
      </w:r>
    </w:p>
    <w:p w14:paraId="00FB04EB" w14:textId="699CA38B" w:rsidR="00555C6A" w:rsidRDefault="00555C6A">
      <w:pPr>
        <w:pStyle w:val="TeksKomentar"/>
      </w:pPr>
    </w:p>
  </w:comment>
  <w:comment w:id="14" w:author="jrejito" w:date="2021-02-08T13:42:00Z" w:initials="JR">
    <w:p w14:paraId="0AA686C0" w14:textId="77777777" w:rsidR="00555C6A" w:rsidRDefault="00555C6A" w:rsidP="00167DBD">
      <w:pPr>
        <w:pStyle w:val="TeksKomentar"/>
        <w:numPr>
          <w:ilvl w:val="0"/>
          <w:numId w:val="28"/>
        </w:numPr>
      </w:pPr>
      <w:r>
        <w:rPr>
          <w:rStyle w:val="ReferensiKomentar"/>
        </w:rPr>
        <w:annotationRef/>
      </w:r>
      <w:r>
        <w:t>Daftar Tabel dituliskan dengan jarak 1,5 spasi</w:t>
      </w:r>
    </w:p>
    <w:p w14:paraId="02EDFA8F" w14:textId="77777777" w:rsidR="00555C6A" w:rsidRDefault="00555C6A" w:rsidP="00167DBD">
      <w:pPr>
        <w:pStyle w:val="TeksKomentar"/>
        <w:numPr>
          <w:ilvl w:val="0"/>
          <w:numId w:val="28"/>
        </w:numPr>
      </w:pPr>
      <w:r>
        <w:t>Penomoran Tabel urut berdasarkan urutan BAB.</w:t>
      </w:r>
    </w:p>
    <w:p w14:paraId="1B634D11" w14:textId="350408E3" w:rsidR="00555C6A" w:rsidRDefault="00555C6A" w:rsidP="00167DBD">
      <w:pPr>
        <w:pStyle w:val="TeksKomentar"/>
        <w:numPr>
          <w:ilvl w:val="0"/>
          <w:numId w:val="28"/>
        </w:numPr>
      </w:pPr>
      <w:r>
        <w:t>Penulisan isi Tabel mengikuti format Table of Content dalam Microsoft Word.</w:t>
      </w:r>
    </w:p>
  </w:comment>
  <w:comment w:id="16" w:author="jrejito" w:date="2021-02-09T14:22:00Z" w:initials="JR">
    <w:p w14:paraId="34D23AA0" w14:textId="77777777" w:rsidR="00555C6A" w:rsidRDefault="00555C6A" w:rsidP="002F55E3">
      <w:pPr>
        <w:pStyle w:val="TeksKomentar"/>
      </w:pPr>
      <w:r>
        <w:rPr>
          <w:rStyle w:val="ReferensiKomentar"/>
        </w:rPr>
        <w:annotationRef/>
      </w:r>
      <w:r>
        <w:t>Judul ditulis dalam huruf KAPITAL</w:t>
      </w:r>
    </w:p>
    <w:p w14:paraId="001FE7C4" w14:textId="73631214" w:rsidR="00555C6A" w:rsidRDefault="00555C6A" w:rsidP="002F55E3">
      <w:pPr>
        <w:pStyle w:val="TeksKomentar"/>
      </w:pPr>
      <w:r>
        <w:rPr>
          <w:rStyle w:val="ReferensiKomentar"/>
        </w:rPr>
        <w:annotationRef/>
      </w:r>
      <w:r>
        <w:t>Judul DAFTAR GAMBAR dan isi berjarak 4 spasi</w:t>
      </w:r>
    </w:p>
    <w:p w14:paraId="3530096C" w14:textId="630B034C" w:rsidR="00555C6A" w:rsidRDefault="00555C6A">
      <w:pPr>
        <w:pStyle w:val="TeksKomentar"/>
      </w:pPr>
    </w:p>
  </w:comment>
  <w:comment w:id="17" w:author="jrejito" w:date="2021-02-08T13:44:00Z" w:initials="JR">
    <w:p w14:paraId="414A05CE" w14:textId="6B482ED2" w:rsidR="00555C6A" w:rsidRDefault="00555C6A" w:rsidP="00167DBD">
      <w:pPr>
        <w:pStyle w:val="TeksKomentar"/>
        <w:numPr>
          <w:ilvl w:val="0"/>
          <w:numId w:val="29"/>
        </w:numPr>
      </w:pPr>
      <w:r>
        <w:rPr>
          <w:rStyle w:val="ReferensiKomentar"/>
        </w:rPr>
        <w:annotationRef/>
      </w:r>
      <w:r>
        <w:t>Daftar Gambar dituliskan dengan jarak 1,5 spasi</w:t>
      </w:r>
    </w:p>
    <w:p w14:paraId="6AC9679D" w14:textId="77777777" w:rsidR="00555C6A" w:rsidRDefault="00555C6A" w:rsidP="00167DBD">
      <w:pPr>
        <w:pStyle w:val="TeksKomentar"/>
        <w:numPr>
          <w:ilvl w:val="0"/>
          <w:numId w:val="29"/>
        </w:numPr>
      </w:pPr>
      <w:r>
        <w:t>Penomoran Gambar urut berdasarkan urutan BAB.</w:t>
      </w:r>
    </w:p>
    <w:p w14:paraId="48746DD3" w14:textId="67A21AA2" w:rsidR="00555C6A" w:rsidRDefault="00555C6A" w:rsidP="00167DBD">
      <w:pPr>
        <w:pStyle w:val="TeksKomentar"/>
        <w:numPr>
          <w:ilvl w:val="0"/>
          <w:numId w:val="29"/>
        </w:numPr>
      </w:pPr>
      <w:r>
        <w:t>Penulisan isi Gambar mengikuti format Table of Content dalam Microsoft Word.</w:t>
      </w:r>
    </w:p>
  </w:comment>
  <w:comment w:id="20" w:author="jrejito" w:date="2021-02-08T13:46:00Z" w:initials="JR">
    <w:p w14:paraId="3F4B22BB" w14:textId="77777777" w:rsidR="00555C6A" w:rsidRDefault="00555C6A" w:rsidP="00167DBD">
      <w:pPr>
        <w:pStyle w:val="TeksKomentar"/>
        <w:numPr>
          <w:ilvl w:val="0"/>
          <w:numId w:val="30"/>
        </w:numPr>
      </w:pPr>
      <w:r>
        <w:rPr>
          <w:rStyle w:val="ReferensiKomentar"/>
        </w:rPr>
        <w:annotationRef/>
      </w:r>
      <w:r>
        <w:t>Daftar Lampiran dituliskan dengan jarak 1,5 spasi</w:t>
      </w:r>
    </w:p>
    <w:p w14:paraId="4460C484" w14:textId="77777777" w:rsidR="00555C6A" w:rsidRDefault="00555C6A" w:rsidP="00167DBD">
      <w:pPr>
        <w:pStyle w:val="TeksKomentar"/>
        <w:numPr>
          <w:ilvl w:val="0"/>
          <w:numId w:val="30"/>
        </w:numPr>
      </w:pPr>
      <w:r>
        <w:t>Penomoran Lampiran urut dimulai Lampiran 1, 2, dst.</w:t>
      </w:r>
    </w:p>
    <w:p w14:paraId="50E4A3D9" w14:textId="3A64B42C" w:rsidR="00555C6A" w:rsidRDefault="00555C6A" w:rsidP="00167DBD">
      <w:pPr>
        <w:pStyle w:val="TeksKomentar"/>
        <w:numPr>
          <w:ilvl w:val="0"/>
          <w:numId w:val="30"/>
        </w:numPr>
      </w:pPr>
      <w:r>
        <w:t>Penulisan isi Tabel mengikuti format Table of Content dalam Microsoft Word.</w:t>
      </w:r>
    </w:p>
  </w:comment>
  <w:comment w:id="19" w:author="jrejito" w:date="2021-02-09T14:22:00Z" w:initials="JR">
    <w:p w14:paraId="37BE01B6" w14:textId="77777777" w:rsidR="00555C6A" w:rsidRDefault="00555C6A" w:rsidP="002F55E3">
      <w:pPr>
        <w:pStyle w:val="TeksKomentar"/>
      </w:pPr>
      <w:r>
        <w:rPr>
          <w:rStyle w:val="ReferensiKomentar"/>
        </w:rPr>
        <w:annotationRef/>
      </w:r>
      <w:r>
        <w:t>Judul ditulis dalam huruf KAPITAL</w:t>
      </w:r>
    </w:p>
    <w:p w14:paraId="0F547C0F" w14:textId="764C66D8" w:rsidR="00555C6A" w:rsidRDefault="00555C6A" w:rsidP="002F55E3">
      <w:pPr>
        <w:pStyle w:val="TeksKomentar"/>
      </w:pPr>
      <w:r>
        <w:rPr>
          <w:rStyle w:val="ReferensiKomentar"/>
        </w:rPr>
        <w:annotationRef/>
      </w:r>
      <w:r>
        <w:t>Judul DAFTAR LAMPIRAN dan isi berjarak 4 spasi</w:t>
      </w:r>
    </w:p>
    <w:p w14:paraId="77AE16DD" w14:textId="3728163B" w:rsidR="00555C6A" w:rsidRDefault="00555C6A">
      <w:pPr>
        <w:pStyle w:val="TeksKomentar"/>
      </w:pPr>
    </w:p>
  </w:comment>
  <w:comment w:id="22" w:author="jrejito" w:date="2021-02-08T13:47:00Z" w:initials="JR">
    <w:p w14:paraId="4B37E798" w14:textId="77777777" w:rsidR="00555C6A" w:rsidRPr="008A50B8" w:rsidRDefault="00555C6A" w:rsidP="00167DBD">
      <w:pPr>
        <w:pStyle w:val="TeksKomentar"/>
        <w:numPr>
          <w:ilvl w:val="0"/>
          <w:numId w:val="31"/>
        </w:numPr>
        <w:rPr>
          <w:color w:val="000000" w:themeColor="text1"/>
          <w:sz w:val="24"/>
          <w:szCs w:val="24"/>
        </w:rPr>
      </w:pPr>
      <w:r w:rsidRPr="008A50B8">
        <w:rPr>
          <w:rStyle w:val="ReferensiKomentar"/>
          <w:color w:val="000000" w:themeColor="text1"/>
        </w:rPr>
        <w:annotationRef/>
      </w:r>
      <w:r w:rsidRPr="008A50B8">
        <w:rPr>
          <w:color w:val="000000" w:themeColor="text1"/>
          <w:sz w:val="24"/>
          <w:szCs w:val="24"/>
        </w:rPr>
        <w:t>BAB dan Judul ditulis dalam huruf KAPITAL</w:t>
      </w:r>
    </w:p>
    <w:p w14:paraId="5093DC82" w14:textId="50601D3A" w:rsidR="00555C6A" w:rsidRPr="008A50B8" w:rsidRDefault="00555C6A" w:rsidP="00167DBD">
      <w:pPr>
        <w:pStyle w:val="TeksKomentar"/>
        <w:numPr>
          <w:ilvl w:val="0"/>
          <w:numId w:val="31"/>
        </w:numPr>
        <w:rPr>
          <w:color w:val="000000" w:themeColor="text1"/>
          <w:sz w:val="24"/>
          <w:szCs w:val="24"/>
        </w:rPr>
      </w:pPr>
      <w:r w:rsidRPr="008A50B8">
        <w:rPr>
          <w:color w:val="000000" w:themeColor="text1"/>
          <w:sz w:val="24"/>
          <w:szCs w:val="24"/>
        </w:rPr>
        <w:t>Penomoran halaman Awal bab ditulis dalam nomor Arab (1,2,3,…)</w:t>
      </w:r>
    </w:p>
    <w:p w14:paraId="09FFD855" w14:textId="77777777" w:rsidR="00555C6A" w:rsidRPr="008A50B8" w:rsidRDefault="00555C6A" w:rsidP="00167DBD">
      <w:pPr>
        <w:pStyle w:val="TeksKomentar"/>
        <w:numPr>
          <w:ilvl w:val="0"/>
          <w:numId w:val="31"/>
        </w:numPr>
        <w:rPr>
          <w:color w:val="000000" w:themeColor="text1"/>
          <w:sz w:val="24"/>
          <w:szCs w:val="24"/>
        </w:rPr>
      </w:pPr>
      <w:r w:rsidRPr="008A50B8">
        <w:rPr>
          <w:color w:val="000000" w:themeColor="text1"/>
          <w:sz w:val="24"/>
          <w:szCs w:val="24"/>
        </w:rPr>
        <w:t>Posisi Penomoran BAB halaman awal diletakkan pada posisi TENGAH BAWAH.</w:t>
      </w:r>
    </w:p>
    <w:p w14:paraId="4F5FCF33" w14:textId="00138BEE" w:rsidR="00555C6A" w:rsidRPr="008A50B8" w:rsidRDefault="00555C6A" w:rsidP="00167DBD">
      <w:pPr>
        <w:pStyle w:val="TeksKomentar"/>
        <w:numPr>
          <w:ilvl w:val="0"/>
          <w:numId w:val="31"/>
        </w:numPr>
        <w:rPr>
          <w:color w:val="000000" w:themeColor="text1"/>
          <w:sz w:val="24"/>
          <w:szCs w:val="24"/>
        </w:rPr>
      </w:pPr>
      <w:r w:rsidRPr="008A50B8">
        <w:rPr>
          <w:color w:val="000000" w:themeColor="text1"/>
          <w:sz w:val="24"/>
          <w:szCs w:val="24"/>
        </w:rPr>
        <w:t>Penomoran halaman berikutnya ditempatkan di bagian KANAN ATAS</w:t>
      </w:r>
    </w:p>
  </w:comment>
  <w:comment w:id="24" w:author="jrejito" w:date="2021-02-09T14:24:00Z" w:initials="JR">
    <w:p w14:paraId="4439228A" w14:textId="4DC19FFF" w:rsidR="00555C6A" w:rsidRDefault="00555C6A" w:rsidP="00167DBD">
      <w:pPr>
        <w:pStyle w:val="TeksKomentar"/>
        <w:numPr>
          <w:ilvl w:val="0"/>
          <w:numId w:val="32"/>
        </w:numPr>
      </w:pPr>
      <w:r>
        <w:rPr>
          <w:rStyle w:val="ReferensiKomentar"/>
        </w:rPr>
        <w:annotationRef/>
      </w:r>
      <w:r>
        <w:t>Subbab dan sub-subbab ditulis BOLD</w:t>
      </w:r>
    </w:p>
    <w:p w14:paraId="58E1E3F2" w14:textId="77777777" w:rsidR="00555C6A" w:rsidRDefault="00555C6A" w:rsidP="00167DBD">
      <w:pPr>
        <w:pStyle w:val="TeksKomentar"/>
        <w:numPr>
          <w:ilvl w:val="0"/>
          <w:numId w:val="32"/>
        </w:numPr>
      </w:pPr>
      <w:r>
        <w:t>Penomoran Subbab dan sub-subbab ditulis tanpa diakhiri titik (.).</w:t>
      </w:r>
    </w:p>
    <w:p w14:paraId="497428D1" w14:textId="154DA8FD" w:rsidR="00555C6A" w:rsidRDefault="00555C6A" w:rsidP="00167DBD">
      <w:pPr>
        <w:pStyle w:val="TeksKomentar"/>
        <w:numPr>
          <w:ilvl w:val="0"/>
          <w:numId w:val="32"/>
        </w:numPr>
      </w:pPr>
      <w:r>
        <w:t xml:space="preserve">Contoh penomoran subbab : 1.1 bukan 1.1. </w:t>
      </w:r>
      <w:r w:rsidRPr="002F55E3">
        <w:rPr>
          <w:color w:val="FF0000"/>
        </w:rPr>
        <w:t>(pakai titik)</w:t>
      </w:r>
    </w:p>
    <w:p w14:paraId="3E7CA952" w14:textId="6E152995" w:rsidR="00555C6A" w:rsidRDefault="00555C6A" w:rsidP="00167DBD">
      <w:pPr>
        <w:pStyle w:val="TeksKomentar"/>
        <w:numPr>
          <w:ilvl w:val="0"/>
          <w:numId w:val="32"/>
        </w:numPr>
      </w:pPr>
      <w:r>
        <w:t>Contoh penomoran sub-subbab : 1.2.1 bukan 1.2.1</w:t>
      </w:r>
      <w:r>
        <w:rPr>
          <w:color w:val="FF0000"/>
        </w:rPr>
        <w:t>. (pakai titik)</w:t>
      </w:r>
    </w:p>
  </w:comment>
  <w:comment w:id="26" w:author="jrejito" w:date="2021-02-09T14:29:00Z" w:initials="JR">
    <w:p w14:paraId="55CF1C46" w14:textId="644222A6" w:rsidR="00555C6A" w:rsidRDefault="00555C6A">
      <w:pPr>
        <w:pStyle w:val="TeksKomentar"/>
      </w:pPr>
      <w:r>
        <w:rPr>
          <w:rStyle w:val="ReferensiKomentar"/>
        </w:rPr>
        <w:annotationRef/>
      </w:r>
      <w:r>
        <w:t xml:space="preserve">Penomoran subbab dan subbab berikut berjarak 3 spasi atau 12 pt. </w:t>
      </w:r>
    </w:p>
    <w:p w14:paraId="58381F15" w14:textId="7C0D4E3A" w:rsidR="00555C6A" w:rsidRDefault="00555C6A">
      <w:pPr>
        <w:pStyle w:val="TeksKomentar"/>
      </w:pPr>
    </w:p>
    <w:p w14:paraId="257F12F7" w14:textId="323C9750" w:rsidR="00555C6A" w:rsidRDefault="00555C6A">
      <w:pPr>
        <w:pStyle w:val="TeksKomentar"/>
      </w:pPr>
      <w:r>
        <w:t>Identifikasi masalah adalah inti fenomena yang akan diteliti sebagai akibat adanya kesenjangan teori dan realitas.</w:t>
      </w:r>
    </w:p>
    <w:p w14:paraId="3C6504FF" w14:textId="78685699" w:rsidR="00555C6A" w:rsidRDefault="00555C6A">
      <w:pPr>
        <w:pStyle w:val="TeksKomentar"/>
      </w:pPr>
    </w:p>
  </w:comment>
  <w:comment w:id="27" w:author="jrejito" w:date="2021-02-09T14:34:00Z" w:initials="JR">
    <w:p w14:paraId="10EEB76A" w14:textId="0E726755" w:rsidR="00555C6A" w:rsidRDefault="00555C6A">
      <w:pPr>
        <w:pStyle w:val="TeksKomentar"/>
      </w:pPr>
      <w:r>
        <w:rPr>
          <w:rStyle w:val="ReferensiKomentar"/>
        </w:rPr>
        <w:annotationRef/>
      </w:r>
      <w:r>
        <w:t xml:space="preserve">Setelah subbab atau sub-subbab penomoran ditulis dalam1,2,3 atau A,B,C… kalua setiap nomor berjudul. </w:t>
      </w:r>
    </w:p>
  </w:comment>
  <w:comment w:id="30" w:author="jrejito" w:date="2021-02-09T15:37:00Z" w:initials="JR">
    <w:p w14:paraId="24DF83B0" w14:textId="77777777" w:rsidR="00555C6A" w:rsidRDefault="00555C6A">
      <w:pPr>
        <w:pStyle w:val="TeksKomentar"/>
      </w:pPr>
      <w:r>
        <w:rPr>
          <w:rStyle w:val="ReferensiKomentar"/>
        </w:rPr>
        <w:annotationRef/>
      </w:r>
      <w:r>
        <w:t xml:space="preserve">Maksud penelitian mengungkapkan arah dan tujuan umum apa yang akan dicapai dalam penelitian. </w:t>
      </w:r>
    </w:p>
    <w:p w14:paraId="7963D588" w14:textId="77777777" w:rsidR="00555C6A" w:rsidRDefault="00555C6A">
      <w:pPr>
        <w:pStyle w:val="TeksKomentar"/>
      </w:pPr>
    </w:p>
    <w:p w14:paraId="5128E619" w14:textId="2DCBAACA" w:rsidR="00555C6A" w:rsidRDefault="00555C6A">
      <w:pPr>
        <w:pStyle w:val="TeksKomentar"/>
      </w:pPr>
      <w:r>
        <w:t>Tujuan penelitian mengetengahkan indikator-indikator/aspek-aspek yang hendak ditemukan dalam penelitian, terutama berkaitan dengan variabel-variabel yang akan diteliti.</w:t>
      </w:r>
    </w:p>
  </w:comment>
  <w:comment w:id="32" w:author="jrejito" w:date="2021-02-09T15:38:00Z" w:initials="JR">
    <w:p w14:paraId="0603AD8F" w14:textId="46FEE531" w:rsidR="00555C6A" w:rsidRDefault="00555C6A">
      <w:pPr>
        <w:pStyle w:val="TeksKomentar"/>
      </w:pPr>
      <w:r>
        <w:rPr>
          <w:rStyle w:val="ReferensiKomentar"/>
        </w:rPr>
        <w:annotationRef/>
      </w:r>
      <w:r>
        <w:t>Penjelasan tentang manfaat penelitian yang dilakukan, baik manfaat teoretis maupun manfaat praktis hasil penelitian.</w:t>
      </w:r>
    </w:p>
  </w:comment>
  <w:comment w:id="34" w:author="jrejito" w:date="2021-02-09T15:39:00Z" w:initials="JR">
    <w:p w14:paraId="40F7F7C2" w14:textId="250872F9" w:rsidR="00555C6A" w:rsidRDefault="00555C6A">
      <w:pPr>
        <w:pStyle w:val="TeksKomentar"/>
      </w:pPr>
      <w:r>
        <w:rPr>
          <w:rStyle w:val="ReferensiKomentar"/>
        </w:rPr>
        <w:annotationRef/>
      </w:r>
      <w:r>
        <w:t>Metodologi penelitian mengungkapkan secara ringkas rancangan penelitian, prosedur penelitian, alat ukur yang digunakan, parameter yang diamati, sampel, teknik analisis, dan metode ujinya.</w:t>
      </w:r>
    </w:p>
  </w:comment>
  <w:comment w:id="38" w:author="jrejito" w:date="2021-02-09T15:39:00Z" w:initials="JR">
    <w:p w14:paraId="2E0193DF" w14:textId="77777777" w:rsidR="00555C6A" w:rsidRDefault="00555C6A">
      <w:pPr>
        <w:pStyle w:val="TeksKomentar"/>
      </w:pPr>
      <w:r>
        <w:rPr>
          <w:rStyle w:val="ReferensiKomentar"/>
        </w:rPr>
        <w:annotationRef/>
      </w:r>
      <w:r>
        <w:t>Bab ini menjelaskan teori yang relevan dengan masalah yang diteliti. Selain itu, dapat pula berisi uraian tentang data sekunder/tersier yang diperoleh dari jurnal-jurnal ilmiah atau hasil penelitian pihak lain yang dapat dijadikan asumsi-asumsi yang memungkinkan terjadinya penalaran untuk menjawab masalah yang diajukan peneliti. Pada bab ini pula dimungkinkan mengajukan lebih dari satu teori atau data sekunder/tersier untuk membahas permasalahan yang menjadi topik skripsi, sepanjang teori–teori dan/atau data sekunder/tersier itu berkaitan.</w:t>
      </w:r>
    </w:p>
    <w:p w14:paraId="4B7C2289" w14:textId="77777777" w:rsidR="00555C6A" w:rsidRDefault="00555C6A">
      <w:pPr>
        <w:pStyle w:val="TeksKomentar"/>
      </w:pPr>
    </w:p>
    <w:p w14:paraId="3DBF12BF" w14:textId="2B84088B" w:rsidR="00555C6A" w:rsidRDefault="00555C6A">
      <w:pPr>
        <w:pStyle w:val="TeksKomentar"/>
      </w:pPr>
      <w:r>
        <w:t>Tinjauan pustaka merupakan hasil telusuran tentang kepustakaan yang mengupas topik penelitian yang relevan dengan penelitian yang akan diteliti. Hal ini merupakan bukti pendukung bahwa topik atau materi yang diteliti memang merupakan suatu permasalahan yang penting karena juga merupakan concern banyak orang, sebagaimana ditunjukkan oleh kepustakaan yang dirujuk. Kepustakaan juga dapat berupa teknik, metode, taktik, strategi, atau pendekatan yang akan dipilih untuk melaksanakan penelitian yang hasilnya ditulis dalam skripsi tersebut.</w:t>
      </w:r>
    </w:p>
  </w:comment>
  <w:comment w:id="53" w:author="jrejito" w:date="2021-02-09T16:06:00Z" w:initials="JR">
    <w:p w14:paraId="5F4763E9" w14:textId="00393DFF" w:rsidR="00555C6A" w:rsidRDefault="00555C6A" w:rsidP="00167DBD">
      <w:pPr>
        <w:pStyle w:val="TeksKomentar"/>
        <w:numPr>
          <w:ilvl w:val="0"/>
          <w:numId w:val="37"/>
        </w:numPr>
      </w:pPr>
      <w:r>
        <w:rPr>
          <w:rStyle w:val="ReferensiKomentar"/>
        </w:rPr>
        <w:annotationRef/>
      </w:r>
      <w:r>
        <w:t xml:space="preserve"> Penomoran Tabel urut mengikuti bab, ditulis dengan menggunakan font standar. Contoh : Tabel 2.1 Keterangan gambar.</w:t>
      </w:r>
    </w:p>
    <w:p w14:paraId="6AB62E79" w14:textId="758901D4" w:rsidR="00555C6A" w:rsidRDefault="00555C6A" w:rsidP="00167DBD">
      <w:pPr>
        <w:pStyle w:val="TeksKomentar"/>
        <w:numPr>
          <w:ilvl w:val="0"/>
          <w:numId w:val="37"/>
        </w:numPr>
      </w:pPr>
      <w:r>
        <w:t xml:space="preserve"> Teks Isi table ditulis dengan font standar dengan 1 spasi</w:t>
      </w:r>
    </w:p>
    <w:p w14:paraId="2418249E" w14:textId="25EA059B" w:rsidR="00555C6A" w:rsidRDefault="00555C6A" w:rsidP="00167DBD">
      <w:pPr>
        <w:pStyle w:val="TeksKomentar"/>
        <w:numPr>
          <w:ilvl w:val="0"/>
          <w:numId w:val="37"/>
        </w:numPr>
      </w:pPr>
      <w:r>
        <w:t xml:space="preserve"> Header Tabel apabila pindah halaman harus dicantumkan kembali.</w:t>
      </w:r>
    </w:p>
    <w:p w14:paraId="73730D2E" w14:textId="77777777" w:rsidR="00555C6A" w:rsidRDefault="00555C6A" w:rsidP="004C75F8">
      <w:pPr>
        <w:pStyle w:val="TeksKomentar"/>
      </w:pPr>
    </w:p>
    <w:p w14:paraId="615DC3FA" w14:textId="1FCD9A05" w:rsidR="00555C6A" w:rsidRDefault="00555C6A">
      <w:pPr>
        <w:pStyle w:val="TeksKomentar"/>
      </w:pPr>
    </w:p>
  </w:comment>
  <w:comment w:id="70" w:author="jrejito" w:date="2021-02-11T11:31:00Z" w:initials="JR">
    <w:p w14:paraId="3DECFAB6" w14:textId="42428EBD" w:rsidR="00555C6A" w:rsidRDefault="00555C6A" w:rsidP="00935224">
      <w:pPr>
        <w:pStyle w:val="TeksKomentar"/>
        <w:numPr>
          <w:ilvl w:val="0"/>
          <w:numId w:val="40"/>
        </w:numPr>
      </w:pPr>
      <w:r>
        <w:rPr>
          <w:rStyle w:val="ReferensiKomentar"/>
        </w:rPr>
        <w:annotationRef/>
      </w:r>
      <w:r>
        <w:t>Penomoran Tabel urut mengikuti bab, ditulis dengan menggunakan font standar. Contoh : Tabel 2.1 Keterangan gambar.</w:t>
      </w:r>
    </w:p>
    <w:p w14:paraId="475AF5A1" w14:textId="77777777" w:rsidR="00555C6A" w:rsidRDefault="00555C6A" w:rsidP="00935224">
      <w:pPr>
        <w:pStyle w:val="TeksKomentar"/>
        <w:numPr>
          <w:ilvl w:val="0"/>
          <w:numId w:val="40"/>
        </w:numPr>
      </w:pPr>
      <w:r>
        <w:t xml:space="preserve"> Teks Isi table ditulis dengan font standar dengan 1 spasi</w:t>
      </w:r>
    </w:p>
    <w:p w14:paraId="078DEF58" w14:textId="77777777" w:rsidR="00555C6A" w:rsidRDefault="00555C6A" w:rsidP="00935224">
      <w:pPr>
        <w:pStyle w:val="TeksKomentar"/>
        <w:numPr>
          <w:ilvl w:val="0"/>
          <w:numId w:val="40"/>
        </w:numPr>
      </w:pPr>
      <w:r>
        <w:t xml:space="preserve"> Header Tabel apabila pindah halaman harus dicantumkan kembali.</w:t>
      </w:r>
    </w:p>
    <w:p w14:paraId="29DDEC5E" w14:textId="6ED6A3DF" w:rsidR="00555C6A" w:rsidRDefault="00555C6A">
      <w:pPr>
        <w:pStyle w:val="TeksKomentar"/>
      </w:pPr>
    </w:p>
  </w:comment>
  <w:comment w:id="72" w:author="jrejito" w:date="2021-02-11T11:32:00Z" w:initials="JR">
    <w:p w14:paraId="324123FC" w14:textId="77777777" w:rsidR="00555C6A" w:rsidRDefault="00555C6A" w:rsidP="00935224">
      <w:pPr>
        <w:pStyle w:val="TeksKomentar"/>
        <w:numPr>
          <w:ilvl w:val="0"/>
          <w:numId w:val="39"/>
        </w:numPr>
      </w:pPr>
      <w:r>
        <w:rPr>
          <w:rStyle w:val="ReferensiKomentar"/>
        </w:rPr>
        <w:annotationRef/>
      </w:r>
      <w:r>
        <w:t>Setiap persamaa/formula/rumus harus dilengkapi dengan nomor.</w:t>
      </w:r>
    </w:p>
    <w:p w14:paraId="728F2A4A" w14:textId="4381E0C6" w:rsidR="00555C6A" w:rsidRDefault="00555C6A" w:rsidP="00935224">
      <w:pPr>
        <w:pStyle w:val="TeksKomentar"/>
        <w:numPr>
          <w:ilvl w:val="0"/>
          <w:numId w:val="39"/>
        </w:numPr>
      </w:pPr>
      <w:r>
        <w:t>Penomoran persamaa/formula/rumus urut mengikuti bab, ditulis dengan menggunakan font standar. Contoh : (2.1), (2.2)</w:t>
      </w:r>
    </w:p>
  </w:comment>
  <w:comment w:id="86" w:author="jrejito" w:date="2021-02-11T11:34:00Z" w:initials="JR">
    <w:p w14:paraId="31E09263" w14:textId="63905C6D" w:rsidR="00555C6A" w:rsidRDefault="00555C6A" w:rsidP="00935224">
      <w:pPr>
        <w:pStyle w:val="TeksKomentar"/>
        <w:numPr>
          <w:ilvl w:val="0"/>
          <w:numId w:val="41"/>
        </w:numPr>
      </w:pPr>
      <w:r>
        <w:rPr>
          <w:rStyle w:val="ReferensiKomentar"/>
        </w:rPr>
        <w:annotationRef/>
      </w:r>
      <w:r>
        <w:t>Penomoran Tabel urut mengikuti bab, ditulis dengan menggunakan font standar. Contoh : Tabel 3.1 Keterangan gambar.</w:t>
      </w:r>
    </w:p>
    <w:p w14:paraId="0F5CAD85" w14:textId="77777777" w:rsidR="00555C6A" w:rsidRDefault="00555C6A" w:rsidP="00935224">
      <w:pPr>
        <w:pStyle w:val="TeksKomentar"/>
        <w:numPr>
          <w:ilvl w:val="0"/>
          <w:numId w:val="40"/>
        </w:numPr>
      </w:pPr>
      <w:r>
        <w:t xml:space="preserve"> Teks Isi table ditulis dengan font standar dengan 1 spasi</w:t>
      </w:r>
    </w:p>
    <w:p w14:paraId="71797AB7" w14:textId="77777777" w:rsidR="00555C6A" w:rsidRDefault="00555C6A" w:rsidP="00935224">
      <w:pPr>
        <w:pStyle w:val="TeksKomentar"/>
        <w:numPr>
          <w:ilvl w:val="0"/>
          <w:numId w:val="40"/>
        </w:numPr>
      </w:pPr>
      <w:r>
        <w:t xml:space="preserve"> Header Tabel apabila pindah halaman harus dicantumkan kembali.</w:t>
      </w:r>
    </w:p>
    <w:p w14:paraId="5C65AF8C" w14:textId="77777777" w:rsidR="00555C6A" w:rsidRDefault="00555C6A" w:rsidP="00935224">
      <w:pPr>
        <w:pStyle w:val="TeksKomentar"/>
      </w:pPr>
    </w:p>
    <w:p w14:paraId="0FB64DBD" w14:textId="440C6B72" w:rsidR="00555C6A" w:rsidRDefault="00555C6A" w:rsidP="00935224">
      <w:pPr>
        <w:pStyle w:val="TeksKomentar"/>
      </w:pPr>
      <w:r>
        <w:rPr>
          <w:rStyle w:val="ReferensiKomentar"/>
        </w:rPr>
        <w:annotationRef/>
      </w:r>
    </w:p>
  </w:comment>
  <w:comment w:id="96" w:author="jrejito" w:date="2021-02-11T11:35:00Z" w:initials="JR">
    <w:p w14:paraId="1F7E320A" w14:textId="77777777" w:rsidR="00555C6A" w:rsidRDefault="00555C6A" w:rsidP="00935224">
      <w:pPr>
        <w:pStyle w:val="TeksKomentar"/>
        <w:numPr>
          <w:ilvl w:val="0"/>
          <w:numId w:val="42"/>
        </w:numPr>
      </w:pPr>
      <w:r>
        <w:rPr>
          <w:rStyle w:val="ReferensiKomentar"/>
        </w:rPr>
        <w:annotationRef/>
      </w:r>
      <w:r>
        <w:t>Gambar dibuat dengan format hitam putih atau berwarna dengan warna dasar putih.</w:t>
      </w:r>
    </w:p>
    <w:p w14:paraId="4752625A" w14:textId="77777777" w:rsidR="00555C6A" w:rsidRDefault="00555C6A" w:rsidP="00935224">
      <w:pPr>
        <w:pStyle w:val="TeksKomentar"/>
        <w:numPr>
          <w:ilvl w:val="0"/>
          <w:numId w:val="42"/>
        </w:numPr>
      </w:pPr>
      <w:r>
        <w:t xml:space="preserve">Gambar harus terlihat jelas dengan tampilan yang dapat dilihat dengan baik, tidak boleh terlalu kecil sehingga teks dalam gambar tidak bisa dibaca dengan baik. </w:t>
      </w:r>
    </w:p>
    <w:p w14:paraId="3E9403CB" w14:textId="77777777" w:rsidR="00555C6A" w:rsidRDefault="00555C6A" w:rsidP="00935224">
      <w:pPr>
        <w:pStyle w:val="TeksKomentar"/>
        <w:numPr>
          <w:ilvl w:val="0"/>
          <w:numId w:val="42"/>
        </w:numPr>
      </w:pPr>
      <w:r>
        <w:t>Penomoran gambar urut mengikuti bab, ditulis dengan menggunakan font standar. Contoh : Gambar 2.1 Keterangan gambar.</w:t>
      </w:r>
    </w:p>
    <w:p w14:paraId="4F624834" w14:textId="77777777" w:rsidR="00555C6A" w:rsidRDefault="00555C6A" w:rsidP="00935224">
      <w:pPr>
        <w:pStyle w:val="TeksKomentar"/>
        <w:numPr>
          <w:ilvl w:val="0"/>
          <w:numId w:val="42"/>
        </w:numPr>
      </w:pPr>
      <w:r>
        <w:t>Gambar yang diambil dari sumber lain harus mencantumkan sumbernya.</w:t>
      </w:r>
    </w:p>
    <w:p w14:paraId="0878DB58" w14:textId="77777777" w:rsidR="00555C6A" w:rsidRDefault="00555C6A" w:rsidP="00935224">
      <w:pPr>
        <w:pStyle w:val="TeksKomentar"/>
      </w:pPr>
    </w:p>
    <w:p w14:paraId="4A1A314C" w14:textId="1F837A64" w:rsidR="00555C6A" w:rsidRDefault="00555C6A" w:rsidP="00935224">
      <w:pPr>
        <w:pStyle w:val="TeksKomentar"/>
      </w:pPr>
      <w:r>
        <w:rPr>
          <w:rStyle w:val="ReferensiKomentar"/>
        </w:rPr>
        <w:annotationRef/>
      </w:r>
    </w:p>
  </w:comment>
  <w:comment w:id="102" w:author="jrejito" w:date="2021-02-11T11:36:00Z" w:initials="JR">
    <w:p w14:paraId="0F87589C" w14:textId="77777777" w:rsidR="00555C6A" w:rsidRDefault="00555C6A" w:rsidP="00935224">
      <w:pPr>
        <w:pStyle w:val="TeksKomentar"/>
        <w:numPr>
          <w:ilvl w:val="0"/>
          <w:numId w:val="43"/>
        </w:numPr>
      </w:pPr>
      <w:r>
        <w:rPr>
          <w:rStyle w:val="ReferensiKomentar"/>
        </w:rPr>
        <w:annotationRef/>
      </w:r>
      <w:r>
        <w:t>Gambar dibuat dengan format hitam putih atau berwarna dengan warna dasar putih.</w:t>
      </w:r>
    </w:p>
    <w:p w14:paraId="565F14B0" w14:textId="77777777" w:rsidR="00555C6A" w:rsidRDefault="00555C6A" w:rsidP="00935224">
      <w:pPr>
        <w:pStyle w:val="TeksKomentar"/>
        <w:numPr>
          <w:ilvl w:val="0"/>
          <w:numId w:val="43"/>
        </w:numPr>
      </w:pPr>
      <w:r>
        <w:t xml:space="preserve">Gambar harus terlihat jelas dengan tampilan yang dapat dilihat dengan baik, tidak boleh terlalu kecil sehingga teks dalam gambar tidak bisa dibaca dengan baik. </w:t>
      </w:r>
    </w:p>
    <w:p w14:paraId="18A990BC" w14:textId="77777777" w:rsidR="00555C6A" w:rsidRDefault="00555C6A" w:rsidP="00935224">
      <w:pPr>
        <w:pStyle w:val="TeksKomentar"/>
        <w:numPr>
          <w:ilvl w:val="0"/>
          <w:numId w:val="43"/>
        </w:numPr>
      </w:pPr>
      <w:r>
        <w:t>Penomoran gambar urut mengikuti bab, ditulis dengan menggunakan font standar. Contoh : Gambar 2.1 Keterangan gambar.</w:t>
      </w:r>
    </w:p>
    <w:p w14:paraId="3C224C3F" w14:textId="77777777" w:rsidR="00555C6A" w:rsidRDefault="00555C6A" w:rsidP="00935224">
      <w:pPr>
        <w:pStyle w:val="TeksKomentar"/>
        <w:numPr>
          <w:ilvl w:val="0"/>
          <w:numId w:val="43"/>
        </w:numPr>
      </w:pPr>
      <w:r>
        <w:t>Gambar yang diambil dari sumber lain harus mencantumkan sumbernya.</w:t>
      </w:r>
    </w:p>
    <w:p w14:paraId="0AD3DF76" w14:textId="77777777" w:rsidR="00555C6A" w:rsidRDefault="00555C6A" w:rsidP="00935224">
      <w:pPr>
        <w:pStyle w:val="TeksKomentar"/>
      </w:pPr>
    </w:p>
    <w:p w14:paraId="47EC54A0" w14:textId="7D306BC9" w:rsidR="00555C6A" w:rsidRDefault="00555C6A" w:rsidP="00935224">
      <w:pPr>
        <w:pStyle w:val="TeksKomentar"/>
      </w:pPr>
      <w:r>
        <w:rPr>
          <w:rStyle w:val="ReferensiKomentar"/>
        </w:rPr>
        <w:annotationRef/>
      </w:r>
    </w:p>
  </w:comment>
  <w:comment w:id="140" w:author="jrejito" w:date="2021-02-11T12:10:00Z" w:initials="JR">
    <w:p w14:paraId="395964B4" w14:textId="77777777" w:rsidR="00555C6A" w:rsidRDefault="00555C6A" w:rsidP="00FB3642">
      <w:pPr>
        <w:pStyle w:val="TeksKomentar"/>
        <w:numPr>
          <w:ilvl w:val="0"/>
          <w:numId w:val="44"/>
        </w:numPr>
      </w:pPr>
      <w:r>
        <w:rPr>
          <w:rStyle w:val="ReferensiKomentar"/>
        </w:rPr>
        <w:annotationRef/>
      </w:r>
      <w:r>
        <w:t xml:space="preserve">Hasil penelitian adalah bagian yang menyajikan hasil dari penelitian dalam bentuk data. Selain dengan uraian, data penelitian dapat juga disajikan sebagai ilustrasi (gambar, foto, diagram, grafik, tabel, dll.). </w:t>
      </w:r>
    </w:p>
    <w:p w14:paraId="016A7090" w14:textId="77777777" w:rsidR="00555C6A" w:rsidRDefault="00555C6A" w:rsidP="00FB3642">
      <w:pPr>
        <w:pStyle w:val="TeksKomentar"/>
        <w:numPr>
          <w:ilvl w:val="0"/>
          <w:numId w:val="44"/>
        </w:numPr>
      </w:pPr>
      <w:r>
        <w:t xml:space="preserve">Dalam menyajikan tabel atau grafik, hendaknya tabel dan grafik tersebut berupa self explanatory. Artinya, semua keterangan harus ada pada tabel dan grafik tersebut sehingga pembaca dapat memahaminya tanpa harus mengacu ke teks/naskah. </w:t>
      </w:r>
    </w:p>
    <w:p w14:paraId="17CA9055" w14:textId="34FB0B7D" w:rsidR="00555C6A" w:rsidRDefault="00555C6A" w:rsidP="00FB3642">
      <w:pPr>
        <w:pStyle w:val="TeksKomentar"/>
        <w:numPr>
          <w:ilvl w:val="0"/>
          <w:numId w:val="44"/>
        </w:numPr>
      </w:pPr>
      <w:r>
        <w:t>Yang dimaksud dengan pembahasan bukanlah mengulang data yang ditampilkan dalam bentuk uraian kalimat, melainkan berupa arti (meaning) data yang diperoleh. Pembahasan berarti membandingkan hasil yang diperoleh dengan data pengetahuan (hasil riset orang lain) yang sudah dipublikasikan, kemudian menjelaskan implikasi data yang diperoleh bagi ilmu pengetahuan atau pemanfaatannya. Temuan atau informasi yang diperoleh dapat dikaitkan dengan tujuan penelitian (impikasi hasil penelitian) atau dibandingkan dengan hasil penelitian orang lain yang telah dipublikasikan, sebagaimana diuraikan dalam bagian tinjauan pustaka. Dalam pembahasan ini sebaiknya diutarakan pula kelemahan dan keterbatasan penelitian. Kesalahan umum dalam membahas hasil penelitian adalah menyajikan data hasil penelitian sekaligus sebagai tabel dan grafik.</w:t>
      </w:r>
    </w:p>
  </w:comment>
  <w:comment w:id="142" w:author="jrejito" w:date="2021-02-11T11:37:00Z" w:initials="JR">
    <w:p w14:paraId="79D52A94" w14:textId="77777777" w:rsidR="00555C6A" w:rsidRDefault="00555C6A" w:rsidP="006E3EC6">
      <w:pPr>
        <w:pStyle w:val="TeksKomentar"/>
        <w:numPr>
          <w:ilvl w:val="0"/>
          <w:numId w:val="51"/>
        </w:numPr>
      </w:pPr>
      <w:r>
        <w:rPr>
          <w:rStyle w:val="ReferensiKomentar"/>
        </w:rPr>
        <w:annotationRef/>
      </w:r>
      <w:r>
        <w:t xml:space="preserve">Uraian dalam subbab dan sub-subbab minimal berisi 2 paragraf. </w:t>
      </w:r>
    </w:p>
    <w:p w14:paraId="238ADFBF" w14:textId="6C0B8551" w:rsidR="00555C6A" w:rsidRDefault="00555C6A" w:rsidP="006E3EC6">
      <w:pPr>
        <w:pStyle w:val="TeksKomentar"/>
        <w:numPr>
          <w:ilvl w:val="0"/>
          <w:numId w:val="51"/>
        </w:numPr>
      </w:pPr>
      <w:r>
        <w:t>Setiap paragraph minimal berisi 5 baris.</w:t>
      </w:r>
    </w:p>
    <w:p w14:paraId="725FBA0F" w14:textId="4A0DBD0F" w:rsidR="00555C6A" w:rsidRDefault="00555C6A" w:rsidP="006E3EC6">
      <w:pPr>
        <w:pStyle w:val="TeksKomentar"/>
        <w:numPr>
          <w:ilvl w:val="0"/>
          <w:numId w:val="51"/>
        </w:numPr>
      </w:pPr>
      <w:r>
        <w:t>Konten dalam Hasil dan Pembahasan memuat hasil dan simulasi aplikasi, screen shoot, table yang dihasilkan dari running aplikasi, grafik dari hasil tabel dilengkapi dengan script/source code.</w:t>
      </w:r>
    </w:p>
    <w:p w14:paraId="6D9BDBF6" w14:textId="69561272" w:rsidR="00555C6A" w:rsidRDefault="00555C6A" w:rsidP="006E3EC6">
      <w:pPr>
        <w:pStyle w:val="TeksKomentar"/>
        <w:numPr>
          <w:ilvl w:val="0"/>
          <w:numId w:val="51"/>
        </w:numPr>
      </w:pPr>
      <w:r>
        <w:t>Script/source code yang dicantumkan hanya script/source code “core” atau intinya saja.</w:t>
      </w:r>
    </w:p>
    <w:p w14:paraId="0F52508D" w14:textId="77777777" w:rsidR="00555C6A" w:rsidRDefault="00555C6A" w:rsidP="00935224">
      <w:pPr>
        <w:pStyle w:val="TeksKomentar"/>
      </w:pPr>
    </w:p>
    <w:p w14:paraId="0B8C3D76" w14:textId="63E8DF27" w:rsidR="00555C6A" w:rsidRDefault="00555C6A" w:rsidP="00935224">
      <w:pPr>
        <w:pStyle w:val="TeksKomentar"/>
      </w:pPr>
      <w:r>
        <w:rPr>
          <w:rStyle w:val="ReferensiKomentar"/>
        </w:rPr>
        <w:annotationRef/>
      </w:r>
    </w:p>
  </w:comment>
  <w:comment w:id="149" w:author="jrejito" w:date="2021-02-11T11:43:00Z" w:initials="JR">
    <w:p w14:paraId="2002E96A" w14:textId="7F97296F" w:rsidR="00555C6A" w:rsidRDefault="00555C6A" w:rsidP="00FB3642">
      <w:pPr>
        <w:pStyle w:val="TeksKomentar"/>
        <w:numPr>
          <w:ilvl w:val="0"/>
          <w:numId w:val="45"/>
        </w:numPr>
      </w:pPr>
      <w:r>
        <w:rPr>
          <w:rStyle w:val="ReferensiKomentar"/>
        </w:rPr>
        <w:annotationRef/>
      </w:r>
      <w:r>
        <w:t>Setiap script/kode program yang dicantumkan harus diberi keterangan nama script/kode programnya.</w:t>
      </w:r>
    </w:p>
    <w:p w14:paraId="2BBCEFA6" w14:textId="26EAAFC5" w:rsidR="00555C6A" w:rsidRDefault="00555C6A" w:rsidP="00FB3642">
      <w:pPr>
        <w:pStyle w:val="TeksKomentar"/>
        <w:numPr>
          <w:ilvl w:val="0"/>
          <w:numId w:val="45"/>
        </w:numPr>
      </w:pPr>
      <w:r>
        <w:t xml:space="preserve">Jenis font yang digunakan dalam script/kode program diperboleh times new roman, calibri, arial dll. </w:t>
      </w:r>
    </w:p>
    <w:p w14:paraId="6AAC98BC" w14:textId="7A6C671E" w:rsidR="00555C6A" w:rsidRDefault="00555C6A" w:rsidP="00FB3642">
      <w:pPr>
        <w:pStyle w:val="TeksKomentar"/>
        <w:numPr>
          <w:ilvl w:val="0"/>
          <w:numId w:val="45"/>
        </w:numPr>
      </w:pPr>
      <w:r>
        <w:t>Font dalam script/kode program berukuran antara 9 s.d. 11 (lebih kecil dari font defaultnya)</w:t>
      </w:r>
    </w:p>
    <w:p w14:paraId="0D9EDFEE" w14:textId="3D6BC68B" w:rsidR="00555C6A" w:rsidRDefault="00555C6A" w:rsidP="003B5E33">
      <w:pPr>
        <w:pStyle w:val="TeksKomentar"/>
      </w:pPr>
    </w:p>
  </w:comment>
  <w:comment w:id="150" w:author="jrejito" w:date="2021-02-11T11:46:00Z" w:initials="JR">
    <w:p w14:paraId="45F15266" w14:textId="61D91B5E" w:rsidR="00555C6A" w:rsidRDefault="00555C6A" w:rsidP="00FB3642">
      <w:pPr>
        <w:pStyle w:val="TeksKomentar"/>
        <w:numPr>
          <w:ilvl w:val="0"/>
          <w:numId w:val="46"/>
        </w:numPr>
      </w:pPr>
      <w:r>
        <w:rPr>
          <w:rStyle w:val="ReferensiKomentar"/>
        </w:rPr>
        <w:annotationRef/>
      </w:r>
      <w:r>
        <w:rPr>
          <w:rStyle w:val="ReferensiKomentar"/>
        </w:rPr>
        <w:annotationRef/>
      </w:r>
      <w:r>
        <w:t>Setiap script/kode program yang dicantumkan harus diberi keterangan nama script/kode programnya.</w:t>
      </w:r>
    </w:p>
    <w:p w14:paraId="55F2E9AC" w14:textId="77777777" w:rsidR="00555C6A" w:rsidRDefault="00555C6A" w:rsidP="00FB3642">
      <w:pPr>
        <w:pStyle w:val="TeksKomentar"/>
        <w:numPr>
          <w:ilvl w:val="0"/>
          <w:numId w:val="46"/>
        </w:numPr>
      </w:pPr>
      <w:r>
        <w:t xml:space="preserve">Jenis font yang digunakan dalam script/kode program diperboleh times new roman, calibri, arial dll. </w:t>
      </w:r>
    </w:p>
    <w:p w14:paraId="62FB446C" w14:textId="77777777" w:rsidR="00555C6A" w:rsidRDefault="00555C6A" w:rsidP="00FB3642">
      <w:pPr>
        <w:pStyle w:val="TeksKomentar"/>
        <w:numPr>
          <w:ilvl w:val="0"/>
          <w:numId w:val="46"/>
        </w:numPr>
      </w:pPr>
      <w:r>
        <w:t>Font dalam script/kode program berukuran antara 9 s.d. 11 (lebih kecil dari font defaultnya)</w:t>
      </w:r>
    </w:p>
    <w:p w14:paraId="5C7CD460" w14:textId="77777777" w:rsidR="00555C6A" w:rsidRDefault="00555C6A" w:rsidP="003B5E33">
      <w:pPr>
        <w:pStyle w:val="TeksKomentar"/>
      </w:pPr>
    </w:p>
    <w:p w14:paraId="68DAC810" w14:textId="3BEC4B5B" w:rsidR="00555C6A" w:rsidRDefault="00555C6A">
      <w:pPr>
        <w:pStyle w:val="TeksKomentar"/>
      </w:pPr>
    </w:p>
  </w:comment>
  <w:comment w:id="177" w:author="jrejito" w:date="2021-02-11T12:13:00Z" w:initials="JR">
    <w:p w14:paraId="41971384" w14:textId="77777777" w:rsidR="00555C6A" w:rsidRDefault="00555C6A" w:rsidP="00FB3642">
      <w:pPr>
        <w:pStyle w:val="TeksKomentar"/>
        <w:numPr>
          <w:ilvl w:val="0"/>
          <w:numId w:val="47"/>
        </w:numPr>
      </w:pPr>
      <w:r>
        <w:rPr>
          <w:rStyle w:val="ReferensiKomentar"/>
        </w:rPr>
        <w:annotationRef/>
      </w:r>
      <w:r>
        <w:t xml:space="preserve">Simpulan merupakan kristalisasi hasil analisis dan intepretasi. Simpulan ini harus terlebih dahulu dibahas dalam bagian Pembahasan sehingga apa yang dikemukakan dalam bagian Simpulan tidak merupakan pernyataan yang muncul secara tiba-tiba. </w:t>
      </w:r>
    </w:p>
    <w:p w14:paraId="03BBC37B" w14:textId="77777777" w:rsidR="00555C6A" w:rsidRDefault="00555C6A" w:rsidP="00FB3642">
      <w:pPr>
        <w:pStyle w:val="TeksKomentar"/>
        <w:numPr>
          <w:ilvl w:val="0"/>
          <w:numId w:val="47"/>
        </w:numPr>
      </w:pPr>
      <w:r>
        <w:t xml:space="preserve">Cara penulisan/pembahasan dirumuskan dalam bentuk pernyataan secara ketat dan padat sehingga tidak menimbulkan penafsiran lain. Informasi yang disampaikan dalam simpulan bisa berupa pendapat baru, koreksi atas pendapat lama, pengukuhan pendapat lama, atau menumbangkan pendapat lama sebagai jawaban atas tujuan. </w:t>
      </w:r>
    </w:p>
    <w:p w14:paraId="5472745C" w14:textId="5BD489EA" w:rsidR="00555C6A" w:rsidRDefault="00555C6A" w:rsidP="00FB3642">
      <w:pPr>
        <w:pStyle w:val="TeksKomentar"/>
        <w:numPr>
          <w:ilvl w:val="0"/>
          <w:numId w:val="47"/>
        </w:numPr>
      </w:pPr>
      <w:r>
        <w:t>Saran tidak merupakan pernyataan yang muncul tiba-tiba akan tetapi merupakan kelanjutan dari simpulan, sering berupa anjuran yang dapat menyangkut aspek operasional, kebijakan, ataupun konseptual. Saran hendaknya bersifat konkret, realistis, bernilai keilmuan dan/atau praktis, serta terarah (disebut saran tindak). Apabila peneliti tidak mengajukan saran/rekomendasi atas dasar simpulan hasil penelitian, judul Bab V ini adalah SIMPULAN.</w:t>
      </w:r>
    </w:p>
  </w:comment>
  <w:comment w:id="179" w:author="jrejito" w:date="2021-02-11T11:46:00Z" w:initials="JR">
    <w:p w14:paraId="5D955443" w14:textId="77777777" w:rsidR="00555C6A" w:rsidRDefault="00555C6A" w:rsidP="00FB3642">
      <w:pPr>
        <w:pStyle w:val="TeksKomentar"/>
        <w:numPr>
          <w:ilvl w:val="0"/>
          <w:numId w:val="48"/>
        </w:numPr>
      </w:pPr>
      <w:r>
        <w:rPr>
          <w:rStyle w:val="ReferensiKomentar"/>
        </w:rPr>
        <w:annotationRef/>
      </w:r>
      <w:r>
        <w:t>Kesimpulan berisi jawaban terhadap masalah yang ada di BAB I Pendahuluan didasarkan pada BAB IV HASIL dan PEMBAHASAN</w:t>
      </w:r>
    </w:p>
    <w:p w14:paraId="740BBAD1" w14:textId="679E1168" w:rsidR="00555C6A" w:rsidRDefault="00555C6A" w:rsidP="00FB3642">
      <w:pPr>
        <w:pStyle w:val="TeksKomentar"/>
        <w:numPr>
          <w:ilvl w:val="0"/>
          <w:numId w:val="48"/>
        </w:numPr>
      </w:pPr>
      <w:r>
        <w:t xml:space="preserve">Kesimpulan dituliskan urut berdasarkan nomor (1,2,3…) yang merupakan jawaban dari permasalahan. </w:t>
      </w:r>
    </w:p>
  </w:comment>
  <w:comment w:id="181" w:author="jrejito" w:date="2021-02-11T12:17:00Z" w:initials="JR">
    <w:p w14:paraId="64386F17" w14:textId="77777777" w:rsidR="00555C6A" w:rsidRDefault="00555C6A" w:rsidP="00FB3642">
      <w:pPr>
        <w:pStyle w:val="TeksKomentar"/>
        <w:numPr>
          <w:ilvl w:val="0"/>
          <w:numId w:val="49"/>
        </w:numPr>
      </w:pPr>
      <w:r>
        <w:rPr>
          <w:rStyle w:val="ReferensiKomentar"/>
        </w:rPr>
        <w:annotationRef/>
      </w:r>
      <w:r>
        <w:t>Saran tidak merupakan pernyataan yang muncul tiba-tiba akan tetapi merupakan kelanjutan dari simpulan, sering berupa anjuran yang dapat menyangkut aspek operasional, kebijakan, ataupun konseptual.</w:t>
      </w:r>
    </w:p>
    <w:p w14:paraId="360EB772" w14:textId="0D1EF0FD" w:rsidR="00555C6A" w:rsidRDefault="00555C6A" w:rsidP="00FB3642">
      <w:pPr>
        <w:pStyle w:val="TeksKomentar"/>
        <w:numPr>
          <w:ilvl w:val="0"/>
          <w:numId w:val="49"/>
        </w:numPr>
      </w:pPr>
      <w:r>
        <w:t>Saran hendaknya bersifat konkret, realistis, bernilai keilmuan dan/atau praktis, serta terarah (disebut saran tindak). Apabila peneliti tidak mengajukan saran/rekomendasi atas dasar simpulan hasil penelitian, judul Bab V ini adalah SIMPULAN.</w:t>
      </w:r>
    </w:p>
  </w:comment>
  <w:comment w:id="184" w:author="jrejito" w:date="2021-02-11T12:19:00Z" w:initials="JR">
    <w:p w14:paraId="26FB9FC5" w14:textId="77777777" w:rsidR="00555C6A" w:rsidRDefault="00555C6A" w:rsidP="003727FC">
      <w:pPr>
        <w:pStyle w:val="TeksKomentar"/>
      </w:pPr>
      <w:r>
        <w:rPr>
          <w:rStyle w:val="ReferensiKomentar"/>
        </w:rPr>
        <w:annotationRef/>
      </w:r>
      <w:r>
        <w:t xml:space="preserve">Daftar pustaka yang baik harus </w:t>
      </w:r>
    </w:p>
    <w:p w14:paraId="47581283" w14:textId="4159AA96" w:rsidR="003727FC" w:rsidRDefault="003727FC" w:rsidP="00FB3642">
      <w:pPr>
        <w:pStyle w:val="TeksKomentar"/>
        <w:numPr>
          <w:ilvl w:val="0"/>
          <w:numId w:val="50"/>
        </w:numPr>
      </w:pPr>
      <w:r>
        <w:t xml:space="preserve"> </w:t>
      </w:r>
      <w:r w:rsidR="00555C6A">
        <w:t xml:space="preserve">memuat semua pustaka yang (hanya) digunakan di dalam manuskrip/naskah skripsi; </w:t>
      </w:r>
    </w:p>
    <w:p w14:paraId="0F40D62E" w14:textId="77777777" w:rsidR="003727FC" w:rsidRDefault="003727FC" w:rsidP="00FB3642">
      <w:pPr>
        <w:pStyle w:val="TeksKomentar"/>
        <w:numPr>
          <w:ilvl w:val="0"/>
          <w:numId w:val="50"/>
        </w:numPr>
      </w:pPr>
      <w:r>
        <w:t xml:space="preserve"> </w:t>
      </w:r>
      <w:r w:rsidR="00555C6A">
        <w:t xml:space="preserve">ditulis dengan lengkap dan berurutan alfabetis sehingga pembaca yang ingin menelusuri pustaka aslinya akan dapat melakukannya dengan mudah; </w:t>
      </w:r>
    </w:p>
    <w:p w14:paraId="50C24482" w14:textId="77777777" w:rsidR="003727FC" w:rsidRDefault="003727FC" w:rsidP="00FB3642">
      <w:pPr>
        <w:pStyle w:val="TeksKomentar"/>
        <w:numPr>
          <w:ilvl w:val="0"/>
          <w:numId w:val="50"/>
        </w:numPr>
      </w:pPr>
      <w:r>
        <w:t xml:space="preserve"> </w:t>
      </w:r>
      <w:r w:rsidR="00555C6A">
        <w:t xml:space="preserve">mencantumkan hanya pustaka yang telah diterbitkan; </w:t>
      </w:r>
    </w:p>
    <w:p w14:paraId="733E8A81" w14:textId="56C81913" w:rsidR="00555C6A" w:rsidRDefault="003727FC" w:rsidP="00FB3642">
      <w:pPr>
        <w:pStyle w:val="TeksKomentar"/>
        <w:numPr>
          <w:ilvl w:val="0"/>
          <w:numId w:val="50"/>
        </w:numPr>
      </w:pPr>
      <w:r>
        <w:t xml:space="preserve"> </w:t>
      </w:r>
      <w:r w:rsidR="00555C6A">
        <w:t>menggunakan sistem penulisan nama penulis artikel yang berlaku internasional (nama belakang sebagai entry), terlepas apakah nama belakang penulis artikel merupakan nama marga atau bukan.</w:t>
      </w:r>
    </w:p>
  </w:comment>
  <w:comment w:id="186" w:author="jrejito" w:date="2021-02-11T12:18:00Z" w:initials="JR">
    <w:p w14:paraId="2565FEE1" w14:textId="4EDFEA2C" w:rsidR="00555C6A" w:rsidRDefault="00555C6A">
      <w:pPr>
        <w:pStyle w:val="TeksKomentar"/>
      </w:pPr>
      <w:r>
        <w:rPr>
          <w:rStyle w:val="ReferensiKomentar"/>
        </w:rPr>
        <w:annotationRef/>
      </w:r>
      <w:r>
        <w:t>Lampiran-lampiran (berisi tabel, perhitungan statistik, peraturan-peraturan, contoh kuesioner atau instrumen tertulis yang digunakan, ds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67B436" w15:done="1"/>
  <w15:commentEx w15:paraId="72B19C47" w15:done="1"/>
  <w15:commentEx w15:paraId="6D17F9BD" w15:done="1"/>
  <w15:commentEx w15:paraId="6C899B3D" w15:done="1"/>
  <w15:commentEx w15:paraId="57A607B3" w15:done="1"/>
  <w15:commentEx w15:paraId="0366FB56" w15:done="1"/>
  <w15:commentEx w15:paraId="724710D5" w15:done="1"/>
  <w15:commentEx w15:paraId="791DCC02" w15:done="1"/>
  <w15:commentEx w15:paraId="44C16F98" w15:done="1"/>
  <w15:commentEx w15:paraId="00FB04EB" w15:done="1"/>
  <w15:commentEx w15:paraId="1B634D11" w15:done="1"/>
  <w15:commentEx w15:paraId="3530096C" w15:done="1"/>
  <w15:commentEx w15:paraId="48746DD3" w15:done="1"/>
  <w15:commentEx w15:paraId="50E4A3D9" w15:done="1"/>
  <w15:commentEx w15:paraId="77AE16DD" w15:done="1"/>
  <w15:commentEx w15:paraId="4F5FCF33" w15:done="1"/>
  <w15:commentEx w15:paraId="3E7CA952" w15:done="1"/>
  <w15:commentEx w15:paraId="3C6504FF" w15:done="1"/>
  <w15:commentEx w15:paraId="10EEB76A" w15:done="1"/>
  <w15:commentEx w15:paraId="5128E619" w15:done="1"/>
  <w15:commentEx w15:paraId="0603AD8F" w15:done="1"/>
  <w15:commentEx w15:paraId="40F7F7C2" w15:done="1"/>
  <w15:commentEx w15:paraId="3DBF12BF" w15:done="1"/>
  <w15:commentEx w15:paraId="615DC3FA" w15:done="1"/>
  <w15:commentEx w15:paraId="29DDEC5E" w15:done="1"/>
  <w15:commentEx w15:paraId="728F2A4A" w15:done="1"/>
  <w15:commentEx w15:paraId="0FB64DBD" w15:done="1"/>
  <w15:commentEx w15:paraId="4A1A314C" w15:done="1"/>
  <w15:commentEx w15:paraId="47EC54A0" w15:done="1"/>
  <w15:commentEx w15:paraId="17CA9055" w15:done="1"/>
  <w15:commentEx w15:paraId="0B8C3D76" w15:done="1"/>
  <w15:commentEx w15:paraId="0D9EDFEE" w15:done="1"/>
  <w15:commentEx w15:paraId="68DAC810" w15:done="1"/>
  <w15:commentEx w15:paraId="5472745C" w15:done="1"/>
  <w15:commentEx w15:paraId="740BBAD1" w15:done="1"/>
  <w15:commentEx w15:paraId="360EB772" w15:done="1"/>
  <w15:commentEx w15:paraId="733E8A81" w15:done="1"/>
  <w15:commentEx w15:paraId="2565FEE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CD2D05" w16cex:dateUtc="2021-02-09T08:47:00Z"/>
  <w16cex:commentExtensible w16cex:durableId="23CBBB4A" w16cex:dateUtc="2021-02-08T06:29:00Z"/>
  <w16cex:commentExtensible w16cex:durableId="23CB9AD9" w16cex:dateUtc="2021-02-08T04:11:00Z"/>
  <w16cex:commentExtensible w16cex:durableId="23CD189A" w16cex:dateUtc="2021-02-09T07:20:00Z"/>
  <w16cex:commentExtensible w16cex:durableId="23CB9C07" w16cex:dateUtc="2021-02-08T04:16:00Z"/>
  <w16cex:commentExtensible w16cex:durableId="23CD1874" w16cex:dateUtc="2021-02-09T07:19:00Z"/>
  <w16cex:commentExtensible w16cex:durableId="23CBBC86" w16cex:dateUtc="2021-02-08T06:35:00Z"/>
  <w16cex:commentExtensible w16cex:durableId="23CD18D9" w16cex:dateUtc="2021-02-09T07:21:00Z"/>
  <w16cex:commentExtensible w16cex:durableId="23CBBD10" w16cex:dateUtc="2021-02-08T06:37:00Z"/>
  <w16cex:commentExtensible w16cex:durableId="23CD18FE" w16cex:dateUtc="2021-02-09T07:21:00Z"/>
  <w16cex:commentExtensible w16cex:durableId="23CBBE29" w16cex:dateUtc="2021-02-08T06:42:00Z"/>
  <w16cex:commentExtensible w16cex:durableId="23CD190F" w16cex:dateUtc="2021-02-09T07:22:00Z"/>
  <w16cex:commentExtensible w16cex:durableId="23CBBED1" w16cex:dateUtc="2021-02-08T06:44:00Z"/>
  <w16cex:commentExtensible w16cex:durableId="23CBBF19" w16cex:dateUtc="2021-02-08T06:46:00Z"/>
  <w16cex:commentExtensible w16cex:durableId="23CD1926" w16cex:dateUtc="2021-02-09T07:22:00Z"/>
  <w16cex:commentExtensible w16cex:durableId="23CBBF74" w16cex:dateUtc="2021-02-08T06:47:00Z"/>
  <w16cex:commentExtensible w16cex:durableId="23CD1989" w16cex:dateUtc="2021-02-09T07:24:00Z"/>
  <w16cex:commentExtensible w16cex:durableId="23CD1ABE" w16cex:dateUtc="2021-02-09T07:29:00Z"/>
  <w16cex:commentExtensible w16cex:durableId="23CD1BEC" w16cex:dateUtc="2021-02-09T07:34:00Z"/>
  <w16cex:commentExtensible w16cex:durableId="23CD2AD5" w16cex:dateUtc="2021-02-09T08:37:00Z"/>
  <w16cex:commentExtensible w16cex:durableId="23CD2AFE" w16cex:dateUtc="2021-02-09T08:38:00Z"/>
  <w16cex:commentExtensible w16cex:durableId="23CD2B21" w16cex:dateUtc="2021-02-09T08:39:00Z"/>
  <w16cex:commentExtensible w16cex:durableId="23CD2B49" w16cex:dateUtc="2021-02-09T08:39:00Z"/>
  <w16cex:commentExtensible w16cex:durableId="23CD319D" w16cex:dateUtc="2021-02-09T09:06:00Z"/>
  <w16cex:commentExtensible w16cex:durableId="23CF9428" w16cex:dateUtc="2021-02-11T04:31:00Z"/>
  <w16cex:commentExtensible w16cex:durableId="23CF943E" w16cex:dateUtc="2021-02-11T04:32:00Z"/>
  <w16cex:commentExtensible w16cex:durableId="23CF94C1" w16cex:dateUtc="2021-02-11T04:34:00Z"/>
  <w16cex:commentExtensible w16cex:durableId="23CF9516" w16cex:dateUtc="2021-02-11T04:35:00Z"/>
  <w16cex:commentExtensible w16cex:durableId="23CF9528" w16cex:dateUtc="2021-02-11T04:36:00Z"/>
  <w16cex:commentExtensible w16cex:durableId="23CF9D40" w16cex:dateUtc="2021-02-11T05:10:00Z"/>
  <w16cex:commentExtensible w16cex:durableId="23CF9572" w16cex:dateUtc="2021-02-11T04:37:00Z"/>
  <w16cex:commentExtensible w16cex:durableId="23CF96C9" w16cex:dateUtc="2021-02-11T04:43:00Z"/>
  <w16cex:commentExtensible w16cex:durableId="23CF9789" w16cex:dateUtc="2021-02-11T04:46:00Z"/>
  <w16cex:commentExtensible w16cex:durableId="23CF9DD7" w16cex:dateUtc="2021-02-11T05:13:00Z"/>
  <w16cex:commentExtensible w16cex:durableId="23CF97B1" w16cex:dateUtc="2021-02-11T04:46:00Z"/>
  <w16cex:commentExtensible w16cex:durableId="23CF9EBE" w16cex:dateUtc="2021-02-11T05:17:00Z"/>
  <w16cex:commentExtensible w16cex:durableId="23CF9F3C" w16cex:dateUtc="2021-02-11T05:19:00Z"/>
  <w16cex:commentExtensible w16cex:durableId="23CF9EFC" w16cex:dateUtc="2021-02-11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67B436" w16cid:durableId="23CD2D05"/>
  <w16cid:commentId w16cid:paraId="72B19C47" w16cid:durableId="23CBBB4A"/>
  <w16cid:commentId w16cid:paraId="6D17F9BD" w16cid:durableId="23CB9AD9"/>
  <w16cid:commentId w16cid:paraId="6C899B3D" w16cid:durableId="23CD189A"/>
  <w16cid:commentId w16cid:paraId="57A607B3" w16cid:durableId="23CB9C07"/>
  <w16cid:commentId w16cid:paraId="0366FB56" w16cid:durableId="23CD1874"/>
  <w16cid:commentId w16cid:paraId="724710D5" w16cid:durableId="23CBBC86"/>
  <w16cid:commentId w16cid:paraId="791DCC02" w16cid:durableId="23CD18D9"/>
  <w16cid:commentId w16cid:paraId="44C16F98" w16cid:durableId="23CBBD10"/>
  <w16cid:commentId w16cid:paraId="00FB04EB" w16cid:durableId="23CD18FE"/>
  <w16cid:commentId w16cid:paraId="1B634D11" w16cid:durableId="23CBBE29"/>
  <w16cid:commentId w16cid:paraId="3530096C" w16cid:durableId="23CD190F"/>
  <w16cid:commentId w16cid:paraId="48746DD3" w16cid:durableId="23CBBED1"/>
  <w16cid:commentId w16cid:paraId="50E4A3D9" w16cid:durableId="23CBBF19"/>
  <w16cid:commentId w16cid:paraId="77AE16DD" w16cid:durableId="23CD1926"/>
  <w16cid:commentId w16cid:paraId="4F5FCF33" w16cid:durableId="23CBBF74"/>
  <w16cid:commentId w16cid:paraId="3E7CA952" w16cid:durableId="23CD1989"/>
  <w16cid:commentId w16cid:paraId="3C6504FF" w16cid:durableId="23CD1ABE"/>
  <w16cid:commentId w16cid:paraId="10EEB76A" w16cid:durableId="23CD1BEC"/>
  <w16cid:commentId w16cid:paraId="5128E619" w16cid:durableId="23CD2AD5"/>
  <w16cid:commentId w16cid:paraId="0603AD8F" w16cid:durableId="23CD2AFE"/>
  <w16cid:commentId w16cid:paraId="40F7F7C2" w16cid:durableId="23CD2B21"/>
  <w16cid:commentId w16cid:paraId="3DBF12BF" w16cid:durableId="23CD2B49"/>
  <w16cid:commentId w16cid:paraId="615DC3FA" w16cid:durableId="23CD319D"/>
  <w16cid:commentId w16cid:paraId="29DDEC5E" w16cid:durableId="23CF9428"/>
  <w16cid:commentId w16cid:paraId="728F2A4A" w16cid:durableId="23CF943E"/>
  <w16cid:commentId w16cid:paraId="0FB64DBD" w16cid:durableId="23CF94C1"/>
  <w16cid:commentId w16cid:paraId="4A1A314C" w16cid:durableId="23CF9516"/>
  <w16cid:commentId w16cid:paraId="47EC54A0" w16cid:durableId="23CF9528"/>
  <w16cid:commentId w16cid:paraId="17CA9055" w16cid:durableId="23CF9D40"/>
  <w16cid:commentId w16cid:paraId="0B8C3D76" w16cid:durableId="23CF9572"/>
  <w16cid:commentId w16cid:paraId="0D9EDFEE" w16cid:durableId="23CF96C9"/>
  <w16cid:commentId w16cid:paraId="68DAC810" w16cid:durableId="23CF9789"/>
  <w16cid:commentId w16cid:paraId="5472745C" w16cid:durableId="23CF9DD7"/>
  <w16cid:commentId w16cid:paraId="740BBAD1" w16cid:durableId="23CF97B1"/>
  <w16cid:commentId w16cid:paraId="360EB772" w16cid:durableId="23CF9EBE"/>
  <w16cid:commentId w16cid:paraId="733E8A81" w16cid:durableId="23CF9F3C"/>
  <w16cid:commentId w16cid:paraId="2565FEE1" w16cid:durableId="23CF9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E850F" w14:textId="77777777" w:rsidR="008F31CE" w:rsidRDefault="008F31CE" w:rsidP="00D64C61">
      <w:pPr>
        <w:spacing w:line="240" w:lineRule="auto"/>
      </w:pPr>
      <w:r>
        <w:separator/>
      </w:r>
    </w:p>
  </w:endnote>
  <w:endnote w:type="continuationSeparator" w:id="0">
    <w:p w14:paraId="6E01D220" w14:textId="77777777" w:rsidR="008F31CE" w:rsidRDefault="008F31CE"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000000">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000000">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000000">
        <w:pPr>
          <w:pStyle w:val="Footer"/>
          <w:jc w:val="center"/>
        </w:pPr>
      </w:p>
    </w:sdtContent>
  </w:sdt>
  <w:p w14:paraId="37658BF3" w14:textId="77777777" w:rsidR="00555C6A"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000000">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000000">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000000">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000000">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E3AEB" w14:textId="77777777" w:rsidR="008F31CE" w:rsidRDefault="008F31CE" w:rsidP="00D64C61">
      <w:pPr>
        <w:spacing w:line="240" w:lineRule="auto"/>
      </w:pPr>
      <w:r>
        <w:separator/>
      </w:r>
    </w:p>
  </w:footnote>
  <w:footnote w:type="continuationSeparator" w:id="0">
    <w:p w14:paraId="21CF317A" w14:textId="77777777" w:rsidR="008F31CE" w:rsidRDefault="008F31CE"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000000">
        <w:pPr>
          <w:pStyle w:val="Header"/>
          <w:jc w:val="right"/>
        </w:pPr>
      </w:p>
    </w:sdtContent>
  </w:sdt>
  <w:p w14:paraId="01A9DBDF"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Judul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9"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01A2F42"/>
    <w:multiLevelType w:val="multilevel"/>
    <w:tmpl w:val="5816D88C"/>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numFmt w:val="bullet"/>
      <w:lvlText w:val="-"/>
      <w:lvlJc w:val="left"/>
      <w:pPr>
        <w:ind w:left="2880" w:hanging="360"/>
      </w:pPr>
      <w:rPr>
        <w:rFonts w:ascii="Times New Roman" w:eastAsia="Arial"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7"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4"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0"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36"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B84CCE"/>
    <w:multiLevelType w:val="hybridMultilevel"/>
    <w:tmpl w:val="9F82B89C"/>
    <w:lvl w:ilvl="0" w:tplc="D9123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FE8302D"/>
    <w:multiLevelType w:val="hybridMultilevel"/>
    <w:tmpl w:val="54F6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4058498">
    <w:abstractNumId w:val="8"/>
  </w:num>
  <w:num w:numId="2" w16cid:durableId="1957055807">
    <w:abstractNumId w:val="36"/>
  </w:num>
  <w:num w:numId="3" w16cid:durableId="1778254974">
    <w:abstractNumId w:val="16"/>
  </w:num>
  <w:num w:numId="4" w16cid:durableId="451680511">
    <w:abstractNumId w:val="23"/>
  </w:num>
  <w:num w:numId="5" w16cid:durableId="198712524">
    <w:abstractNumId w:val="47"/>
  </w:num>
  <w:num w:numId="6" w16cid:durableId="2086679363">
    <w:abstractNumId w:val="17"/>
  </w:num>
  <w:num w:numId="7" w16cid:durableId="1406805385">
    <w:abstractNumId w:val="11"/>
  </w:num>
  <w:num w:numId="8" w16cid:durableId="1647861017">
    <w:abstractNumId w:val="0"/>
  </w:num>
  <w:num w:numId="9" w16cid:durableId="185408206">
    <w:abstractNumId w:val="46"/>
  </w:num>
  <w:num w:numId="10" w16cid:durableId="550849566">
    <w:abstractNumId w:val="45"/>
  </w:num>
  <w:num w:numId="11" w16cid:durableId="1383792969">
    <w:abstractNumId w:val="22"/>
  </w:num>
  <w:num w:numId="12" w16cid:durableId="85268672">
    <w:abstractNumId w:val="21"/>
  </w:num>
  <w:num w:numId="13" w16cid:durableId="1469736441">
    <w:abstractNumId w:val="3"/>
  </w:num>
  <w:num w:numId="14" w16cid:durableId="1069185275">
    <w:abstractNumId w:val="31"/>
  </w:num>
  <w:num w:numId="15" w16cid:durableId="698358275">
    <w:abstractNumId w:val="7"/>
  </w:num>
  <w:num w:numId="16" w16cid:durableId="295256222">
    <w:abstractNumId w:val="12"/>
  </w:num>
  <w:num w:numId="17" w16cid:durableId="1279265226">
    <w:abstractNumId w:val="29"/>
  </w:num>
  <w:num w:numId="18" w16cid:durableId="395861669">
    <w:abstractNumId w:val="1"/>
  </w:num>
  <w:num w:numId="19" w16cid:durableId="1190991604">
    <w:abstractNumId w:val="35"/>
  </w:num>
  <w:num w:numId="20" w16cid:durableId="495920954">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944653881">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47817903">
    <w:abstractNumId w:val="26"/>
  </w:num>
  <w:num w:numId="23" w16cid:durableId="2108496396">
    <w:abstractNumId w:val="48"/>
  </w:num>
  <w:num w:numId="24" w16cid:durableId="1835103961">
    <w:abstractNumId w:val="15"/>
  </w:num>
  <w:num w:numId="25" w16cid:durableId="399988433">
    <w:abstractNumId w:val="18"/>
  </w:num>
  <w:num w:numId="26" w16cid:durableId="366495039">
    <w:abstractNumId w:val="40"/>
  </w:num>
  <w:num w:numId="27" w16cid:durableId="1338383967">
    <w:abstractNumId w:val="44"/>
  </w:num>
  <w:num w:numId="28" w16cid:durableId="594945774">
    <w:abstractNumId w:val="27"/>
  </w:num>
  <w:num w:numId="29" w16cid:durableId="2052416430">
    <w:abstractNumId w:val="32"/>
  </w:num>
  <w:num w:numId="30" w16cid:durableId="1583946400">
    <w:abstractNumId w:val="14"/>
  </w:num>
  <w:num w:numId="31" w16cid:durableId="15036689">
    <w:abstractNumId w:val="33"/>
  </w:num>
  <w:num w:numId="32" w16cid:durableId="2052532279">
    <w:abstractNumId w:val="9"/>
  </w:num>
  <w:num w:numId="33" w16cid:durableId="826166151">
    <w:abstractNumId w:val="19"/>
  </w:num>
  <w:num w:numId="34" w16cid:durableId="1169439633">
    <w:abstractNumId w:val="10"/>
  </w:num>
  <w:num w:numId="35" w16cid:durableId="1704474595">
    <w:abstractNumId w:val="28"/>
  </w:num>
  <w:num w:numId="36" w16cid:durableId="969357925">
    <w:abstractNumId w:val="25"/>
  </w:num>
  <w:num w:numId="37" w16cid:durableId="359480812">
    <w:abstractNumId w:val="38"/>
  </w:num>
  <w:num w:numId="38" w16cid:durableId="205336354">
    <w:abstractNumId w:val="6"/>
  </w:num>
  <w:num w:numId="39" w16cid:durableId="208959559">
    <w:abstractNumId w:val="24"/>
  </w:num>
  <w:num w:numId="40" w16cid:durableId="378943195">
    <w:abstractNumId w:val="5"/>
  </w:num>
  <w:num w:numId="41" w16cid:durableId="1269964914">
    <w:abstractNumId w:val="4"/>
  </w:num>
  <w:num w:numId="42" w16cid:durableId="1799372128">
    <w:abstractNumId w:val="20"/>
  </w:num>
  <w:num w:numId="43" w16cid:durableId="1439718400">
    <w:abstractNumId w:val="30"/>
  </w:num>
  <w:num w:numId="44" w16cid:durableId="974528446">
    <w:abstractNumId w:val="49"/>
  </w:num>
  <w:num w:numId="45" w16cid:durableId="1513838623">
    <w:abstractNumId w:val="43"/>
  </w:num>
  <w:num w:numId="46" w16cid:durableId="1908682846">
    <w:abstractNumId w:val="39"/>
  </w:num>
  <w:num w:numId="47" w16cid:durableId="1438476558">
    <w:abstractNumId w:val="2"/>
  </w:num>
  <w:num w:numId="48" w16cid:durableId="37557168">
    <w:abstractNumId w:val="37"/>
  </w:num>
  <w:num w:numId="49" w16cid:durableId="1814449098">
    <w:abstractNumId w:val="42"/>
  </w:num>
  <w:num w:numId="50" w16cid:durableId="348023499">
    <w:abstractNumId w:val="34"/>
  </w:num>
  <w:num w:numId="51" w16cid:durableId="2060199339">
    <w:abstractNumId w:val="4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rejito">
    <w15:presenceInfo w15:providerId="None" w15:userId="jrej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4FA3"/>
    <w:rsid w:val="00025A82"/>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73B"/>
    <w:rsid w:val="000555CE"/>
    <w:rsid w:val="00056153"/>
    <w:rsid w:val="00056B1B"/>
    <w:rsid w:val="0006045D"/>
    <w:rsid w:val="0006165A"/>
    <w:rsid w:val="000618D1"/>
    <w:rsid w:val="00067C12"/>
    <w:rsid w:val="00075728"/>
    <w:rsid w:val="00080697"/>
    <w:rsid w:val="00080C56"/>
    <w:rsid w:val="00081A6A"/>
    <w:rsid w:val="00082BEB"/>
    <w:rsid w:val="00083507"/>
    <w:rsid w:val="00090053"/>
    <w:rsid w:val="00090D6C"/>
    <w:rsid w:val="000913F7"/>
    <w:rsid w:val="00091F9A"/>
    <w:rsid w:val="00092AB3"/>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0C94"/>
    <w:rsid w:val="000E15F2"/>
    <w:rsid w:val="000E203C"/>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4FA0"/>
    <w:rsid w:val="00125330"/>
    <w:rsid w:val="00125B6C"/>
    <w:rsid w:val="001332EE"/>
    <w:rsid w:val="00133E74"/>
    <w:rsid w:val="0013499D"/>
    <w:rsid w:val="00137023"/>
    <w:rsid w:val="001373AC"/>
    <w:rsid w:val="00137808"/>
    <w:rsid w:val="0014070C"/>
    <w:rsid w:val="0014142F"/>
    <w:rsid w:val="001432B1"/>
    <w:rsid w:val="00150330"/>
    <w:rsid w:val="00150798"/>
    <w:rsid w:val="001514DC"/>
    <w:rsid w:val="00161904"/>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E2E"/>
    <w:rsid w:val="001F3D57"/>
    <w:rsid w:val="001F5ACE"/>
    <w:rsid w:val="001F752C"/>
    <w:rsid w:val="00205EA6"/>
    <w:rsid w:val="002060C8"/>
    <w:rsid w:val="00206A10"/>
    <w:rsid w:val="00210EA1"/>
    <w:rsid w:val="00214B3D"/>
    <w:rsid w:val="00215861"/>
    <w:rsid w:val="0021773A"/>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4636"/>
    <w:rsid w:val="002750C5"/>
    <w:rsid w:val="00275BC5"/>
    <w:rsid w:val="00277940"/>
    <w:rsid w:val="0028172C"/>
    <w:rsid w:val="00282088"/>
    <w:rsid w:val="002828A0"/>
    <w:rsid w:val="002835C6"/>
    <w:rsid w:val="002909DB"/>
    <w:rsid w:val="00290E59"/>
    <w:rsid w:val="002939DC"/>
    <w:rsid w:val="002950D0"/>
    <w:rsid w:val="002976F4"/>
    <w:rsid w:val="00297AB9"/>
    <w:rsid w:val="002A01C6"/>
    <w:rsid w:val="002A1665"/>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6351"/>
    <w:rsid w:val="002D7E40"/>
    <w:rsid w:val="002E216E"/>
    <w:rsid w:val="002E228C"/>
    <w:rsid w:val="002E2303"/>
    <w:rsid w:val="002E472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10955"/>
    <w:rsid w:val="0041179B"/>
    <w:rsid w:val="0041182D"/>
    <w:rsid w:val="0041304C"/>
    <w:rsid w:val="00413924"/>
    <w:rsid w:val="00413FC3"/>
    <w:rsid w:val="00414861"/>
    <w:rsid w:val="00415132"/>
    <w:rsid w:val="00415ED6"/>
    <w:rsid w:val="00416114"/>
    <w:rsid w:val="004173F0"/>
    <w:rsid w:val="00420575"/>
    <w:rsid w:val="0042113F"/>
    <w:rsid w:val="00421271"/>
    <w:rsid w:val="004239D3"/>
    <w:rsid w:val="004251F9"/>
    <w:rsid w:val="00427C9D"/>
    <w:rsid w:val="004305C4"/>
    <w:rsid w:val="00431B91"/>
    <w:rsid w:val="00432296"/>
    <w:rsid w:val="00434111"/>
    <w:rsid w:val="00437E4D"/>
    <w:rsid w:val="00440152"/>
    <w:rsid w:val="00440337"/>
    <w:rsid w:val="0044061E"/>
    <w:rsid w:val="004407C9"/>
    <w:rsid w:val="00441044"/>
    <w:rsid w:val="004418FC"/>
    <w:rsid w:val="0044228C"/>
    <w:rsid w:val="0044238E"/>
    <w:rsid w:val="00444327"/>
    <w:rsid w:val="004450D0"/>
    <w:rsid w:val="00446226"/>
    <w:rsid w:val="004518E9"/>
    <w:rsid w:val="004535A7"/>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3F31"/>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F7E"/>
    <w:rsid w:val="005456C5"/>
    <w:rsid w:val="0054597E"/>
    <w:rsid w:val="00545C8F"/>
    <w:rsid w:val="005500AB"/>
    <w:rsid w:val="0055225C"/>
    <w:rsid w:val="005537B3"/>
    <w:rsid w:val="005537D7"/>
    <w:rsid w:val="00554DCD"/>
    <w:rsid w:val="00555675"/>
    <w:rsid w:val="00555C6A"/>
    <w:rsid w:val="00560010"/>
    <w:rsid w:val="00561D07"/>
    <w:rsid w:val="00563181"/>
    <w:rsid w:val="005651FB"/>
    <w:rsid w:val="0057089D"/>
    <w:rsid w:val="00570ECA"/>
    <w:rsid w:val="00571F02"/>
    <w:rsid w:val="00572EF9"/>
    <w:rsid w:val="00572F51"/>
    <w:rsid w:val="005731D7"/>
    <w:rsid w:val="00573796"/>
    <w:rsid w:val="00574BC8"/>
    <w:rsid w:val="005761DF"/>
    <w:rsid w:val="00577BA9"/>
    <w:rsid w:val="005821AF"/>
    <w:rsid w:val="00582C2D"/>
    <w:rsid w:val="00584387"/>
    <w:rsid w:val="00585260"/>
    <w:rsid w:val="0058632A"/>
    <w:rsid w:val="0058692D"/>
    <w:rsid w:val="005871BF"/>
    <w:rsid w:val="005923A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AAC"/>
    <w:rsid w:val="005D0FEF"/>
    <w:rsid w:val="005D190D"/>
    <w:rsid w:val="005D1C42"/>
    <w:rsid w:val="005D4C5D"/>
    <w:rsid w:val="005D7558"/>
    <w:rsid w:val="005D7D40"/>
    <w:rsid w:val="005E0D44"/>
    <w:rsid w:val="005E3059"/>
    <w:rsid w:val="005E493D"/>
    <w:rsid w:val="005E6B1A"/>
    <w:rsid w:val="005E7C13"/>
    <w:rsid w:val="005F3DC6"/>
    <w:rsid w:val="005F3FBF"/>
    <w:rsid w:val="005F5A9F"/>
    <w:rsid w:val="005F5F7E"/>
    <w:rsid w:val="005F6CD2"/>
    <w:rsid w:val="005F79AD"/>
    <w:rsid w:val="0060261D"/>
    <w:rsid w:val="00605E4D"/>
    <w:rsid w:val="006063E9"/>
    <w:rsid w:val="00607592"/>
    <w:rsid w:val="00610ADE"/>
    <w:rsid w:val="00612642"/>
    <w:rsid w:val="00612E85"/>
    <w:rsid w:val="00613870"/>
    <w:rsid w:val="00613DD4"/>
    <w:rsid w:val="00623A54"/>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3EC6"/>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713C6"/>
    <w:rsid w:val="0077284A"/>
    <w:rsid w:val="00773EB4"/>
    <w:rsid w:val="00775AD8"/>
    <w:rsid w:val="00775CE2"/>
    <w:rsid w:val="00776756"/>
    <w:rsid w:val="007768D9"/>
    <w:rsid w:val="00780541"/>
    <w:rsid w:val="00780543"/>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F12DA"/>
    <w:rsid w:val="007F2C75"/>
    <w:rsid w:val="007F4DD4"/>
    <w:rsid w:val="007F6185"/>
    <w:rsid w:val="00800C1A"/>
    <w:rsid w:val="00801D65"/>
    <w:rsid w:val="0080247D"/>
    <w:rsid w:val="00804075"/>
    <w:rsid w:val="00804F0D"/>
    <w:rsid w:val="00807779"/>
    <w:rsid w:val="008107A3"/>
    <w:rsid w:val="0081113E"/>
    <w:rsid w:val="0081164D"/>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5AE"/>
    <w:rsid w:val="008F03A7"/>
    <w:rsid w:val="008F060F"/>
    <w:rsid w:val="008F31CE"/>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2F26"/>
    <w:rsid w:val="00973A9B"/>
    <w:rsid w:val="00974855"/>
    <w:rsid w:val="00974BBE"/>
    <w:rsid w:val="00975DCF"/>
    <w:rsid w:val="00976673"/>
    <w:rsid w:val="009771D1"/>
    <w:rsid w:val="00980D45"/>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1369"/>
    <w:rsid w:val="00A01949"/>
    <w:rsid w:val="00A033D7"/>
    <w:rsid w:val="00A039DE"/>
    <w:rsid w:val="00A04DE6"/>
    <w:rsid w:val="00A06ED8"/>
    <w:rsid w:val="00A102D4"/>
    <w:rsid w:val="00A10F87"/>
    <w:rsid w:val="00A1162A"/>
    <w:rsid w:val="00A11D3F"/>
    <w:rsid w:val="00A13594"/>
    <w:rsid w:val="00A13CB9"/>
    <w:rsid w:val="00A140AD"/>
    <w:rsid w:val="00A145AD"/>
    <w:rsid w:val="00A14945"/>
    <w:rsid w:val="00A1626C"/>
    <w:rsid w:val="00A16712"/>
    <w:rsid w:val="00A2026D"/>
    <w:rsid w:val="00A204CD"/>
    <w:rsid w:val="00A24ED4"/>
    <w:rsid w:val="00A30084"/>
    <w:rsid w:val="00A35AFB"/>
    <w:rsid w:val="00A3797C"/>
    <w:rsid w:val="00A459FF"/>
    <w:rsid w:val="00A4650A"/>
    <w:rsid w:val="00A46A1D"/>
    <w:rsid w:val="00A50AD8"/>
    <w:rsid w:val="00A51C3C"/>
    <w:rsid w:val="00A521EB"/>
    <w:rsid w:val="00A537B8"/>
    <w:rsid w:val="00A55866"/>
    <w:rsid w:val="00A56CF1"/>
    <w:rsid w:val="00A61C32"/>
    <w:rsid w:val="00A63870"/>
    <w:rsid w:val="00A64A4A"/>
    <w:rsid w:val="00A700BF"/>
    <w:rsid w:val="00A70724"/>
    <w:rsid w:val="00A71348"/>
    <w:rsid w:val="00A72E4D"/>
    <w:rsid w:val="00A73E2A"/>
    <w:rsid w:val="00A75510"/>
    <w:rsid w:val="00A75536"/>
    <w:rsid w:val="00A75AD4"/>
    <w:rsid w:val="00A82D3B"/>
    <w:rsid w:val="00A83DBF"/>
    <w:rsid w:val="00A8467D"/>
    <w:rsid w:val="00A8685B"/>
    <w:rsid w:val="00A91491"/>
    <w:rsid w:val="00A9601D"/>
    <w:rsid w:val="00A96168"/>
    <w:rsid w:val="00A96318"/>
    <w:rsid w:val="00A968B2"/>
    <w:rsid w:val="00A97399"/>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568F"/>
    <w:rsid w:val="00AE586C"/>
    <w:rsid w:val="00AE5B7C"/>
    <w:rsid w:val="00AE6CA2"/>
    <w:rsid w:val="00AF0715"/>
    <w:rsid w:val="00AF3D7D"/>
    <w:rsid w:val="00AF444C"/>
    <w:rsid w:val="00AF52C6"/>
    <w:rsid w:val="00AF7471"/>
    <w:rsid w:val="00B001F8"/>
    <w:rsid w:val="00B01CA3"/>
    <w:rsid w:val="00B028E1"/>
    <w:rsid w:val="00B03915"/>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31DD"/>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3429"/>
    <w:rsid w:val="00B939D2"/>
    <w:rsid w:val="00B94867"/>
    <w:rsid w:val="00BA2AEF"/>
    <w:rsid w:val="00BA417E"/>
    <w:rsid w:val="00BA519C"/>
    <w:rsid w:val="00BA6933"/>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4898"/>
    <w:rsid w:val="00C3574C"/>
    <w:rsid w:val="00C36B25"/>
    <w:rsid w:val="00C40FBF"/>
    <w:rsid w:val="00C41372"/>
    <w:rsid w:val="00C41B08"/>
    <w:rsid w:val="00C41DAB"/>
    <w:rsid w:val="00C428F2"/>
    <w:rsid w:val="00C43EC2"/>
    <w:rsid w:val="00C43F40"/>
    <w:rsid w:val="00C44A2A"/>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3505"/>
    <w:rsid w:val="00C737FB"/>
    <w:rsid w:val="00C809C7"/>
    <w:rsid w:val="00C81CB2"/>
    <w:rsid w:val="00C832CD"/>
    <w:rsid w:val="00C83F24"/>
    <w:rsid w:val="00C84153"/>
    <w:rsid w:val="00C854B3"/>
    <w:rsid w:val="00C85BAC"/>
    <w:rsid w:val="00C85D49"/>
    <w:rsid w:val="00C862EB"/>
    <w:rsid w:val="00C9324A"/>
    <w:rsid w:val="00C93F92"/>
    <w:rsid w:val="00C94493"/>
    <w:rsid w:val="00CA293E"/>
    <w:rsid w:val="00CA7E82"/>
    <w:rsid w:val="00CB00E0"/>
    <w:rsid w:val="00CB0A3E"/>
    <w:rsid w:val="00CB1439"/>
    <w:rsid w:val="00CB1DC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0A3"/>
    <w:rsid w:val="00E2140F"/>
    <w:rsid w:val="00E22345"/>
    <w:rsid w:val="00E22B12"/>
    <w:rsid w:val="00E24483"/>
    <w:rsid w:val="00E260D0"/>
    <w:rsid w:val="00E3122D"/>
    <w:rsid w:val="00E31A60"/>
    <w:rsid w:val="00E3394A"/>
    <w:rsid w:val="00E35086"/>
    <w:rsid w:val="00E35ACA"/>
    <w:rsid w:val="00E36546"/>
    <w:rsid w:val="00E36A04"/>
    <w:rsid w:val="00E37A44"/>
    <w:rsid w:val="00E37C40"/>
    <w:rsid w:val="00E43DF0"/>
    <w:rsid w:val="00E44CEE"/>
    <w:rsid w:val="00E44D2E"/>
    <w:rsid w:val="00E44DE9"/>
    <w:rsid w:val="00E51059"/>
    <w:rsid w:val="00E51187"/>
    <w:rsid w:val="00E52643"/>
    <w:rsid w:val="00E527BD"/>
    <w:rsid w:val="00E54946"/>
    <w:rsid w:val="00E54D7B"/>
    <w:rsid w:val="00E54EA2"/>
    <w:rsid w:val="00E55207"/>
    <w:rsid w:val="00E56AAB"/>
    <w:rsid w:val="00E63A7E"/>
    <w:rsid w:val="00E65EB4"/>
    <w:rsid w:val="00E70457"/>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4168"/>
    <w:rsid w:val="00EB4441"/>
    <w:rsid w:val="00EB57A0"/>
    <w:rsid w:val="00EB5FDF"/>
    <w:rsid w:val="00EB66A6"/>
    <w:rsid w:val="00EB6D6D"/>
    <w:rsid w:val="00EB7AD9"/>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7897"/>
    <w:rsid w:val="00F00791"/>
    <w:rsid w:val="00F02AC6"/>
    <w:rsid w:val="00F03676"/>
    <w:rsid w:val="00F05637"/>
    <w:rsid w:val="00F11BCB"/>
    <w:rsid w:val="00F147E2"/>
    <w:rsid w:val="00F1520F"/>
    <w:rsid w:val="00F16C92"/>
    <w:rsid w:val="00F170E3"/>
    <w:rsid w:val="00F214E6"/>
    <w:rsid w:val="00F2428C"/>
    <w:rsid w:val="00F26061"/>
    <w:rsid w:val="00F33963"/>
    <w:rsid w:val="00F350D2"/>
    <w:rsid w:val="00F3554C"/>
    <w:rsid w:val="00F35BEF"/>
    <w:rsid w:val="00F37DBA"/>
    <w:rsid w:val="00F40074"/>
    <w:rsid w:val="00F4037B"/>
    <w:rsid w:val="00F40E63"/>
    <w:rsid w:val="00F4115B"/>
    <w:rsid w:val="00F43F5C"/>
    <w:rsid w:val="00F50985"/>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Judul1">
    <w:name w:val="heading 1"/>
    <w:basedOn w:val="Normal"/>
    <w:next w:val="Normal"/>
    <w:link w:val="Judul1K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Judul2">
    <w:name w:val="heading 2"/>
    <w:basedOn w:val="Normal"/>
    <w:next w:val="Normal"/>
    <w:link w:val="Judul2K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DaftarParagraf">
    <w:name w:val="List Paragraph"/>
    <w:basedOn w:val="Normal"/>
    <w:uiPriority w:val="34"/>
    <w:qFormat/>
    <w:rsid w:val="00BA6933"/>
    <w:pPr>
      <w:ind w:left="720"/>
      <w:contextualSpacing/>
    </w:pPr>
  </w:style>
  <w:style w:type="character" w:customStyle="1" w:styleId="Judul1KAR">
    <w:name w:val="Judul 1 KAR"/>
    <w:basedOn w:val="FontParagrafDefault"/>
    <w:link w:val="Judul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Judul1"/>
    <w:link w:val="Head1Char"/>
    <w:qFormat/>
    <w:rsid w:val="00370132"/>
    <w:pPr>
      <w:numPr>
        <w:numId w:val="0"/>
      </w:numPr>
      <w:jc w:val="center"/>
    </w:pPr>
    <w:rPr>
      <w:rFonts w:eastAsia="Times New Roman" w:cs="Times New Roman"/>
      <w:b/>
      <w:color w:val="auto"/>
      <w:szCs w:val="24"/>
      <w:lang w:val="id-ID"/>
    </w:rPr>
  </w:style>
  <w:style w:type="paragraph" w:styleId="JudulTOC">
    <w:name w:val="TOC Heading"/>
    <w:basedOn w:val="Judul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Judul1K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FontParagrafDefault"/>
    <w:uiPriority w:val="99"/>
    <w:unhideWhenUsed/>
    <w:rsid w:val="00370132"/>
    <w:rPr>
      <w:color w:val="0563C1" w:themeColor="hyperlink"/>
      <w:u w:val="single"/>
    </w:rPr>
  </w:style>
  <w:style w:type="character" w:styleId="Kuat">
    <w:name w:val="Strong"/>
    <w:basedOn w:val="FontParagrafDefault"/>
    <w:uiPriority w:val="22"/>
    <w:qFormat/>
    <w:rsid w:val="00092AB3"/>
    <w:rPr>
      <w:b/>
      <w:bCs/>
    </w:rPr>
  </w:style>
  <w:style w:type="character" w:styleId="HiperlinkyangDiikuti">
    <w:name w:val="FollowedHyperlink"/>
    <w:basedOn w:val="FontParagrafDefault"/>
    <w:uiPriority w:val="99"/>
    <w:semiHidden/>
    <w:unhideWhenUsed/>
    <w:rsid w:val="00F00791"/>
    <w:rPr>
      <w:color w:val="954F72" w:themeColor="followedHyperlink"/>
      <w:u w:val="single"/>
    </w:rPr>
  </w:style>
  <w:style w:type="paragraph" w:styleId="Keteranga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KAR"/>
    <w:uiPriority w:val="99"/>
    <w:unhideWhenUsed/>
    <w:rsid w:val="00D64C61"/>
    <w:pPr>
      <w:tabs>
        <w:tab w:val="center" w:pos="4680"/>
        <w:tab w:val="right" w:pos="9360"/>
      </w:tabs>
      <w:spacing w:line="240" w:lineRule="auto"/>
    </w:pPr>
  </w:style>
  <w:style w:type="character" w:customStyle="1" w:styleId="HeaderKAR">
    <w:name w:val="Header KAR"/>
    <w:basedOn w:val="FontParagrafDefault"/>
    <w:link w:val="Header"/>
    <w:uiPriority w:val="99"/>
    <w:rsid w:val="00D64C61"/>
    <w:rPr>
      <w:rFonts w:ascii="Arial" w:eastAsia="Arial" w:hAnsi="Arial" w:cs="Arial"/>
      <w:lang w:eastAsia="en-US"/>
    </w:rPr>
  </w:style>
  <w:style w:type="paragraph" w:styleId="Footer">
    <w:name w:val="footer"/>
    <w:basedOn w:val="Normal"/>
    <w:link w:val="FooterKAR"/>
    <w:uiPriority w:val="99"/>
    <w:unhideWhenUsed/>
    <w:rsid w:val="00D64C61"/>
    <w:pPr>
      <w:tabs>
        <w:tab w:val="center" w:pos="4680"/>
        <w:tab w:val="right" w:pos="9360"/>
      </w:tabs>
      <w:spacing w:line="240" w:lineRule="auto"/>
    </w:pPr>
  </w:style>
  <w:style w:type="character" w:customStyle="1" w:styleId="FooterKAR">
    <w:name w:val="Footer KAR"/>
    <w:basedOn w:val="FontParagrafDefaul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FontParagrafDefault"/>
    <w:rsid w:val="00A16712"/>
  </w:style>
  <w:style w:type="character" w:customStyle="1" w:styleId="Judul2KAR">
    <w:name w:val="Judul 2 KAR"/>
    <w:basedOn w:val="FontParagrafDefault"/>
    <w:link w:val="Judul2"/>
    <w:uiPriority w:val="9"/>
    <w:rsid w:val="0021773A"/>
    <w:rPr>
      <w:rFonts w:asciiTheme="majorHAnsi" w:eastAsiaTheme="majorEastAsia" w:hAnsiTheme="majorHAnsi" w:cstheme="majorBidi"/>
      <w:color w:val="2E74B5" w:themeColor="accent1" w:themeShade="BF"/>
      <w:sz w:val="26"/>
      <w:szCs w:val="26"/>
      <w:lang w:eastAsia="en-US"/>
    </w:rPr>
  </w:style>
  <w:style w:type="character" w:styleId="Penekanan">
    <w:name w:val="Emphasis"/>
    <w:basedOn w:val="FontParagrafDefault"/>
    <w:uiPriority w:val="20"/>
    <w:qFormat/>
    <w:rsid w:val="00033D61"/>
    <w:rPr>
      <w:i/>
      <w:iCs/>
    </w:rPr>
  </w:style>
  <w:style w:type="character" w:styleId="NomorBaris">
    <w:name w:val="line number"/>
    <w:basedOn w:val="FontParagrafDefault"/>
    <w:uiPriority w:val="99"/>
    <w:semiHidden/>
    <w:unhideWhenUsed/>
    <w:rsid w:val="0011120F"/>
  </w:style>
  <w:style w:type="paragraph" w:styleId="TabelGambar">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KisiTabel">
    <w:name w:val="Table Grid"/>
    <w:basedOn w:val="Tabel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elNormal"/>
    <w:next w:val="KisiTabel"/>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FD59F7"/>
    <w:rPr>
      <w:color w:val="808080"/>
    </w:rPr>
  </w:style>
  <w:style w:type="paragraph" w:styleId="TeksBalon">
    <w:name w:val="Balloon Text"/>
    <w:basedOn w:val="Normal"/>
    <w:link w:val="TeksBalonKAR"/>
    <w:uiPriority w:val="99"/>
    <w:semiHidden/>
    <w:unhideWhenUsed/>
    <w:rsid w:val="00C54364"/>
    <w:pPr>
      <w:spacing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C54364"/>
    <w:rPr>
      <w:rFonts w:ascii="Segoe UI" w:eastAsia="Arial" w:hAnsi="Segoe UI" w:cs="Segoe UI"/>
      <w:sz w:val="18"/>
      <w:szCs w:val="18"/>
      <w:lang w:eastAsia="en-US"/>
    </w:rPr>
  </w:style>
  <w:style w:type="character" w:styleId="ReferensiKomentar">
    <w:name w:val="annotation reference"/>
    <w:basedOn w:val="FontParagrafDefault"/>
    <w:uiPriority w:val="99"/>
    <w:semiHidden/>
    <w:unhideWhenUsed/>
    <w:rsid w:val="00AD3D36"/>
    <w:rPr>
      <w:sz w:val="16"/>
      <w:szCs w:val="16"/>
    </w:rPr>
  </w:style>
  <w:style w:type="paragraph" w:styleId="TeksKomentar">
    <w:name w:val="annotation text"/>
    <w:basedOn w:val="Normal"/>
    <w:link w:val="TeksKomentarKAR"/>
    <w:uiPriority w:val="99"/>
    <w:unhideWhenUsed/>
    <w:rsid w:val="00AD3D36"/>
    <w:pPr>
      <w:spacing w:line="240" w:lineRule="auto"/>
    </w:pPr>
    <w:rPr>
      <w:sz w:val="20"/>
      <w:szCs w:val="20"/>
    </w:rPr>
  </w:style>
  <w:style w:type="character" w:customStyle="1" w:styleId="TeksKomentarKAR">
    <w:name w:val="Teks Komentar KAR"/>
    <w:basedOn w:val="FontParagrafDefault"/>
    <w:link w:val="TeksKomentar"/>
    <w:uiPriority w:val="99"/>
    <w:rsid w:val="00AD3D36"/>
    <w:rPr>
      <w:rFonts w:ascii="Arial" w:eastAsia="Arial" w:hAnsi="Arial" w:cs="Arial"/>
      <w:sz w:val="20"/>
      <w:szCs w:val="20"/>
      <w:lang w:eastAsia="en-US"/>
    </w:rPr>
  </w:style>
  <w:style w:type="paragraph" w:styleId="SubjekKomentar">
    <w:name w:val="annotation subject"/>
    <w:basedOn w:val="TeksKomentar"/>
    <w:next w:val="TeksKomentar"/>
    <w:link w:val="SubjekKomentarKAR"/>
    <w:uiPriority w:val="99"/>
    <w:semiHidden/>
    <w:unhideWhenUsed/>
    <w:rsid w:val="00964921"/>
    <w:rPr>
      <w:b/>
      <w:bCs/>
    </w:rPr>
  </w:style>
  <w:style w:type="character" w:customStyle="1" w:styleId="SubjekKomentarKAR">
    <w:name w:val="Subjek Komentar KAR"/>
    <w:basedOn w:val="TeksKomentarKAR"/>
    <w:link w:val="SubjekKomentar"/>
    <w:uiPriority w:val="99"/>
    <w:semiHidden/>
    <w:rsid w:val="00964921"/>
    <w:rPr>
      <w:rFonts w:ascii="Arial" w:eastAsia="Arial" w:hAnsi="Arial" w:cs="Arial"/>
      <w:b/>
      <w:bCs/>
      <w:sz w:val="20"/>
      <w:szCs w:val="20"/>
      <w:lang w:eastAsia="en-US"/>
    </w:rPr>
  </w:style>
  <w:style w:type="paragraph" w:styleId="HTMLSudahDiformat">
    <w:name w:val="HTML Preformatted"/>
    <w:basedOn w:val="Normal"/>
    <w:link w:val="HTMLSudahDiformatK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133E74"/>
    <w:rPr>
      <w:rFonts w:ascii="Courier New" w:eastAsia="Times New Roman" w:hAnsi="Courier New" w:cs="Courier New"/>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8.jpeg"/><Relationship Id="rId21" Type="http://schemas.openxmlformats.org/officeDocument/2006/relationships/footer" Target="footer5.xml"/><Relationship Id="rId34" Type="http://schemas.openxmlformats.org/officeDocument/2006/relationships/image" Target="media/image5.png"/><Relationship Id="rId42" Type="http://schemas.openxmlformats.org/officeDocument/2006/relationships/image" Target="media/image11.jpeg"/><Relationship Id="rId47" Type="http://schemas.openxmlformats.org/officeDocument/2006/relationships/image" Target="media/image14.jpeg"/><Relationship Id="rId50" Type="http://schemas.openxmlformats.org/officeDocument/2006/relationships/footer" Target="footer15.xml"/><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microsoft.com/office/2018/08/relationships/commentsExtensible" Target="commentsExtensible.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header" Target="header8.xml"/><Relationship Id="rId40" Type="http://schemas.openxmlformats.org/officeDocument/2006/relationships/image" Target="media/image9.jpeg"/><Relationship Id="rId45" Type="http://schemas.openxmlformats.org/officeDocument/2006/relationships/footer" Target="footer13.xml"/><Relationship Id="rId53" Type="http://schemas.openxmlformats.org/officeDocument/2006/relationships/image" Target="media/image17.png"/><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header" Target="header4.xml"/><Relationship Id="rId31" Type="http://schemas.openxmlformats.org/officeDocument/2006/relationships/image" Target="media/image2.png"/><Relationship Id="rId44" Type="http://schemas.openxmlformats.org/officeDocument/2006/relationships/header" Target="header9.xml"/><Relationship Id="rId52"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image" Target="media/image6.png"/><Relationship Id="rId43" Type="http://schemas.openxmlformats.org/officeDocument/2006/relationships/image" Target="media/image12.png"/><Relationship Id="rId48" Type="http://schemas.openxmlformats.org/officeDocument/2006/relationships/footer" Target="footer14.xml"/><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4.png"/><Relationship Id="rId38" Type="http://schemas.openxmlformats.org/officeDocument/2006/relationships/footer" Target="footer12.xml"/><Relationship Id="rId46" Type="http://schemas.openxmlformats.org/officeDocument/2006/relationships/image" Target="media/image13.png"/><Relationship Id="rId20" Type="http://schemas.openxmlformats.org/officeDocument/2006/relationships/footer" Target="footer4.xml"/><Relationship Id="rId41" Type="http://schemas.openxmlformats.org/officeDocument/2006/relationships/image" Target="media/image10.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10.xml"/><Relationship Id="rId36" Type="http://schemas.openxmlformats.org/officeDocument/2006/relationships/image" Target="media/image7.png"/><Relationship Id="rId4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63</Pages>
  <Words>10246</Words>
  <Characters>58403</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Elshandi Septiawan</cp:lastModifiedBy>
  <cp:revision>65</cp:revision>
  <cp:lastPrinted>2021-01-05T08:51:00Z</cp:lastPrinted>
  <dcterms:created xsi:type="dcterms:W3CDTF">2021-02-08T02:09:00Z</dcterms:created>
  <dcterms:modified xsi:type="dcterms:W3CDTF">2023-01-2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